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146DBE" w14:textId="77777777" w:rsidR="00B844AE" w:rsidRPr="00B844AE" w:rsidRDefault="00B844AE" w:rsidP="00B844AE">
      <w:pPr>
        <w:spacing w:line="276" w:lineRule="auto"/>
        <w:jc w:val="center"/>
        <w:rPr>
          <w:rFonts w:ascii="Times New Roman" w:hAnsi="Times New Roman" w:cs="Times New Roman"/>
          <w:b/>
          <w:bCs/>
          <w:sz w:val="8"/>
          <w:szCs w:val="28"/>
        </w:rPr>
      </w:pPr>
    </w:p>
    <w:p w14:paraId="5E93A354" w14:textId="7EDCB9EE" w:rsidR="008E021B" w:rsidRDefault="008E021B" w:rsidP="00B844AE">
      <w:pPr>
        <w:spacing w:line="276" w:lineRule="auto"/>
        <w:jc w:val="center"/>
        <w:rPr>
          <w:rFonts w:ascii="Times New Roman" w:hAnsi="Times New Roman" w:cs="Times New Roman"/>
          <w:b/>
          <w:bCs/>
          <w:sz w:val="28"/>
          <w:szCs w:val="28"/>
        </w:rPr>
      </w:pPr>
      <w:r w:rsidRPr="008F5997">
        <w:rPr>
          <w:rFonts w:ascii="Times New Roman" w:hAnsi="Times New Roman" w:cs="Times New Roman"/>
          <w:b/>
          <w:bCs/>
          <w:sz w:val="28"/>
          <w:szCs w:val="28"/>
        </w:rPr>
        <w:t>TEACHERS’ PERCEPTION OF PROJECT BASED LEARNING (PJBL) MODEL IN EMANCIPATED CURRICULUM</w:t>
      </w:r>
      <w:r w:rsidR="0010330C">
        <w:rPr>
          <w:rFonts w:ascii="Times New Roman" w:hAnsi="Times New Roman" w:cs="Times New Roman"/>
          <w:b/>
          <w:bCs/>
          <w:sz w:val="28"/>
          <w:szCs w:val="28"/>
        </w:rPr>
        <w:t xml:space="preserve"> TO IMPROVE SENIOR HIGH SCHOOL</w:t>
      </w:r>
      <w:r w:rsidRPr="008F5997">
        <w:rPr>
          <w:rFonts w:ascii="Times New Roman" w:hAnsi="Times New Roman" w:cs="Times New Roman"/>
          <w:b/>
          <w:bCs/>
          <w:sz w:val="28"/>
          <w:szCs w:val="28"/>
        </w:rPr>
        <w:t xml:space="preserve"> STUDENTS</w:t>
      </w:r>
      <w:r w:rsidR="0010330C">
        <w:rPr>
          <w:rFonts w:ascii="Times New Roman" w:hAnsi="Times New Roman" w:cs="Times New Roman"/>
          <w:b/>
          <w:bCs/>
          <w:sz w:val="28"/>
          <w:szCs w:val="28"/>
          <w:lang w:val="id-ID"/>
        </w:rPr>
        <w:t>’</w:t>
      </w:r>
      <w:r w:rsidRPr="008F5997">
        <w:rPr>
          <w:rFonts w:ascii="Times New Roman" w:hAnsi="Times New Roman" w:cs="Times New Roman"/>
          <w:b/>
          <w:bCs/>
          <w:sz w:val="28"/>
          <w:szCs w:val="28"/>
        </w:rPr>
        <w:t xml:space="preserve"> SPEAKING SKILL</w:t>
      </w:r>
    </w:p>
    <w:p w14:paraId="1C8ABC44" w14:textId="77777777" w:rsidR="00256364" w:rsidRPr="00256364" w:rsidRDefault="00256364" w:rsidP="0094234A">
      <w:pPr>
        <w:spacing w:line="360" w:lineRule="auto"/>
        <w:jc w:val="center"/>
        <w:rPr>
          <w:rFonts w:ascii="Times New Roman" w:hAnsi="Times New Roman" w:cs="Times New Roman"/>
          <w:b/>
          <w:bCs/>
          <w:sz w:val="20"/>
          <w:szCs w:val="28"/>
        </w:rPr>
      </w:pPr>
    </w:p>
    <w:p w14:paraId="3C946F11" w14:textId="59FC0A69" w:rsidR="008E021B" w:rsidRPr="008F5997" w:rsidRDefault="008E021B"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A PAPER</w:t>
      </w:r>
    </w:p>
    <w:p w14:paraId="2EFA2F21" w14:textId="35285103" w:rsidR="008E021B" w:rsidRPr="008F5997" w:rsidRDefault="008E021B" w:rsidP="0094234A">
      <w:pPr>
        <w:spacing w:after="0" w:line="360" w:lineRule="auto"/>
        <w:jc w:val="center"/>
        <w:rPr>
          <w:rFonts w:ascii="Times New Roman" w:hAnsi="Times New Roman" w:cs="Times New Roman"/>
          <w:sz w:val="24"/>
          <w:szCs w:val="24"/>
        </w:rPr>
      </w:pPr>
      <w:r w:rsidRPr="008F5997">
        <w:rPr>
          <w:rFonts w:ascii="Times New Roman" w:hAnsi="Times New Roman" w:cs="Times New Roman"/>
          <w:sz w:val="24"/>
          <w:szCs w:val="24"/>
        </w:rPr>
        <w:t>Submitted to the English Education Program of IPI Garut</w:t>
      </w:r>
    </w:p>
    <w:p w14:paraId="39BCA128" w14:textId="448E2769" w:rsidR="008E021B" w:rsidRPr="008F5997" w:rsidRDefault="00256364" w:rsidP="0094234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w:t>
      </w:r>
      <w:r w:rsidR="008E021B" w:rsidRPr="008F5997">
        <w:rPr>
          <w:rFonts w:ascii="Times New Roman" w:hAnsi="Times New Roman" w:cs="Times New Roman"/>
          <w:sz w:val="24"/>
          <w:szCs w:val="24"/>
        </w:rPr>
        <w:t>s</w:t>
      </w:r>
      <w:r w:rsidR="00C87101">
        <w:rPr>
          <w:rFonts w:ascii="Times New Roman" w:hAnsi="Times New Roman" w:cs="Times New Roman"/>
          <w:sz w:val="24"/>
          <w:szCs w:val="24"/>
        </w:rPr>
        <w:t xml:space="preserve"> a</w:t>
      </w:r>
      <w:r w:rsidR="008E021B" w:rsidRPr="008F5997">
        <w:rPr>
          <w:rFonts w:ascii="Times New Roman" w:hAnsi="Times New Roman" w:cs="Times New Roman"/>
          <w:sz w:val="24"/>
          <w:szCs w:val="24"/>
        </w:rPr>
        <w:t xml:space="preserve"> </w:t>
      </w:r>
      <w:r w:rsidR="00AA7EE6" w:rsidRPr="008F5997">
        <w:rPr>
          <w:rFonts w:ascii="Times New Roman" w:hAnsi="Times New Roman" w:cs="Times New Roman"/>
          <w:sz w:val="24"/>
          <w:szCs w:val="24"/>
        </w:rPr>
        <w:t>P</w:t>
      </w:r>
      <w:r w:rsidR="008E021B" w:rsidRPr="008F5997">
        <w:rPr>
          <w:rFonts w:ascii="Times New Roman" w:hAnsi="Times New Roman" w:cs="Times New Roman"/>
          <w:sz w:val="24"/>
          <w:szCs w:val="24"/>
        </w:rPr>
        <w:t xml:space="preserve">artial </w:t>
      </w:r>
      <w:r w:rsidR="00AA7EE6" w:rsidRPr="008F5997">
        <w:rPr>
          <w:rFonts w:ascii="Times New Roman" w:hAnsi="Times New Roman" w:cs="Times New Roman"/>
          <w:sz w:val="24"/>
          <w:szCs w:val="24"/>
        </w:rPr>
        <w:t>F</w:t>
      </w:r>
      <w:r w:rsidR="008E021B" w:rsidRPr="008F5997">
        <w:rPr>
          <w:rFonts w:ascii="Times New Roman" w:hAnsi="Times New Roman" w:cs="Times New Roman"/>
          <w:sz w:val="24"/>
          <w:szCs w:val="24"/>
        </w:rPr>
        <w:t xml:space="preserve">ulfillment of the </w:t>
      </w:r>
      <w:r w:rsidR="00AA7EE6" w:rsidRPr="008F5997">
        <w:rPr>
          <w:rFonts w:ascii="Times New Roman" w:hAnsi="Times New Roman" w:cs="Times New Roman"/>
          <w:sz w:val="24"/>
          <w:szCs w:val="24"/>
        </w:rPr>
        <w:t>R</w:t>
      </w:r>
      <w:r w:rsidR="008E021B" w:rsidRPr="008F5997">
        <w:rPr>
          <w:rFonts w:ascii="Times New Roman" w:hAnsi="Times New Roman" w:cs="Times New Roman"/>
          <w:sz w:val="24"/>
          <w:szCs w:val="24"/>
        </w:rPr>
        <w:t>equirements for the</w:t>
      </w:r>
    </w:p>
    <w:p w14:paraId="7598DC8F" w14:textId="549FB537" w:rsidR="008E021B" w:rsidRDefault="008E021B" w:rsidP="0094234A">
      <w:pPr>
        <w:spacing w:after="0" w:line="360" w:lineRule="auto"/>
        <w:jc w:val="center"/>
        <w:rPr>
          <w:rFonts w:ascii="Times New Roman" w:hAnsi="Times New Roman" w:cs="Times New Roman"/>
          <w:i/>
          <w:iCs/>
          <w:sz w:val="24"/>
          <w:szCs w:val="24"/>
        </w:rPr>
      </w:pPr>
      <w:r w:rsidRPr="008F5997">
        <w:rPr>
          <w:rFonts w:ascii="Times New Roman" w:hAnsi="Times New Roman" w:cs="Times New Roman"/>
          <w:i/>
          <w:iCs/>
          <w:sz w:val="24"/>
          <w:szCs w:val="24"/>
        </w:rPr>
        <w:t>Bachelor Education Degree</w:t>
      </w:r>
    </w:p>
    <w:p w14:paraId="5D2C4042" w14:textId="77777777" w:rsidR="00256364" w:rsidRDefault="00256364" w:rsidP="0094234A">
      <w:pPr>
        <w:spacing w:after="0" w:line="360" w:lineRule="auto"/>
        <w:jc w:val="center"/>
        <w:rPr>
          <w:rFonts w:ascii="Times New Roman" w:hAnsi="Times New Roman" w:cs="Times New Roman"/>
          <w:i/>
          <w:iCs/>
          <w:sz w:val="24"/>
          <w:szCs w:val="24"/>
        </w:rPr>
      </w:pPr>
    </w:p>
    <w:p w14:paraId="05AA1712" w14:textId="77777777" w:rsidR="00256364" w:rsidRPr="008F5997" w:rsidRDefault="00256364" w:rsidP="0094234A">
      <w:pPr>
        <w:spacing w:after="0" w:line="360" w:lineRule="auto"/>
        <w:jc w:val="center"/>
        <w:rPr>
          <w:rFonts w:ascii="Times New Roman" w:hAnsi="Times New Roman" w:cs="Times New Roman"/>
          <w:i/>
          <w:iCs/>
          <w:sz w:val="24"/>
          <w:szCs w:val="24"/>
        </w:rPr>
      </w:pPr>
    </w:p>
    <w:p w14:paraId="67F72564" w14:textId="5954217C" w:rsidR="008E021B" w:rsidRPr="008F5997" w:rsidRDefault="0010330C" w:rsidP="0010330C">
      <w:pPr>
        <w:tabs>
          <w:tab w:val="center" w:pos="3968"/>
          <w:tab w:val="left" w:pos="4605"/>
        </w:tabs>
        <w:spacing w:after="0" w:line="360" w:lineRule="auto"/>
        <w:rPr>
          <w:rFonts w:ascii="Times New Roman" w:hAnsi="Times New Roman" w:cs="Times New Roman"/>
          <w:sz w:val="24"/>
          <w:szCs w:val="24"/>
        </w:rPr>
      </w:pPr>
      <w:r>
        <w:rPr>
          <w:rFonts w:ascii="Times New Roman" w:hAnsi="Times New Roman" w:cs="Times New Roman"/>
          <w:sz w:val="24"/>
          <w:szCs w:val="24"/>
        </w:rPr>
        <w:tab/>
      </w:r>
      <w:r w:rsidR="008E021B" w:rsidRPr="008F5997">
        <w:rPr>
          <w:rFonts w:ascii="Times New Roman" w:hAnsi="Times New Roman" w:cs="Times New Roman"/>
          <w:sz w:val="24"/>
          <w:szCs w:val="24"/>
        </w:rPr>
        <w:t>By</w:t>
      </w:r>
      <w:r>
        <w:rPr>
          <w:rFonts w:ascii="Times New Roman" w:hAnsi="Times New Roman" w:cs="Times New Roman"/>
          <w:sz w:val="24"/>
          <w:szCs w:val="24"/>
        </w:rPr>
        <w:tab/>
      </w:r>
    </w:p>
    <w:p w14:paraId="63963BBA" w14:textId="7CD7BD90" w:rsidR="008E021B" w:rsidRPr="00256364" w:rsidRDefault="008E021B" w:rsidP="0094234A">
      <w:pPr>
        <w:spacing w:after="0" w:line="360" w:lineRule="auto"/>
        <w:jc w:val="center"/>
        <w:rPr>
          <w:rFonts w:ascii="Times New Roman" w:hAnsi="Times New Roman" w:cs="Times New Roman"/>
          <w:b/>
          <w:sz w:val="24"/>
          <w:szCs w:val="24"/>
        </w:rPr>
      </w:pPr>
      <w:r w:rsidRPr="00256364">
        <w:rPr>
          <w:rFonts w:ascii="Times New Roman" w:hAnsi="Times New Roman" w:cs="Times New Roman"/>
          <w:b/>
          <w:sz w:val="24"/>
          <w:szCs w:val="24"/>
        </w:rPr>
        <w:t>Salma Jihan Padila</w:t>
      </w:r>
    </w:p>
    <w:p w14:paraId="646D071D" w14:textId="7344C50E" w:rsidR="008E021B" w:rsidRPr="00256364" w:rsidRDefault="008E021B" w:rsidP="0094234A">
      <w:pPr>
        <w:spacing w:after="0" w:line="360" w:lineRule="auto"/>
        <w:jc w:val="center"/>
        <w:rPr>
          <w:rFonts w:ascii="Times New Roman" w:hAnsi="Times New Roman" w:cs="Times New Roman"/>
          <w:b/>
          <w:sz w:val="24"/>
          <w:szCs w:val="24"/>
        </w:rPr>
      </w:pPr>
      <w:r w:rsidRPr="00256364">
        <w:rPr>
          <w:rFonts w:ascii="Times New Roman" w:hAnsi="Times New Roman" w:cs="Times New Roman"/>
          <w:b/>
          <w:sz w:val="24"/>
          <w:szCs w:val="24"/>
        </w:rPr>
        <w:t>20226017</w:t>
      </w:r>
    </w:p>
    <w:p w14:paraId="1F5F00FF" w14:textId="77777777" w:rsidR="008E021B" w:rsidRPr="008F5997" w:rsidRDefault="008E021B" w:rsidP="0094234A">
      <w:pPr>
        <w:spacing w:after="0" w:line="360" w:lineRule="auto"/>
        <w:jc w:val="center"/>
        <w:rPr>
          <w:rFonts w:ascii="Times New Roman" w:hAnsi="Times New Roman" w:cs="Times New Roman"/>
          <w:sz w:val="24"/>
          <w:szCs w:val="24"/>
        </w:rPr>
      </w:pPr>
    </w:p>
    <w:p w14:paraId="73FB3015" w14:textId="77777777" w:rsidR="008E021B" w:rsidRPr="00B844AE" w:rsidRDefault="008E021B" w:rsidP="0094234A">
      <w:pPr>
        <w:spacing w:after="0" w:line="360" w:lineRule="auto"/>
        <w:jc w:val="center"/>
        <w:rPr>
          <w:rFonts w:ascii="Times New Roman" w:hAnsi="Times New Roman" w:cs="Times New Roman"/>
          <w:sz w:val="36"/>
          <w:szCs w:val="24"/>
        </w:rPr>
      </w:pPr>
    </w:p>
    <w:p w14:paraId="256ADDFF" w14:textId="6FD69D43" w:rsidR="008E021B" w:rsidRPr="008F5997" w:rsidRDefault="008E021B" w:rsidP="0094234A">
      <w:pPr>
        <w:spacing w:line="360" w:lineRule="auto"/>
        <w:jc w:val="center"/>
        <w:rPr>
          <w:rFonts w:ascii="Times New Roman" w:hAnsi="Times New Roman" w:cs="Times New Roman"/>
          <w:sz w:val="24"/>
          <w:szCs w:val="24"/>
        </w:rPr>
      </w:pPr>
      <w:r w:rsidRPr="008F5997">
        <w:rPr>
          <w:rFonts w:ascii="Times New Roman" w:hAnsi="Times New Roman" w:cs="Times New Roman"/>
          <w:noProof/>
          <w:sz w:val="24"/>
          <w:szCs w:val="24"/>
          <w:lang w:val="en-US"/>
        </w:rPr>
        <w:drawing>
          <wp:inline distT="0" distB="0" distL="0" distR="0" wp14:anchorId="0CB3EDA4" wp14:editId="261053E2">
            <wp:extent cx="1655380" cy="1655380"/>
            <wp:effectExtent l="0" t="0" r="2540" b="254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pic:cNvPicPr>
                      <a:picLocks noChangeAspect="1"/>
                    </pic:cNvPicPr>
                  </pic:nvPicPr>
                  <pic:blipFill>
                    <a:blip r:embed="rId9" cstate="print"/>
                    <a:stretch>
                      <a:fillRect/>
                    </a:stretch>
                  </pic:blipFill>
                  <pic:spPr>
                    <a:xfrm>
                      <a:off x="0" y="0"/>
                      <a:ext cx="1648681" cy="1648681"/>
                    </a:xfrm>
                    <a:prstGeom prst="rect">
                      <a:avLst/>
                    </a:prstGeom>
                  </pic:spPr>
                </pic:pic>
              </a:graphicData>
            </a:graphic>
          </wp:inline>
        </w:drawing>
      </w:r>
    </w:p>
    <w:p w14:paraId="12BA894F" w14:textId="77777777" w:rsidR="008E021B" w:rsidRPr="00B844AE" w:rsidRDefault="008E021B" w:rsidP="0094234A">
      <w:pPr>
        <w:spacing w:line="360" w:lineRule="auto"/>
        <w:jc w:val="center"/>
        <w:rPr>
          <w:rFonts w:ascii="Times New Roman" w:hAnsi="Times New Roman" w:cs="Times New Roman"/>
          <w:sz w:val="44"/>
          <w:szCs w:val="24"/>
        </w:rPr>
      </w:pPr>
    </w:p>
    <w:p w14:paraId="1FB8D3F3" w14:textId="0DF7D740" w:rsidR="008E021B" w:rsidRPr="00256364" w:rsidRDefault="008E021B" w:rsidP="00256364">
      <w:pPr>
        <w:spacing w:after="0" w:line="360" w:lineRule="auto"/>
        <w:jc w:val="center"/>
        <w:rPr>
          <w:rFonts w:ascii="Times New Roman" w:hAnsi="Times New Roman" w:cs="Times New Roman"/>
          <w:b/>
          <w:sz w:val="24"/>
          <w:szCs w:val="24"/>
        </w:rPr>
      </w:pPr>
      <w:r w:rsidRPr="00256364">
        <w:rPr>
          <w:rFonts w:ascii="Times New Roman" w:hAnsi="Times New Roman" w:cs="Times New Roman"/>
          <w:b/>
          <w:sz w:val="24"/>
          <w:szCs w:val="24"/>
        </w:rPr>
        <w:t>ENGLISH EDUCATION PROGRAM</w:t>
      </w:r>
    </w:p>
    <w:p w14:paraId="13220486" w14:textId="780964AC" w:rsidR="008E021B" w:rsidRPr="00256364" w:rsidRDefault="008E021B" w:rsidP="00256364">
      <w:pPr>
        <w:spacing w:after="0" w:line="360" w:lineRule="auto"/>
        <w:jc w:val="center"/>
        <w:rPr>
          <w:rFonts w:ascii="Times New Roman" w:hAnsi="Times New Roman" w:cs="Times New Roman"/>
          <w:b/>
          <w:sz w:val="24"/>
          <w:szCs w:val="24"/>
        </w:rPr>
      </w:pPr>
      <w:r w:rsidRPr="00256364">
        <w:rPr>
          <w:rFonts w:ascii="Times New Roman" w:hAnsi="Times New Roman" w:cs="Times New Roman"/>
          <w:b/>
          <w:sz w:val="24"/>
          <w:szCs w:val="24"/>
        </w:rPr>
        <w:t>FACULTY OF SOCIAL SCIENCE LANGUAGE AND LITERATURE EDUCATION</w:t>
      </w:r>
    </w:p>
    <w:p w14:paraId="74938256" w14:textId="1B68240E" w:rsidR="008E021B" w:rsidRPr="00256364" w:rsidRDefault="008E021B" w:rsidP="00256364">
      <w:pPr>
        <w:spacing w:after="0" w:line="360" w:lineRule="auto"/>
        <w:jc w:val="center"/>
        <w:rPr>
          <w:rFonts w:ascii="Times New Roman" w:hAnsi="Times New Roman" w:cs="Times New Roman"/>
          <w:b/>
          <w:sz w:val="24"/>
          <w:szCs w:val="24"/>
        </w:rPr>
      </w:pPr>
      <w:r w:rsidRPr="00256364">
        <w:rPr>
          <w:rFonts w:ascii="Times New Roman" w:hAnsi="Times New Roman" w:cs="Times New Roman"/>
          <w:b/>
          <w:sz w:val="24"/>
          <w:szCs w:val="24"/>
        </w:rPr>
        <w:t>INSTITUT PENDIDIKAN INDONESIA GARUT</w:t>
      </w:r>
    </w:p>
    <w:p w14:paraId="6C5A5F79" w14:textId="50EC3EBD" w:rsidR="00151645" w:rsidRPr="00256364" w:rsidRDefault="008E021B" w:rsidP="00256364">
      <w:pPr>
        <w:spacing w:after="0" w:line="360" w:lineRule="auto"/>
        <w:jc w:val="center"/>
        <w:rPr>
          <w:rFonts w:ascii="Times New Roman" w:hAnsi="Times New Roman" w:cs="Times New Roman"/>
          <w:b/>
          <w:sz w:val="24"/>
          <w:szCs w:val="24"/>
        </w:rPr>
      </w:pPr>
      <w:r w:rsidRPr="00256364">
        <w:rPr>
          <w:rFonts w:ascii="Times New Roman" w:hAnsi="Times New Roman" w:cs="Times New Roman"/>
          <w:b/>
          <w:sz w:val="24"/>
          <w:szCs w:val="24"/>
        </w:rPr>
        <w:t>2024</w:t>
      </w:r>
    </w:p>
    <w:p w14:paraId="14EDAEEB" w14:textId="2A2B12B4" w:rsidR="00045DE3" w:rsidRPr="008F5997" w:rsidRDefault="00045DE3" w:rsidP="00B844AE">
      <w:pPr>
        <w:spacing w:line="360" w:lineRule="auto"/>
        <w:rPr>
          <w:rFonts w:ascii="Times New Roman" w:hAnsi="Times New Roman" w:cs="Times New Roman"/>
          <w:b/>
          <w:bCs/>
          <w:sz w:val="24"/>
          <w:szCs w:val="24"/>
        </w:rPr>
        <w:sectPr w:rsidR="00045DE3" w:rsidRPr="008F5997" w:rsidSect="008E021B">
          <w:pgSz w:w="11906" w:h="16838"/>
          <w:pgMar w:top="1701" w:right="1701" w:bottom="1701" w:left="2268" w:header="709" w:footer="709" w:gutter="0"/>
          <w:cols w:space="708"/>
          <w:docGrid w:linePitch="360"/>
        </w:sectPr>
      </w:pPr>
    </w:p>
    <w:p w14:paraId="0AC50126" w14:textId="0D4C2206" w:rsidR="009174EF" w:rsidRPr="008F5997" w:rsidRDefault="009174EF" w:rsidP="0094234A">
      <w:pPr>
        <w:pStyle w:val="Heading1"/>
        <w:rPr>
          <w:rFonts w:cs="Times New Roman"/>
          <w:szCs w:val="24"/>
        </w:rPr>
      </w:pPr>
      <w:bookmarkStart w:id="0" w:name="_Toc182562281"/>
      <w:r w:rsidRPr="008F5997">
        <w:rPr>
          <w:rFonts w:cs="Times New Roman"/>
          <w:szCs w:val="24"/>
        </w:rPr>
        <w:lastRenderedPageBreak/>
        <w:t>APPROVAL SHEET</w:t>
      </w:r>
      <w:bookmarkEnd w:id="0"/>
      <w:r w:rsidRPr="008F5997">
        <w:rPr>
          <w:rFonts w:cs="Times New Roman"/>
          <w:szCs w:val="24"/>
        </w:rPr>
        <w:t xml:space="preserve"> </w:t>
      </w:r>
    </w:p>
    <w:p w14:paraId="616E49A1" w14:textId="13B42F61" w:rsidR="00151645" w:rsidRPr="008F5997" w:rsidRDefault="00151645"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TEACHERS’ PERCEPTION OF PROJECT BASED LEARNING (PJBL) MODEL IN EMANCIPATED CURRICULUM</w:t>
      </w:r>
      <w:r w:rsidR="00AD7FFD">
        <w:rPr>
          <w:rFonts w:ascii="Times New Roman" w:hAnsi="Times New Roman" w:cs="Times New Roman"/>
          <w:b/>
          <w:bCs/>
          <w:sz w:val="24"/>
          <w:szCs w:val="24"/>
        </w:rPr>
        <w:t xml:space="preserve"> TO IMPROVE SENIOR HIGH SCHOOL</w:t>
      </w:r>
      <w:r w:rsidRPr="008F5997">
        <w:rPr>
          <w:rFonts w:ascii="Times New Roman" w:hAnsi="Times New Roman" w:cs="Times New Roman"/>
          <w:b/>
          <w:bCs/>
          <w:sz w:val="24"/>
          <w:szCs w:val="24"/>
        </w:rPr>
        <w:t xml:space="preserve"> STUDENTS</w:t>
      </w:r>
      <w:r w:rsidR="00AD7FFD">
        <w:rPr>
          <w:rFonts w:ascii="Times New Roman" w:hAnsi="Times New Roman" w:cs="Times New Roman"/>
          <w:b/>
          <w:bCs/>
          <w:sz w:val="24"/>
          <w:szCs w:val="24"/>
          <w:lang w:val="id-ID"/>
        </w:rPr>
        <w:t>’</w:t>
      </w:r>
      <w:r w:rsidRPr="008F5997">
        <w:rPr>
          <w:rFonts w:ascii="Times New Roman" w:hAnsi="Times New Roman" w:cs="Times New Roman"/>
          <w:b/>
          <w:bCs/>
          <w:sz w:val="24"/>
          <w:szCs w:val="24"/>
        </w:rPr>
        <w:t xml:space="preserve"> SPEAKING SKILL</w:t>
      </w:r>
    </w:p>
    <w:p w14:paraId="21065070" w14:textId="77777777" w:rsidR="00835B14" w:rsidRPr="008F5997" w:rsidRDefault="00835B14" w:rsidP="0094234A">
      <w:pPr>
        <w:spacing w:line="360" w:lineRule="auto"/>
        <w:jc w:val="center"/>
        <w:rPr>
          <w:rFonts w:ascii="Times New Roman" w:hAnsi="Times New Roman" w:cs="Times New Roman"/>
          <w:sz w:val="24"/>
          <w:szCs w:val="24"/>
        </w:rPr>
      </w:pPr>
    </w:p>
    <w:p w14:paraId="30E00DE2" w14:textId="77777777" w:rsidR="00A54CF1" w:rsidRPr="008F5997" w:rsidRDefault="00A54CF1"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 xml:space="preserve">Written by: </w:t>
      </w:r>
    </w:p>
    <w:p w14:paraId="64445CD6" w14:textId="7D3B54CF" w:rsidR="00A54CF1" w:rsidRPr="008F5997" w:rsidRDefault="00A54CF1" w:rsidP="0094234A">
      <w:pPr>
        <w:spacing w:after="0"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Salma Jihan Padila</w:t>
      </w:r>
    </w:p>
    <w:p w14:paraId="5011FEEC" w14:textId="4C023464" w:rsidR="00A54CF1" w:rsidRPr="008F5997" w:rsidRDefault="00A54CF1" w:rsidP="0094234A">
      <w:pPr>
        <w:spacing w:after="0"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20226017</w:t>
      </w:r>
    </w:p>
    <w:p w14:paraId="3792A686" w14:textId="77777777" w:rsidR="00903627" w:rsidRPr="008F5997" w:rsidRDefault="00903627" w:rsidP="0094234A">
      <w:pPr>
        <w:spacing w:after="0" w:line="360" w:lineRule="auto"/>
        <w:jc w:val="center"/>
        <w:rPr>
          <w:rFonts w:ascii="Times New Roman" w:hAnsi="Times New Roman" w:cs="Times New Roman"/>
          <w:sz w:val="24"/>
          <w:szCs w:val="24"/>
        </w:rPr>
      </w:pPr>
    </w:p>
    <w:p w14:paraId="31FE14FD" w14:textId="1E815FC9" w:rsidR="008E021B" w:rsidRPr="008F5997" w:rsidRDefault="00A54CF1"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Approv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3960"/>
        <w:gridCol w:w="3960"/>
      </w:tblGrid>
      <w:tr w:rsidR="00075406" w:rsidRPr="008F5997" w14:paraId="11BCC2BB" w14:textId="77777777" w:rsidTr="000C0461">
        <w:tc>
          <w:tcPr>
            <w:tcW w:w="3960" w:type="dxa"/>
          </w:tcPr>
          <w:p w14:paraId="4A45E273" w14:textId="77777777" w:rsidR="00075406" w:rsidRPr="008F5997" w:rsidRDefault="00075406" w:rsidP="0094234A">
            <w:pPr>
              <w:spacing w:line="360" w:lineRule="auto"/>
              <w:jc w:val="center"/>
              <w:rPr>
                <w:rFonts w:ascii="Times New Roman" w:hAnsi="Times New Roman" w:cs="Times New Roman"/>
                <w:b/>
                <w:bCs/>
                <w:sz w:val="24"/>
                <w:szCs w:val="24"/>
                <w:lang w:val="en-US"/>
              </w:rPr>
            </w:pPr>
            <w:r w:rsidRPr="008F5997">
              <w:rPr>
                <w:rFonts w:ascii="Times New Roman" w:hAnsi="Times New Roman" w:cs="Times New Roman"/>
                <w:b/>
                <w:bCs/>
                <w:sz w:val="24"/>
                <w:szCs w:val="24"/>
                <w:lang w:val="en-US"/>
              </w:rPr>
              <w:t>First Supervisor</w:t>
            </w:r>
          </w:p>
          <w:p w14:paraId="760D2BB8"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725318CB"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78EB13C3"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4237C0EE" w14:textId="77777777" w:rsidR="005D1E29" w:rsidRPr="008F5997" w:rsidRDefault="005D1E29" w:rsidP="0094234A">
            <w:pPr>
              <w:spacing w:line="360" w:lineRule="auto"/>
              <w:jc w:val="center"/>
              <w:rPr>
                <w:rFonts w:ascii="Times New Roman" w:hAnsi="Times New Roman" w:cs="Times New Roman"/>
                <w:b/>
                <w:bCs/>
                <w:sz w:val="24"/>
                <w:szCs w:val="24"/>
                <w:lang w:val="en-US"/>
              </w:rPr>
            </w:pPr>
          </w:p>
          <w:p w14:paraId="6D620EF5" w14:textId="336435D1" w:rsidR="00075406" w:rsidRPr="008F5997" w:rsidRDefault="00075406" w:rsidP="00835B14">
            <w:pPr>
              <w:jc w:val="center"/>
              <w:rPr>
                <w:rFonts w:ascii="Times New Roman" w:hAnsi="Times New Roman" w:cs="Times New Roman"/>
                <w:b/>
                <w:bCs/>
                <w:sz w:val="24"/>
                <w:szCs w:val="24"/>
                <w:u w:val="single"/>
                <w:lang w:val="en-US"/>
              </w:rPr>
            </w:pPr>
            <w:r w:rsidRPr="008F5997">
              <w:rPr>
                <w:rFonts w:ascii="Times New Roman" w:hAnsi="Times New Roman" w:cs="Times New Roman"/>
                <w:b/>
                <w:bCs/>
                <w:sz w:val="24"/>
                <w:szCs w:val="24"/>
                <w:u w:val="single"/>
                <w:lang w:val="en-US"/>
              </w:rPr>
              <w:t xml:space="preserve">Dr. Setia Muljanto, </w:t>
            </w:r>
            <w:r w:rsidR="00835B14" w:rsidRPr="008F5997">
              <w:rPr>
                <w:rFonts w:ascii="Times New Roman" w:hAnsi="Times New Roman" w:cs="Times New Roman"/>
                <w:b/>
                <w:bCs/>
                <w:sz w:val="24"/>
                <w:szCs w:val="24"/>
                <w:u w:val="single"/>
                <w:lang w:val="en-US"/>
              </w:rPr>
              <w:t xml:space="preserve">SE., </w:t>
            </w:r>
            <w:r w:rsidRPr="008F5997">
              <w:rPr>
                <w:rFonts w:ascii="Times New Roman" w:hAnsi="Times New Roman" w:cs="Times New Roman"/>
                <w:b/>
                <w:bCs/>
                <w:sz w:val="24"/>
                <w:szCs w:val="24"/>
                <w:u w:val="single"/>
                <w:lang w:val="en-US"/>
              </w:rPr>
              <w:t>M.Pd.</w:t>
            </w:r>
          </w:p>
          <w:p w14:paraId="65E4B53A" w14:textId="7866DF5A" w:rsidR="00075406" w:rsidRPr="008F5997" w:rsidRDefault="00075406" w:rsidP="00835B14">
            <w:pPr>
              <w:jc w:val="center"/>
              <w:rPr>
                <w:rFonts w:ascii="Times New Roman" w:hAnsi="Times New Roman" w:cs="Times New Roman"/>
                <w:b/>
                <w:bCs/>
                <w:sz w:val="24"/>
                <w:szCs w:val="24"/>
                <w:lang w:val="en-US"/>
              </w:rPr>
            </w:pPr>
            <w:r w:rsidRPr="008F5997">
              <w:rPr>
                <w:rFonts w:ascii="Times New Roman" w:hAnsi="Times New Roman" w:cs="Times New Roman"/>
                <w:b/>
                <w:bCs/>
                <w:sz w:val="24"/>
                <w:szCs w:val="24"/>
                <w:lang w:val="en-US"/>
              </w:rPr>
              <w:t>NIDN.</w:t>
            </w:r>
            <w:r w:rsidR="0031517F" w:rsidRPr="008F5997">
              <w:rPr>
                <w:rFonts w:ascii="Times New Roman" w:hAnsi="Times New Roman" w:cs="Times New Roman"/>
                <w:b/>
                <w:bCs/>
                <w:sz w:val="24"/>
                <w:szCs w:val="24"/>
                <w:lang w:val="en-US"/>
              </w:rPr>
              <w:t xml:space="preserve"> </w:t>
            </w:r>
            <w:r w:rsidRPr="008F5997">
              <w:rPr>
                <w:rFonts w:ascii="Times New Roman" w:hAnsi="Times New Roman" w:cs="Times New Roman"/>
                <w:b/>
                <w:bCs/>
                <w:sz w:val="24"/>
                <w:szCs w:val="24"/>
                <w:lang w:val="en-US"/>
              </w:rPr>
              <w:t>0419106705</w:t>
            </w:r>
          </w:p>
        </w:tc>
        <w:tc>
          <w:tcPr>
            <w:tcW w:w="3960" w:type="dxa"/>
          </w:tcPr>
          <w:p w14:paraId="12096563" w14:textId="77777777" w:rsidR="00075406" w:rsidRPr="008F5997" w:rsidRDefault="00075406" w:rsidP="0094234A">
            <w:pPr>
              <w:spacing w:line="360" w:lineRule="auto"/>
              <w:jc w:val="center"/>
              <w:rPr>
                <w:rFonts w:ascii="Times New Roman" w:hAnsi="Times New Roman" w:cs="Times New Roman"/>
                <w:b/>
                <w:bCs/>
                <w:sz w:val="24"/>
                <w:szCs w:val="24"/>
                <w:lang w:val="en-US"/>
              </w:rPr>
            </w:pPr>
            <w:r w:rsidRPr="008F5997">
              <w:rPr>
                <w:rFonts w:ascii="Times New Roman" w:hAnsi="Times New Roman" w:cs="Times New Roman"/>
                <w:b/>
                <w:bCs/>
                <w:sz w:val="24"/>
                <w:szCs w:val="24"/>
                <w:lang w:val="en-US"/>
              </w:rPr>
              <w:t>Second Supervisor</w:t>
            </w:r>
          </w:p>
          <w:p w14:paraId="0D834F59"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0187CEA5"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168B2780" w14:textId="77777777" w:rsidR="005D1E29" w:rsidRPr="008F5997" w:rsidRDefault="005D1E29" w:rsidP="0094234A">
            <w:pPr>
              <w:spacing w:line="360" w:lineRule="auto"/>
              <w:jc w:val="center"/>
              <w:rPr>
                <w:rFonts w:ascii="Times New Roman" w:hAnsi="Times New Roman" w:cs="Times New Roman"/>
                <w:b/>
                <w:bCs/>
                <w:sz w:val="24"/>
                <w:szCs w:val="24"/>
                <w:lang w:val="en-US"/>
              </w:rPr>
            </w:pPr>
          </w:p>
          <w:p w14:paraId="520F4417"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2EB41062" w14:textId="77777777" w:rsidR="00075406" w:rsidRPr="008F5997" w:rsidRDefault="00075406" w:rsidP="00835B14">
            <w:pPr>
              <w:jc w:val="center"/>
              <w:rPr>
                <w:rFonts w:ascii="Times New Roman" w:hAnsi="Times New Roman" w:cs="Times New Roman"/>
                <w:b/>
                <w:bCs/>
                <w:sz w:val="24"/>
                <w:szCs w:val="24"/>
                <w:u w:val="single"/>
                <w:lang w:val="en-US"/>
              </w:rPr>
            </w:pPr>
            <w:r w:rsidRPr="008F5997">
              <w:rPr>
                <w:rFonts w:ascii="Times New Roman" w:hAnsi="Times New Roman" w:cs="Times New Roman"/>
                <w:b/>
                <w:bCs/>
                <w:sz w:val="24"/>
                <w:szCs w:val="24"/>
                <w:u w:val="single"/>
                <w:lang w:val="en-US"/>
              </w:rPr>
              <w:t>Drs. H. Surtiana H., M. A.</w:t>
            </w:r>
          </w:p>
          <w:p w14:paraId="4CE53F5D" w14:textId="1D937E2E" w:rsidR="00075406" w:rsidRPr="008F5997" w:rsidRDefault="00075406" w:rsidP="00835B14">
            <w:pPr>
              <w:jc w:val="center"/>
              <w:rPr>
                <w:rFonts w:ascii="Times New Roman" w:hAnsi="Times New Roman" w:cs="Times New Roman"/>
                <w:sz w:val="24"/>
                <w:szCs w:val="24"/>
                <w:lang w:val="en-US"/>
              </w:rPr>
            </w:pPr>
            <w:r w:rsidRPr="008F5997">
              <w:rPr>
                <w:rFonts w:ascii="Times New Roman" w:hAnsi="Times New Roman" w:cs="Times New Roman"/>
                <w:b/>
                <w:bCs/>
                <w:sz w:val="24"/>
                <w:szCs w:val="24"/>
                <w:lang w:val="en-US"/>
              </w:rPr>
              <w:t>NIDN.</w:t>
            </w:r>
            <w:r w:rsidR="0031517F" w:rsidRPr="008F5997">
              <w:rPr>
                <w:rFonts w:ascii="Times New Roman" w:hAnsi="Times New Roman" w:cs="Times New Roman"/>
                <w:b/>
                <w:bCs/>
                <w:sz w:val="24"/>
                <w:szCs w:val="24"/>
                <w:lang w:val="en-US"/>
              </w:rPr>
              <w:t xml:space="preserve"> </w:t>
            </w:r>
            <w:r w:rsidRPr="008F5997">
              <w:rPr>
                <w:rFonts w:ascii="Times New Roman" w:hAnsi="Times New Roman" w:cs="Times New Roman"/>
                <w:b/>
                <w:bCs/>
                <w:sz w:val="24"/>
                <w:szCs w:val="24"/>
                <w:lang w:val="en-US"/>
              </w:rPr>
              <w:t>0010075102</w:t>
            </w:r>
          </w:p>
        </w:tc>
      </w:tr>
      <w:tr w:rsidR="00075406" w:rsidRPr="008F5997" w14:paraId="1DEF0072" w14:textId="77777777" w:rsidTr="000C0461">
        <w:tc>
          <w:tcPr>
            <w:tcW w:w="3960" w:type="dxa"/>
          </w:tcPr>
          <w:p w14:paraId="0F16DAEF" w14:textId="77777777" w:rsidR="00075406" w:rsidRPr="008F5997" w:rsidRDefault="00075406" w:rsidP="0094234A">
            <w:pPr>
              <w:spacing w:line="360" w:lineRule="auto"/>
              <w:jc w:val="center"/>
              <w:rPr>
                <w:rFonts w:ascii="Times New Roman" w:hAnsi="Times New Roman" w:cs="Times New Roman"/>
                <w:b/>
                <w:bCs/>
                <w:sz w:val="24"/>
                <w:szCs w:val="24"/>
                <w:lang w:val="en-US"/>
              </w:rPr>
            </w:pPr>
          </w:p>
          <w:p w14:paraId="0B6A6E36" w14:textId="77777777" w:rsidR="005D1E29" w:rsidRPr="008F5997" w:rsidRDefault="005D1E29" w:rsidP="0094234A">
            <w:pPr>
              <w:spacing w:line="360" w:lineRule="auto"/>
              <w:jc w:val="center"/>
              <w:rPr>
                <w:rFonts w:ascii="Times New Roman" w:hAnsi="Times New Roman" w:cs="Times New Roman"/>
                <w:b/>
                <w:bCs/>
                <w:sz w:val="24"/>
                <w:szCs w:val="24"/>
                <w:lang w:val="en-US"/>
              </w:rPr>
            </w:pPr>
          </w:p>
          <w:p w14:paraId="4334E895" w14:textId="77777777" w:rsidR="005D1E29" w:rsidRPr="008F5997" w:rsidRDefault="005D1E29" w:rsidP="0094234A">
            <w:pPr>
              <w:spacing w:line="360" w:lineRule="auto"/>
              <w:jc w:val="center"/>
              <w:rPr>
                <w:rFonts w:ascii="Times New Roman" w:hAnsi="Times New Roman" w:cs="Times New Roman"/>
                <w:b/>
                <w:bCs/>
                <w:sz w:val="24"/>
                <w:szCs w:val="24"/>
                <w:lang w:val="en-US"/>
              </w:rPr>
            </w:pPr>
          </w:p>
        </w:tc>
        <w:tc>
          <w:tcPr>
            <w:tcW w:w="3960" w:type="dxa"/>
          </w:tcPr>
          <w:p w14:paraId="5FCB8660" w14:textId="77777777" w:rsidR="00075406" w:rsidRPr="008F5997" w:rsidRDefault="00075406" w:rsidP="0094234A">
            <w:pPr>
              <w:spacing w:line="360" w:lineRule="auto"/>
              <w:jc w:val="center"/>
              <w:rPr>
                <w:rFonts w:ascii="Times New Roman" w:hAnsi="Times New Roman" w:cs="Times New Roman"/>
                <w:b/>
                <w:bCs/>
                <w:sz w:val="24"/>
                <w:szCs w:val="24"/>
                <w:lang w:val="en-US"/>
              </w:rPr>
            </w:pPr>
          </w:p>
        </w:tc>
      </w:tr>
      <w:tr w:rsidR="0026539A" w:rsidRPr="008F5997" w14:paraId="3B962FA4" w14:textId="77777777" w:rsidTr="000C0461">
        <w:tc>
          <w:tcPr>
            <w:tcW w:w="7920" w:type="dxa"/>
            <w:gridSpan w:val="2"/>
          </w:tcPr>
          <w:p w14:paraId="16F7ED7A" w14:textId="77777777" w:rsidR="0026539A" w:rsidRPr="008F5997" w:rsidRDefault="0026539A"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Acknowledged by:</w:t>
            </w:r>
          </w:p>
          <w:p w14:paraId="405E1240" w14:textId="77777777" w:rsidR="0026539A" w:rsidRPr="008F5997" w:rsidRDefault="0026539A"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Head of English Education Program</w:t>
            </w:r>
          </w:p>
          <w:p w14:paraId="73EEEC2D" w14:textId="77777777" w:rsidR="0026539A" w:rsidRPr="008F5997" w:rsidRDefault="0026539A" w:rsidP="0094234A">
            <w:pPr>
              <w:spacing w:line="360" w:lineRule="auto"/>
              <w:jc w:val="center"/>
              <w:rPr>
                <w:rFonts w:ascii="Times New Roman" w:hAnsi="Times New Roman" w:cs="Times New Roman"/>
                <w:b/>
                <w:bCs/>
                <w:sz w:val="24"/>
                <w:szCs w:val="24"/>
                <w:lang w:val="en-US"/>
              </w:rPr>
            </w:pPr>
          </w:p>
          <w:p w14:paraId="2FE76CC4" w14:textId="77777777" w:rsidR="0026539A" w:rsidRPr="008F5997" w:rsidRDefault="0026539A" w:rsidP="0094234A">
            <w:pPr>
              <w:spacing w:line="360" w:lineRule="auto"/>
              <w:jc w:val="center"/>
              <w:rPr>
                <w:rFonts w:ascii="Times New Roman" w:hAnsi="Times New Roman" w:cs="Times New Roman"/>
                <w:b/>
                <w:bCs/>
                <w:sz w:val="24"/>
                <w:szCs w:val="24"/>
                <w:lang w:val="en-US"/>
              </w:rPr>
            </w:pPr>
          </w:p>
          <w:p w14:paraId="23EE02BD" w14:textId="77777777" w:rsidR="005D1E29" w:rsidRPr="008F5997" w:rsidRDefault="005D1E29" w:rsidP="0094234A">
            <w:pPr>
              <w:spacing w:line="360" w:lineRule="auto"/>
              <w:jc w:val="center"/>
              <w:rPr>
                <w:rFonts w:ascii="Times New Roman" w:hAnsi="Times New Roman" w:cs="Times New Roman"/>
                <w:b/>
                <w:bCs/>
                <w:sz w:val="24"/>
                <w:szCs w:val="24"/>
                <w:lang w:val="en-US"/>
              </w:rPr>
            </w:pPr>
          </w:p>
          <w:p w14:paraId="7BE9085D" w14:textId="77777777" w:rsidR="005D1E29" w:rsidRPr="008F5997" w:rsidRDefault="005D1E29" w:rsidP="0094234A">
            <w:pPr>
              <w:spacing w:line="360" w:lineRule="auto"/>
              <w:jc w:val="center"/>
              <w:rPr>
                <w:rFonts w:ascii="Times New Roman" w:hAnsi="Times New Roman" w:cs="Times New Roman"/>
                <w:b/>
                <w:bCs/>
                <w:sz w:val="24"/>
                <w:szCs w:val="24"/>
                <w:lang w:val="en-US"/>
              </w:rPr>
            </w:pPr>
          </w:p>
          <w:p w14:paraId="5C445CC4" w14:textId="3CA9E0FB" w:rsidR="0026539A" w:rsidRPr="008F5997" w:rsidRDefault="0026539A" w:rsidP="00835B14">
            <w:pPr>
              <w:jc w:val="center"/>
              <w:rPr>
                <w:rFonts w:ascii="Times New Roman" w:hAnsi="Times New Roman" w:cs="Times New Roman"/>
                <w:b/>
                <w:bCs/>
                <w:sz w:val="24"/>
                <w:szCs w:val="24"/>
                <w:u w:val="single"/>
              </w:rPr>
            </w:pPr>
            <w:r w:rsidRPr="008F5997">
              <w:rPr>
                <w:rFonts w:ascii="Times New Roman" w:hAnsi="Times New Roman" w:cs="Times New Roman"/>
                <w:b/>
                <w:bCs/>
                <w:sz w:val="24"/>
                <w:szCs w:val="24"/>
                <w:u w:val="single"/>
              </w:rPr>
              <w:t>Anne Ratna S</w:t>
            </w:r>
            <w:r w:rsidR="0032567D" w:rsidRPr="008F5997">
              <w:rPr>
                <w:rFonts w:ascii="Times New Roman" w:hAnsi="Times New Roman" w:cs="Times New Roman"/>
                <w:b/>
                <w:bCs/>
                <w:sz w:val="24"/>
                <w:szCs w:val="24"/>
                <w:u w:val="single"/>
              </w:rPr>
              <w:t>uminar</w:t>
            </w:r>
            <w:r w:rsidR="00835B14" w:rsidRPr="008F5997">
              <w:rPr>
                <w:rFonts w:ascii="Times New Roman" w:hAnsi="Times New Roman" w:cs="Times New Roman"/>
                <w:b/>
                <w:bCs/>
                <w:sz w:val="24"/>
                <w:szCs w:val="24"/>
                <w:u w:val="single"/>
              </w:rPr>
              <w:t xml:space="preserve">, </w:t>
            </w:r>
            <w:r w:rsidRPr="008F5997">
              <w:rPr>
                <w:rFonts w:ascii="Times New Roman" w:hAnsi="Times New Roman" w:cs="Times New Roman"/>
                <w:b/>
                <w:bCs/>
                <w:sz w:val="24"/>
                <w:szCs w:val="24"/>
                <w:u w:val="single"/>
              </w:rPr>
              <w:t>M.Pd.</w:t>
            </w:r>
          </w:p>
          <w:p w14:paraId="1F55D9EE" w14:textId="6E6F9B1E" w:rsidR="0026539A" w:rsidRPr="008F5997" w:rsidRDefault="0026539A" w:rsidP="00835B14">
            <w:pPr>
              <w:jc w:val="center"/>
              <w:rPr>
                <w:rFonts w:ascii="Times New Roman" w:hAnsi="Times New Roman" w:cs="Times New Roman"/>
                <w:b/>
                <w:bCs/>
                <w:sz w:val="24"/>
                <w:szCs w:val="24"/>
                <w:lang w:val="en-US"/>
              </w:rPr>
            </w:pPr>
            <w:r w:rsidRPr="008F5997">
              <w:rPr>
                <w:rFonts w:ascii="Times New Roman" w:hAnsi="Times New Roman" w:cs="Times New Roman"/>
                <w:b/>
                <w:bCs/>
                <w:sz w:val="24"/>
                <w:szCs w:val="24"/>
              </w:rPr>
              <w:t>NIDN. 0415038601</w:t>
            </w:r>
          </w:p>
        </w:tc>
      </w:tr>
    </w:tbl>
    <w:p w14:paraId="31AD66A6" w14:textId="77777777" w:rsidR="001B39BF" w:rsidRPr="008F5997" w:rsidRDefault="001B39BF" w:rsidP="0094234A">
      <w:pPr>
        <w:spacing w:line="360" w:lineRule="auto"/>
        <w:rPr>
          <w:rFonts w:ascii="Times New Roman" w:hAnsi="Times New Roman" w:cs="Times New Roman"/>
        </w:rPr>
      </w:pPr>
    </w:p>
    <w:p w14:paraId="2C9A55DF" w14:textId="77777777" w:rsidR="001B39BF" w:rsidRPr="008F5997" w:rsidRDefault="001B39BF" w:rsidP="0094234A">
      <w:pPr>
        <w:spacing w:line="360" w:lineRule="auto"/>
        <w:rPr>
          <w:rFonts w:ascii="Times New Roman" w:eastAsiaTheme="majorEastAsia" w:hAnsi="Times New Roman" w:cs="Times New Roman"/>
          <w:b/>
          <w:sz w:val="24"/>
          <w:szCs w:val="24"/>
        </w:rPr>
      </w:pPr>
      <w:r w:rsidRPr="008F5997">
        <w:rPr>
          <w:rFonts w:ascii="Times New Roman" w:hAnsi="Times New Roman" w:cs="Times New Roman"/>
          <w:szCs w:val="24"/>
        </w:rPr>
        <w:br w:type="page"/>
      </w:r>
    </w:p>
    <w:p w14:paraId="247182E2" w14:textId="3CC1F1C8" w:rsidR="00AC4A9D" w:rsidRPr="008F5997" w:rsidRDefault="00E9191E" w:rsidP="0094234A">
      <w:pPr>
        <w:pStyle w:val="Heading1"/>
        <w:rPr>
          <w:rFonts w:cs="Times New Roman"/>
        </w:rPr>
      </w:pPr>
      <w:bookmarkStart w:id="1" w:name="_Toc182562282"/>
      <w:bookmarkStart w:id="2" w:name="_GoBack"/>
      <w:r w:rsidRPr="008F5997">
        <w:rPr>
          <w:rFonts w:cs="Times New Roman"/>
        </w:rPr>
        <w:lastRenderedPageBreak/>
        <w:t>LEGITIMATION OF EXAMINATION BOARD</w:t>
      </w:r>
      <w:bookmarkEnd w:id="1"/>
    </w:p>
    <w:bookmarkEnd w:id="2"/>
    <w:p w14:paraId="191217CE" w14:textId="77777777" w:rsidR="00594E22" w:rsidRPr="008F5997" w:rsidRDefault="00594E22" w:rsidP="0094234A">
      <w:pPr>
        <w:spacing w:line="360" w:lineRule="auto"/>
        <w:rPr>
          <w:rFonts w:ascii="Times New Roman" w:hAnsi="Times New Roman" w:cs="Times New Roman"/>
        </w:rPr>
      </w:pPr>
    </w:p>
    <w:p w14:paraId="5EFD4A53" w14:textId="42F1FE18" w:rsidR="00E9191E" w:rsidRPr="008F5997" w:rsidRDefault="00E9191E"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TEACHERS’ PERCEPTION OF PROJECT BASED LEARNING (PJBL) MODEL IN EMANCIPATED CURRICULUM</w:t>
      </w:r>
      <w:r w:rsidR="00AD7FFD">
        <w:rPr>
          <w:rFonts w:ascii="Times New Roman" w:hAnsi="Times New Roman" w:cs="Times New Roman"/>
          <w:b/>
          <w:bCs/>
          <w:sz w:val="24"/>
          <w:szCs w:val="24"/>
        </w:rPr>
        <w:t xml:space="preserve"> TO IMPROVE SENIOR HIGH SCHOOL</w:t>
      </w:r>
      <w:r w:rsidRPr="008F5997">
        <w:rPr>
          <w:rFonts w:ascii="Times New Roman" w:hAnsi="Times New Roman" w:cs="Times New Roman"/>
          <w:b/>
          <w:bCs/>
          <w:sz w:val="24"/>
          <w:szCs w:val="24"/>
        </w:rPr>
        <w:t xml:space="preserve"> STUDENTS</w:t>
      </w:r>
      <w:r w:rsidR="00AD7FFD">
        <w:rPr>
          <w:rFonts w:ascii="Times New Roman" w:hAnsi="Times New Roman" w:cs="Times New Roman"/>
          <w:b/>
          <w:bCs/>
          <w:sz w:val="24"/>
          <w:szCs w:val="24"/>
          <w:lang w:val="id-ID"/>
        </w:rPr>
        <w:t>’</w:t>
      </w:r>
      <w:r w:rsidRPr="008F5997">
        <w:rPr>
          <w:rFonts w:ascii="Times New Roman" w:hAnsi="Times New Roman" w:cs="Times New Roman"/>
          <w:b/>
          <w:bCs/>
          <w:sz w:val="24"/>
          <w:szCs w:val="24"/>
        </w:rPr>
        <w:t xml:space="preserve"> SPEAKING SKILL</w:t>
      </w:r>
    </w:p>
    <w:p w14:paraId="0AE34A19" w14:textId="77777777" w:rsidR="00835B14" w:rsidRPr="008F5997" w:rsidRDefault="00835B14" w:rsidP="00835B14">
      <w:pPr>
        <w:spacing w:line="360" w:lineRule="auto"/>
        <w:jc w:val="center"/>
        <w:rPr>
          <w:rFonts w:ascii="Times New Roman" w:hAnsi="Times New Roman" w:cs="Times New Roman"/>
          <w:sz w:val="24"/>
          <w:szCs w:val="24"/>
        </w:rPr>
      </w:pPr>
    </w:p>
    <w:p w14:paraId="4616D8B9" w14:textId="77777777" w:rsidR="00835B14" w:rsidRPr="008F5997" w:rsidRDefault="00835B14" w:rsidP="00835B14">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 xml:space="preserve">Written by: </w:t>
      </w:r>
    </w:p>
    <w:p w14:paraId="104B1386" w14:textId="77777777" w:rsidR="00AE1F56" w:rsidRPr="008F5997" w:rsidRDefault="00AE1F56" w:rsidP="0094234A">
      <w:pPr>
        <w:spacing w:after="0"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Salma Jihan Padila</w:t>
      </w:r>
    </w:p>
    <w:p w14:paraId="6924A406" w14:textId="6841079D" w:rsidR="00AE1F56" w:rsidRPr="008F5997" w:rsidRDefault="00AE1F56" w:rsidP="0094234A">
      <w:pPr>
        <w:spacing w:after="0" w:line="360" w:lineRule="auto"/>
        <w:jc w:val="center"/>
        <w:rPr>
          <w:rFonts w:ascii="Times New Roman" w:hAnsi="Times New Roman" w:cs="Times New Roman"/>
          <w:sz w:val="24"/>
          <w:szCs w:val="24"/>
        </w:rPr>
      </w:pPr>
      <w:r w:rsidRPr="008F5997">
        <w:rPr>
          <w:rFonts w:ascii="Times New Roman" w:hAnsi="Times New Roman" w:cs="Times New Roman"/>
          <w:b/>
          <w:bCs/>
          <w:sz w:val="24"/>
          <w:szCs w:val="24"/>
        </w:rPr>
        <w:t>20226017</w:t>
      </w:r>
      <w:r w:rsidRPr="008F5997">
        <w:rPr>
          <w:rFonts w:ascii="Times New Roman" w:hAnsi="Times New Roman" w:cs="Times New Roman"/>
          <w:sz w:val="24"/>
          <w:szCs w:val="24"/>
        </w:rPr>
        <w:t xml:space="preserve"> </w:t>
      </w:r>
    </w:p>
    <w:p w14:paraId="4C9E4E6A" w14:textId="77777777" w:rsidR="00835B14" w:rsidRPr="008F5997" w:rsidRDefault="00835B14" w:rsidP="0094234A">
      <w:pPr>
        <w:spacing w:after="0" w:line="360" w:lineRule="auto"/>
        <w:jc w:val="center"/>
        <w:rPr>
          <w:rFonts w:ascii="Times New Roman" w:hAnsi="Times New Roman" w:cs="Times New Roman"/>
          <w:sz w:val="24"/>
          <w:szCs w:val="24"/>
        </w:rPr>
      </w:pPr>
    </w:p>
    <w:p w14:paraId="4ECACD5D" w14:textId="7D466293" w:rsidR="00710841" w:rsidRPr="008F5997" w:rsidRDefault="00AD7FFD" w:rsidP="0094234A">
      <w:pPr>
        <w:spacing w:line="360" w:lineRule="auto"/>
        <w:jc w:val="center"/>
        <w:rPr>
          <w:rFonts w:ascii="Times New Roman" w:hAnsi="Times New Roman" w:cs="Times New Roman"/>
          <w:sz w:val="24"/>
          <w:szCs w:val="24"/>
        </w:rPr>
      </w:pPr>
      <w:r>
        <w:rPr>
          <w:rFonts w:ascii="Times New Roman" w:hAnsi="Times New Roman" w:cs="Times New Roman"/>
          <w:sz w:val="24"/>
          <w:szCs w:val="24"/>
        </w:rPr>
        <w:t>This paper was examin</w:t>
      </w:r>
      <w:r>
        <w:rPr>
          <w:rFonts w:ascii="Times New Roman" w:hAnsi="Times New Roman" w:cs="Times New Roman"/>
          <w:sz w:val="24"/>
          <w:szCs w:val="24"/>
          <w:lang w:val="id-ID"/>
        </w:rPr>
        <w:t>ed</w:t>
      </w:r>
      <w:r w:rsidR="00AE1F56" w:rsidRPr="008F5997">
        <w:rPr>
          <w:rFonts w:ascii="Times New Roman" w:hAnsi="Times New Roman" w:cs="Times New Roman"/>
          <w:sz w:val="24"/>
          <w:szCs w:val="24"/>
        </w:rPr>
        <w:t xml:space="preserve"> on </w:t>
      </w:r>
      <w:r w:rsidR="00943411" w:rsidRPr="008F5997">
        <w:rPr>
          <w:rFonts w:ascii="Times New Roman" w:hAnsi="Times New Roman" w:cs="Times New Roman"/>
          <w:sz w:val="24"/>
          <w:szCs w:val="24"/>
        </w:rPr>
        <w:t xml:space="preserve">August </w:t>
      </w:r>
      <w:r w:rsidR="00707014" w:rsidRPr="008F5997">
        <w:rPr>
          <w:rFonts w:ascii="Times New Roman" w:hAnsi="Times New Roman" w:cs="Times New Roman"/>
          <w:sz w:val="24"/>
          <w:szCs w:val="24"/>
        </w:rPr>
        <w:t>31</w:t>
      </w:r>
      <w:r w:rsidR="00E4068A" w:rsidRPr="008F5997">
        <w:rPr>
          <w:rFonts w:ascii="Times New Roman" w:hAnsi="Times New Roman" w:cs="Times New Roman"/>
          <w:sz w:val="24"/>
          <w:szCs w:val="24"/>
          <w:vertAlign w:val="superscript"/>
        </w:rPr>
        <w:t>st</w:t>
      </w:r>
      <w:r w:rsidR="00AE1F56" w:rsidRPr="008F5997">
        <w:rPr>
          <w:rFonts w:ascii="Times New Roman" w:hAnsi="Times New Roman" w:cs="Times New Roman"/>
          <w:sz w:val="24"/>
          <w:szCs w:val="24"/>
        </w:rPr>
        <w:t>, 2024</w:t>
      </w:r>
    </w:p>
    <w:tbl>
      <w:tblPr>
        <w:tblStyle w:val="TableGrid"/>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4111"/>
        <w:gridCol w:w="2673"/>
        <w:gridCol w:w="3281"/>
      </w:tblGrid>
      <w:tr w:rsidR="00EB53FC" w:rsidRPr="008F5997" w14:paraId="04AAA8F7" w14:textId="52D1672B" w:rsidTr="00235C10">
        <w:trPr>
          <w:jc w:val="center"/>
        </w:trPr>
        <w:tc>
          <w:tcPr>
            <w:tcW w:w="4111" w:type="dxa"/>
          </w:tcPr>
          <w:p w14:paraId="5A7B59B7" w14:textId="5465EDD1" w:rsidR="00EB53FC" w:rsidRPr="00AD7FFD" w:rsidRDefault="00AD7FFD" w:rsidP="00235C10">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First </w:t>
            </w:r>
            <w:r>
              <w:rPr>
                <w:rFonts w:ascii="Times New Roman" w:hAnsi="Times New Roman" w:cs="Times New Roman"/>
                <w:b/>
                <w:bCs/>
                <w:sz w:val="24"/>
                <w:szCs w:val="24"/>
                <w:lang w:val="id-ID"/>
              </w:rPr>
              <w:t>Examiner</w:t>
            </w:r>
          </w:p>
          <w:p w14:paraId="492DA79C"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7783D540"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228AEBE2" w14:textId="77777777" w:rsidR="0074528A" w:rsidRPr="008F5997" w:rsidRDefault="0074528A" w:rsidP="00F84AF0">
            <w:pPr>
              <w:spacing w:line="360" w:lineRule="auto"/>
              <w:jc w:val="center"/>
              <w:rPr>
                <w:rFonts w:ascii="Times New Roman" w:hAnsi="Times New Roman" w:cs="Times New Roman"/>
                <w:b/>
                <w:bCs/>
                <w:sz w:val="24"/>
                <w:szCs w:val="24"/>
                <w:lang w:val="en-US"/>
              </w:rPr>
            </w:pPr>
          </w:p>
          <w:p w14:paraId="7910419C" w14:textId="77777777" w:rsidR="0048767A" w:rsidRPr="008F5997" w:rsidRDefault="0048767A" w:rsidP="00F84AF0">
            <w:pPr>
              <w:spacing w:line="360" w:lineRule="auto"/>
              <w:jc w:val="center"/>
              <w:rPr>
                <w:rFonts w:ascii="Times New Roman" w:hAnsi="Times New Roman" w:cs="Times New Roman"/>
                <w:b/>
                <w:bCs/>
                <w:sz w:val="24"/>
                <w:szCs w:val="24"/>
                <w:lang w:val="en-US"/>
              </w:rPr>
            </w:pPr>
          </w:p>
          <w:p w14:paraId="3A5AF308" w14:textId="16C972D6" w:rsidR="00EB53FC" w:rsidRPr="008F5997" w:rsidRDefault="00E51FC6" w:rsidP="00835B14">
            <w:pPr>
              <w:jc w:val="center"/>
              <w:rPr>
                <w:rFonts w:ascii="Times New Roman" w:hAnsi="Times New Roman" w:cs="Times New Roman"/>
                <w:b/>
                <w:bCs/>
                <w:sz w:val="24"/>
                <w:szCs w:val="24"/>
                <w:u w:val="single"/>
                <w:lang w:val="en-US"/>
              </w:rPr>
            </w:pPr>
            <w:r w:rsidRPr="008F5997">
              <w:rPr>
                <w:rFonts w:ascii="Times New Roman" w:hAnsi="Times New Roman" w:cs="Times New Roman"/>
                <w:b/>
                <w:bCs/>
                <w:sz w:val="24"/>
                <w:szCs w:val="24"/>
                <w:u w:val="single"/>
                <w:lang w:val="en-US"/>
              </w:rPr>
              <w:t xml:space="preserve">Dr. Rajji </w:t>
            </w:r>
            <w:r w:rsidR="00CF6F5B" w:rsidRPr="008F5997">
              <w:rPr>
                <w:rFonts w:ascii="Times New Roman" w:hAnsi="Times New Roman" w:cs="Times New Roman"/>
                <w:b/>
                <w:bCs/>
                <w:sz w:val="24"/>
                <w:szCs w:val="24"/>
                <w:u w:val="single"/>
                <w:lang w:val="en-US"/>
              </w:rPr>
              <w:t>Koswara Adiredja</w:t>
            </w:r>
            <w:r w:rsidR="00F4554E" w:rsidRPr="008F5997">
              <w:rPr>
                <w:rFonts w:ascii="Times New Roman" w:hAnsi="Times New Roman" w:cs="Times New Roman"/>
                <w:b/>
                <w:bCs/>
                <w:sz w:val="24"/>
                <w:szCs w:val="24"/>
                <w:u w:val="single"/>
                <w:lang w:val="en-US"/>
              </w:rPr>
              <w:t>, M.Pd</w:t>
            </w:r>
            <w:r w:rsidR="00587902" w:rsidRPr="008F5997">
              <w:rPr>
                <w:rFonts w:ascii="Times New Roman" w:hAnsi="Times New Roman" w:cs="Times New Roman"/>
                <w:b/>
                <w:bCs/>
                <w:sz w:val="24"/>
                <w:szCs w:val="24"/>
                <w:u w:val="single"/>
                <w:lang w:val="en-US"/>
              </w:rPr>
              <w:t>.</w:t>
            </w:r>
          </w:p>
          <w:p w14:paraId="4E2A3E77" w14:textId="5C28C111" w:rsidR="00EB53FC" w:rsidRPr="008F5997" w:rsidRDefault="00EB53FC" w:rsidP="00835B14">
            <w:pPr>
              <w:jc w:val="center"/>
              <w:rPr>
                <w:rFonts w:ascii="Times New Roman" w:hAnsi="Times New Roman" w:cs="Times New Roman"/>
                <w:b/>
                <w:bCs/>
                <w:sz w:val="24"/>
                <w:szCs w:val="24"/>
                <w:lang w:val="en-US"/>
              </w:rPr>
            </w:pPr>
            <w:r w:rsidRPr="008F5997">
              <w:rPr>
                <w:rFonts w:ascii="Times New Roman" w:hAnsi="Times New Roman" w:cs="Times New Roman"/>
                <w:b/>
                <w:bCs/>
                <w:sz w:val="24"/>
                <w:szCs w:val="24"/>
                <w:lang w:val="en-US"/>
              </w:rPr>
              <w:t>NIDN</w:t>
            </w:r>
            <w:r w:rsidR="006B2D00" w:rsidRPr="008F5997">
              <w:rPr>
                <w:rFonts w:ascii="Times New Roman" w:hAnsi="Times New Roman" w:cs="Times New Roman"/>
                <w:b/>
                <w:bCs/>
                <w:sz w:val="24"/>
                <w:szCs w:val="24"/>
                <w:lang w:val="en-US"/>
              </w:rPr>
              <w:t>.</w:t>
            </w:r>
            <w:r w:rsidR="00835B14" w:rsidRPr="008F5997">
              <w:rPr>
                <w:rFonts w:ascii="Times New Roman" w:hAnsi="Times New Roman" w:cs="Times New Roman"/>
                <w:b/>
                <w:bCs/>
                <w:sz w:val="24"/>
                <w:szCs w:val="24"/>
                <w:lang w:val="en-US"/>
              </w:rPr>
              <w:t xml:space="preserve"> </w:t>
            </w:r>
            <w:r w:rsidR="007B5864" w:rsidRPr="008F5997">
              <w:rPr>
                <w:rFonts w:ascii="Times New Roman" w:hAnsi="Times New Roman" w:cs="Times New Roman"/>
                <w:b/>
                <w:bCs/>
                <w:sz w:val="24"/>
                <w:szCs w:val="24"/>
                <w:lang w:val="en-US"/>
              </w:rPr>
              <w:t>0424086301</w:t>
            </w:r>
          </w:p>
        </w:tc>
        <w:tc>
          <w:tcPr>
            <w:tcW w:w="2673" w:type="dxa"/>
          </w:tcPr>
          <w:p w14:paraId="45AB3CC9" w14:textId="3C005EA1" w:rsidR="00EB53FC" w:rsidRPr="00AD7FFD" w:rsidRDefault="00AD7FFD" w:rsidP="00F84AF0">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Second </w:t>
            </w:r>
            <w:r>
              <w:rPr>
                <w:rFonts w:ascii="Times New Roman" w:hAnsi="Times New Roman" w:cs="Times New Roman"/>
                <w:b/>
                <w:bCs/>
                <w:sz w:val="24"/>
                <w:szCs w:val="24"/>
                <w:lang w:val="id-ID"/>
              </w:rPr>
              <w:t>Examiner</w:t>
            </w:r>
          </w:p>
          <w:p w14:paraId="5547D7E4"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40321CBF"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6B97A7BB" w14:textId="77777777" w:rsidR="0074528A" w:rsidRPr="008F5997" w:rsidRDefault="0074528A" w:rsidP="00F84AF0">
            <w:pPr>
              <w:spacing w:line="360" w:lineRule="auto"/>
              <w:jc w:val="center"/>
              <w:rPr>
                <w:rFonts w:ascii="Times New Roman" w:hAnsi="Times New Roman" w:cs="Times New Roman"/>
                <w:b/>
                <w:bCs/>
                <w:sz w:val="24"/>
                <w:szCs w:val="24"/>
                <w:lang w:val="en-US"/>
              </w:rPr>
            </w:pPr>
          </w:p>
          <w:p w14:paraId="696B8766"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5D363A08" w14:textId="27C935B2" w:rsidR="00EB53FC" w:rsidRPr="008F5997" w:rsidRDefault="00835B14" w:rsidP="00835B14">
            <w:pPr>
              <w:jc w:val="center"/>
              <w:rPr>
                <w:rFonts w:ascii="Times New Roman" w:hAnsi="Times New Roman" w:cs="Times New Roman"/>
                <w:b/>
                <w:bCs/>
                <w:sz w:val="24"/>
                <w:szCs w:val="24"/>
                <w:u w:val="single"/>
                <w:lang w:val="en-US"/>
              </w:rPr>
            </w:pPr>
            <w:r w:rsidRPr="008F5997">
              <w:rPr>
                <w:rFonts w:ascii="Times New Roman" w:hAnsi="Times New Roman" w:cs="Times New Roman"/>
                <w:b/>
                <w:bCs/>
                <w:sz w:val="24"/>
                <w:szCs w:val="24"/>
                <w:u w:val="single"/>
                <w:lang w:val="en-US"/>
              </w:rPr>
              <w:t xml:space="preserve">Drs. </w:t>
            </w:r>
            <w:r w:rsidR="000F7689" w:rsidRPr="008F5997">
              <w:rPr>
                <w:rFonts w:ascii="Times New Roman" w:hAnsi="Times New Roman" w:cs="Times New Roman"/>
                <w:b/>
                <w:bCs/>
                <w:sz w:val="24"/>
                <w:szCs w:val="24"/>
                <w:u w:val="single"/>
                <w:lang w:val="en-US"/>
              </w:rPr>
              <w:t xml:space="preserve">Ateng </w:t>
            </w:r>
            <w:r w:rsidR="00146725" w:rsidRPr="008F5997">
              <w:rPr>
                <w:rFonts w:ascii="Times New Roman" w:hAnsi="Times New Roman" w:cs="Times New Roman"/>
                <w:b/>
                <w:bCs/>
                <w:sz w:val="24"/>
                <w:szCs w:val="24"/>
                <w:u w:val="single"/>
                <w:lang w:val="en-US"/>
              </w:rPr>
              <w:t>Kurnia</w:t>
            </w:r>
            <w:r w:rsidRPr="008F5997">
              <w:rPr>
                <w:rFonts w:ascii="Times New Roman" w:hAnsi="Times New Roman" w:cs="Times New Roman"/>
                <w:b/>
                <w:bCs/>
                <w:sz w:val="24"/>
                <w:szCs w:val="24"/>
                <w:u w:val="single"/>
                <w:lang w:val="en-US"/>
              </w:rPr>
              <w:t>, M.Pd</w:t>
            </w:r>
          </w:p>
          <w:p w14:paraId="045D26EB" w14:textId="228398BF" w:rsidR="00EB53FC" w:rsidRPr="008F5997" w:rsidRDefault="00EB53FC" w:rsidP="00835B14">
            <w:pPr>
              <w:jc w:val="center"/>
              <w:rPr>
                <w:rFonts w:ascii="Times New Roman" w:hAnsi="Times New Roman" w:cs="Times New Roman"/>
                <w:sz w:val="24"/>
                <w:szCs w:val="24"/>
                <w:lang w:val="en-US"/>
              </w:rPr>
            </w:pPr>
            <w:r w:rsidRPr="008F5997">
              <w:rPr>
                <w:rFonts w:ascii="Times New Roman" w:hAnsi="Times New Roman" w:cs="Times New Roman"/>
                <w:b/>
                <w:bCs/>
                <w:sz w:val="24"/>
                <w:szCs w:val="24"/>
                <w:lang w:val="en-US"/>
              </w:rPr>
              <w:t>NIDN</w:t>
            </w:r>
            <w:r w:rsidR="00146725" w:rsidRPr="008F5997">
              <w:rPr>
                <w:rFonts w:ascii="Times New Roman" w:hAnsi="Times New Roman" w:cs="Times New Roman"/>
                <w:b/>
                <w:bCs/>
                <w:sz w:val="24"/>
                <w:szCs w:val="24"/>
                <w:lang w:val="en-US"/>
              </w:rPr>
              <w:t>.</w:t>
            </w:r>
            <w:r w:rsidR="00835B14" w:rsidRPr="008F5997">
              <w:rPr>
                <w:rFonts w:ascii="Times New Roman" w:hAnsi="Times New Roman" w:cs="Times New Roman"/>
                <w:b/>
                <w:bCs/>
                <w:sz w:val="24"/>
                <w:szCs w:val="24"/>
                <w:lang w:val="en-US"/>
              </w:rPr>
              <w:t xml:space="preserve"> </w:t>
            </w:r>
            <w:r w:rsidR="00146725" w:rsidRPr="008F5997">
              <w:rPr>
                <w:rFonts w:ascii="Times New Roman" w:hAnsi="Times New Roman" w:cs="Times New Roman"/>
                <w:b/>
                <w:bCs/>
                <w:sz w:val="24"/>
                <w:szCs w:val="24"/>
                <w:lang w:val="en-US"/>
              </w:rPr>
              <w:t>0023036</w:t>
            </w:r>
            <w:r w:rsidR="00533C52" w:rsidRPr="008F5997">
              <w:rPr>
                <w:rFonts w:ascii="Times New Roman" w:hAnsi="Times New Roman" w:cs="Times New Roman"/>
                <w:b/>
                <w:bCs/>
                <w:sz w:val="24"/>
                <w:szCs w:val="24"/>
                <w:lang w:val="en-US"/>
              </w:rPr>
              <w:t>301</w:t>
            </w:r>
          </w:p>
        </w:tc>
        <w:tc>
          <w:tcPr>
            <w:tcW w:w="3281" w:type="dxa"/>
          </w:tcPr>
          <w:p w14:paraId="276B4C06" w14:textId="784EC816" w:rsidR="00EB53FC" w:rsidRPr="00AD7FFD" w:rsidRDefault="009B5987" w:rsidP="00F84AF0">
            <w:pPr>
              <w:spacing w:line="360" w:lineRule="auto"/>
              <w:jc w:val="center"/>
              <w:rPr>
                <w:rFonts w:ascii="Times New Roman" w:hAnsi="Times New Roman" w:cs="Times New Roman"/>
                <w:b/>
                <w:bCs/>
                <w:sz w:val="24"/>
                <w:szCs w:val="24"/>
                <w:lang w:val="id-ID"/>
              </w:rPr>
            </w:pPr>
            <w:r w:rsidRPr="008F5997">
              <w:rPr>
                <w:rFonts w:ascii="Times New Roman" w:hAnsi="Times New Roman" w:cs="Times New Roman"/>
                <w:b/>
                <w:bCs/>
                <w:sz w:val="24"/>
                <w:szCs w:val="24"/>
                <w:lang w:val="en-US"/>
              </w:rPr>
              <w:t>Thir</w:t>
            </w:r>
            <w:r w:rsidR="00AD7FFD">
              <w:rPr>
                <w:rFonts w:ascii="Times New Roman" w:hAnsi="Times New Roman" w:cs="Times New Roman"/>
                <w:b/>
                <w:bCs/>
                <w:sz w:val="24"/>
                <w:szCs w:val="24"/>
                <w:lang w:val="en-US"/>
              </w:rPr>
              <w:t>d Examiner</w:t>
            </w:r>
          </w:p>
          <w:p w14:paraId="5A503D4C"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36D1E6A1" w14:textId="77777777" w:rsidR="00EB53FC" w:rsidRPr="008F5997" w:rsidRDefault="00EB53FC" w:rsidP="00F84AF0">
            <w:pPr>
              <w:spacing w:line="360" w:lineRule="auto"/>
              <w:jc w:val="center"/>
              <w:rPr>
                <w:rFonts w:ascii="Times New Roman" w:hAnsi="Times New Roman" w:cs="Times New Roman"/>
                <w:b/>
                <w:bCs/>
                <w:sz w:val="24"/>
                <w:szCs w:val="24"/>
                <w:lang w:val="en-US"/>
              </w:rPr>
            </w:pPr>
          </w:p>
          <w:p w14:paraId="7A718139" w14:textId="77777777" w:rsidR="0048767A" w:rsidRPr="008F5997" w:rsidRDefault="0048767A" w:rsidP="00F84AF0">
            <w:pPr>
              <w:spacing w:line="360" w:lineRule="auto"/>
              <w:jc w:val="center"/>
              <w:rPr>
                <w:rFonts w:ascii="Times New Roman" w:hAnsi="Times New Roman" w:cs="Times New Roman"/>
                <w:b/>
                <w:bCs/>
                <w:sz w:val="24"/>
                <w:szCs w:val="24"/>
                <w:lang w:val="en-US"/>
              </w:rPr>
            </w:pPr>
          </w:p>
          <w:p w14:paraId="1948BCBE" w14:textId="77777777" w:rsidR="0074528A" w:rsidRPr="008F5997" w:rsidRDefault="0074528A" w:rsidP="00F84AF0">
            <w:pPr>
              <w:spacing w:line="360" w:lineRule="auto"/>
              <w:jc w:val="center"/>
              <w:rPr>
                <w:rFonts w:ascii="Times New Roman" w:hAnsi="Times New Roman" w:cs="Times New Roman"/>
                <w:b/>
                <w:bCs/>
                <w:sz w:val="24"/>
                <w:szCs w:val="24"/>
                <w:lang w:val="en-US"/>
              </w:rPr>
            </w:pPr>
          </w:p>
          <w:p w14:paraId="0E7C847F" w14:textId="49472EEB" w:rsidR="00EB53FC" w:rsidRPr="008F5997" w:rsidRDefault="00533C52" w:rsidP="00835B14">
            <w:pPr>
              <w:jc w:val="center"/>
              <w:rPr>
                <w:rFonts w:ascii="Times New Roman" w:hAnsi="Times New Roman" w:cs="Times New Roman"/>
                <w:b/>
                <w:bCs/>
                <w:sz w:val="24"/>
                <w:szCs w:val="24"/>
                <w:u w:val="single"/>
                <w:lang w:val="en-US"/>
              </w:rPr>
            </w:pPr>
            <w:r w:rsidRPr="008F5997">
              <w:rPr>
                <w:rFonts w:ascii="Times New Roman" w:hAnsi="Times New Roman" w:cs="Times New Roman"/>
                <w:b/>
                <w:bCs/>
                <w:sz w:val="24"/>
                <w:szCs w:val="24"/>
                <w:u w:val="single"/>
                <w:lang w:val="en-US"/>
              </w:rPr>
              <w:t xml:space="preserve">Anne Ratna </w:t>
            </w:r>
            <w:r w:rsidR="00266D3F" w:rsidRPr="008F5997">
              <w:rPr>
                <w:rFonts w:ascii="Times New Roman" w:hAnsi="Times New Roman" w:cs="Times New Roman"/>
                <w:b/>
                <w:bCs/>
                <w:sz w:val="24"/>
                <w:szCs w:val="24"/>
                <w:u w:val="single"/>
                <w:lang w:val="en-US"/>
              </w:rPr>
              <w:t>Suminar, M.Pd</w:t>
            </w:r>
            <w:r w:rsidR="00587902" w:rsidRPr="008F5997">
              <w:rPr>
                <w:rFonts w:ascii="Times New Roman" w:hAnsi="Times New Roman" w:cs="Times New Roman"/>
                <w:b/>
                <w:bCs/>
                <w:sz w:val="24"/>
                <w:szCs w:val="24"/>
                <w:u w:val="single"/>
                <w:lang w:val="en-US"/>
              </w:rPr>
              <w:t>.</w:t>
            </w:r>
          </w:p>
          <w:p w14:paraId="466FB137" w14:textId="2D879C9F" w:rsidR="00EB53FC" w:rsidRPr="008F5997" w:rsidRDefault="00EB53FC" w:rsidP="00835B14">
            <w:pPr>
              <w:jc w:val="center"/>
              <w:rPr>
                <w:rFonts w:ascii="Times New Roman" w:hAnsi="Times New Roman" w:cs="Times New Roman"/>
                <w:b/>
                <w:bCs/>
                <w:sz w:val="24"/>
                <w:szCs w:val="24"/>
                <w:lang w:val="en-US"/>
              </w:rPr>
            </w:pPr>
            <w:r w:rsidRPr="008F5997">
              <w:rPr>
                <w:rFonts w:ascii="Times New Roman" w:hAnsi="Times New Roman" w:cs="Times New Roman"/>
                <w:b/>
                <w:bCs/>
                <w:sz w:val="24"/>
                <w:szCs w:val="24"/>
                <w:lang w:val="en-US"/>
              </w:rPr>
              <w:t>NIDN</w:t>
            </w:r>
            <w:r w:rsidR="007A5D6F" w:rsidRPr="008F5997">
              <w:rPr>
                <w:rFonts w:ascii="Times New Roman" w:hAnsi="Times New Roman" w:cs="Times New Roman"/>
                <w:b/>
                <w:bCs/>
                <w:sz w:val="24"/>
                <w:szCs w:val="24"/>
                <w:lang w:val="en-US"/>
              </w:rPr>
              <w:t>.</w:t>
            </w:r>
            <w:r w:rsidR="00835B14" w:rsidRPr="008F5997">
              <w:rPr>
                <w:rFonts w:ascii="Times New Roman" w:hAnsi="Times New Roman" w:cs="Times New Roman"/>
                <w:b/>
                <w:bCs/>
                <w:sz w:val="24"/>
                <w:szCs w:val="24"/>
                <w:lang w:val="en-US"/>
              </w:rPr>
              <w:t xml:space="preserve"> </w:t>
            </w:r>
            <w:r w:rsidR="007A5D6F" w:rsidRPr="008F5997">
              <w:rPr>
                <w:rFonts w:ascii="Times New Roman" w:hAnsi="Times New Roman" w:cs="Times New Roman"/>
                <w:b/>
                <w:bCs/>
                <w:sz w:val="24"/>
                <w:szCs w:val="24"/>
                <w:lang w:val="en-US"/>
              </w:rPr>
              <w:t>04150386</w:t>
            </w:r>
            <w:r w:rsidR="00027AD9" w:rsidRPr="008F5997">
              <w:rPr>
                <w:rFonts w:ascii="Times New Roman" w:hAnsi="Times New Roman" w:cs="Times New Roman"/>
                <w:b/>
                <w:bCs/>
                <w:sz w:val="24"/>
                <w:szCs w:val="24"/>
                <w:lang w:val="en-US"/>
              </w:rPr>
              <w:t>01</w:t>
            </w:r>
          </w:p>
        </w:tc>
      </w:tr>
      <w:tr w:rsidR="00411CAC" w:rsidRPr="008F5997" w14:paraId="56F709BC" w14:textId="014C0DB7" w:rsidTr="00235C10">
        <w:trPr>
          <w:jc w:val="center"/>
        </w:trPr>
        <w:tc>
          <w:tcPr>
            <w:tcW w:w="10065" w:type="dxa"/>
            <w:gridSpan w:val="3"/>
          </w:tcPr>
          <w:p w14:paraId="5DB6DB34" w14:textId="77777777" w:rsidR="00411CAC" w:rsidRPr="008F5997" w:rsidRDefault="00411CAC" w:rsidP="0094234A">
            <w:pPr>
              <w:spacing w:line="360" w:lineRule="auto"/>
              <w:rPr>
                <w:rFonts w:ascii="Times New Roman" w:hAnsi="Times New Roman" w:cs="Times New Roman"/>
                <w:b/>
                <w:bCs/>
                <w:sz w:val="24"/>
                <w:szCs w:val="24"/>
                <w:lang w:val="en-US"/>
              </w:rPr>
            </w:pPr>
          </w:p>
        </w:tc>
      </w:tr>
      <w:tr w:rsidR="00411CAC" w:rsidRPr="008F5997" w14:paraId="2B8B4008" w14:textId="36D712AF" w:rsidTr="00235C10">
        <w:trPr>
          <w:jc w:val="center"/>
        </w:trPr>
        <w:tc>
          <w:tcPr>
            <w:tcW w:w="10065" w:type="dxa"/>
            <w:gridSpan w:val="3"/>
          </w:tcPr>
          <w:p w14:paraId="60970F9A" w14:textId="77777777" w:rsidR="00411CAC" w:rsidRPr="008F5997" w:rsidRDefault="00411CAC"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Acknowledged by:</w:t>
            </w:r>
          </w:p>
          <w:p w14:paraId="7DDBD806" w14:textId="77777777" w:rsidR="008F1830" w:rsidRPr="008F5997" w:rsidRDefault="008F1830" w:rsidP="0094234A">
            <w:pPr>
              <w:spacing w:line="360" w:lineRule="auto"/>
              <w:rPr>
                <w:rFonts w:ascii="Times New Roman" w:hAnsi="Times New Roman" w:cs="Times New Roman"/>
                <w:sz w:val="24"/>
                <w:szCs w:val="24"/>
              </w:rPr>
            </w:pPr>
          </w:p>
          <w:p w14:paraId="19D919E3" w14:textId="77777777" w:rsidR="00F0623C" w:rsidRPr="008F5997" w:rsidRDefault="00640AE8"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Dean of Faculty of Social Science,</w:t>
            </w:r>
          </w:p>
          <w:p w14:paraId="2BEFABC4" w14:textId="33217857" w:rsidR="00411CAC" w:rsidRPr="008F5997" w:rsidRDefault="00640AE8" w:rsidP="0094234A">
            <w:pPr>
              <w:spacing w:line="360" w:lineRule="auto"/>
              <w:jc w:val="center"/>
              <w:rPr>
                <w:rFonts w:ascii="Times New Roman" w:hAnsi="Times New Roman" w:cs="Times New Roman"/>
                <w:b/>
                <w:bCs/>
                <w:sz w:val="24"/>
                <w:szCs w:val="24"/>
                <w:lang w:val="en-US"/>
              </w:rPr>
            </w:pPr>
            <w:r w:rsidRPr="008F5997">
              <w:rPr>
                <w:rFonts w:ascii="Times New Roman" w:hAnsi="Times New Roman" w:cs="Times New Roman"/>
                <w:b/>
                <w:bCs/>
                <w:sz w:val="24"/>
                <w:szCs w:val="24"/>
              </w:rPr>
              <w:t xml:space="preserve"> Language, and Literature Education</w:t>
            </w:r>
          </w:p>
          <w:p w14:paraId="691C9A4C" w14:textId="77777777" w:rsidR="0074528A" w:rsidRPr="008F5997" w:rsidRDefault="0074528A" w:rsidP="007B1AFB">
            <w:pPr>
              <w:spacing w:line="360" w:lineRule="auto"/>
              <w:rPr>
                <w:rFonts w:ascii="Times New Roman" w:hAnsi="Times New Roman" w:cs="Times New Roman"/>
                <w:b/>
                <w:bCs/>
                <w:sz w:val="24"/>
                <w:szCs w:val="24"/>
                <w:lang w:val="en-US"/>
              </w:rPr>
            </w:pPr>
          </w:p>
          <w:p w14:paraId="5037948E" w14:textId="77777777" w:rsidR="0048767A" w:rsidRPr="008F5997" w:rsidRDefault="0048767A" w:rsidP="0094234A">
            <w:pPr>
              <w:spacing w:line="360" w:lineRule="auto"/>
              <w:jc w:val="center"/>
              <w:rPr>
                <w:rFonts w:ascii="Times New Roman" w:hAnsi="Times New Roman" w:cs="Times New Roman"/>
                <w:b/>
                <w:bCs/>
                <w:sz w:val="24"/>
                <w:szCs w:val="24"/>
                <w:lang w:val="en-US"/>
              </w:rPr>
            </w:pPr>
          </w:p>
          <w:p w14:paraId="14D1ABB8" w14:textId="77777777" w:rsidR="00D37C31" w:rsidRPr="008F5997" w:rsidRDefault="00D37C31" w:rsidP="0094234A">
            <w:pPr>
              <w:spacing w:line="360" w:lineRule="auto"/>
              <w:jc w:val="center"/>
              <w:rPr>
                <w:rFonts w:ascii="Times New Roman" w:hAnsi="Times New Roman" w:cs="Times New Roman"/>
                <w:b/>
                <w:bCs/>
                <w:sz w:val="24"/>
                <w:szCs w:val="24"/>
                <w:lang w:val="en-US"/>
              </w:rPr>
            </w:pPr>
          </w:p>
          <w:p w14:paraId="599E8DFB" w14:textId="5F448CEB" w:rsidR="00F0623C" w:rsidRPr="008F5997" w:rsidRDefault="00835B14" w:rsidP="00835B14">
            <w:pPr>
              <w:jc w:val="center"/>
              <w:rPr>
                <w:rFonts w:ascii="Times New Roman" w:hAnsi="Times New Roman" w:cs="Times New Roman"/>
                <w:b/>
                <w:bCs/>
                <w:sz w:val="24"/>
                <w:szCs w:val="24"/>
                <w:u w:val="single"/>
              </w:rPr>
            </w:pPr>
            <w:r w:rsidRPr="008F5997">
              <w:rPr>
                <w:rFonts w:ascii="Times New Roman" w:hAnsi="Times New Roman" w:cs="Times New Roman"/>
                <w:b/>
                <w:bCs/>
                <w:sz w:val="24"/>
                <w:szCs w:val="24"/>
                <w:u w:val="single"/>
              </w:rPr>
              <w:t xml:space="preserve">Dr. </w:t>
            </w:r>
            <w:r w:rsidR="00F0623C" w:rsidRPr="008F5997">
              <w:rPr>
                <w:rFonts w:ascii="Times New Roman" w:hAnsi="Times New Roman" w:cs="Times New Roman"/>
                <w:b/>
                <w:bCs/>
                <w:sz w:val="24"/>
                <w:szCs w:val="24"/>
                <w:u w:val="single"/>
              </w:rPr>
              <w:t xml:space="preserve">Lina Siti Nurwahidah, M.Pd. </w:t>
            </w:r>
          </w:p>
          <w:p w14:paraId="73F48821" w14:textId="7BCE0318" w:rsidR="00411CAC" w:rsidRPr="008F5997" w:rsidRDefault="00F0623C" w:rsidP="00835B14">
            <w:pPr>
              <w:jc w:val="center"/>
              <w:rPr>
                <w:rFonts w:ascii="Times New Roman" w:hAnsi="Times New Roman" w:cs="Times New Roman"/>
                <w:sz w:val="24"/>
                <w:szCs w:val="24"/>
              </w:rPr>
            </w:pPr>
            <w:r w:rsidRPr="008F5997">
              <w:rPr>
                <w:rFonts w:ascii="Times New Roman" w:hAnsi="Times New Roman" w:cs="Times New Roman"/>
                <w:b/>
                <w:bCs/>
                <w:sz w:val="24"/>
                <w:szCs w:val="24"/>
              </w:rPr>
              <w:t>NIP. 196805271993</w:t>
            </w:r>
            <w:r w:rsidR="00835B14" w:rsidRPr="008F5997">
              <w:rPr>
                <w:rFonts w:ascii="Times New Roman" w:hAnsi="Times New Roman" w:cs="Times New Roman"/>
                <w:b/>
                <w:bCs/>
                <w:sz w:val="24"/>
                <w:szCs w:val="24"/>
              </w:rPr>
              <w:t>03</w:t>
            </w:r>
            <w:r w:rsidRPr="008F5997">
              <w:rPr>
                <w:rFonts w:ascii="Times New Roman" w:hAnsi="Times New Roman" w:cs="Times New Roman"/>
                <w:b/>
                <w:bCs/>
                <w:sz w:val="24"/>
                <w:szCs w:val="24"/>
              </w:rPr>
              <w:t>2001</w:t>
            </w:r>
          </w:p>
        </w:tc>
      </w:tr>
    </w:tbl>
    <w:p w14:paraId="4D4C3E11" w14:textId="3E21B15D" w:rsidR="00EA3747" w:rsidRPr="008F5997" w:rsidRDefault="0074528A" w:rsidP="0094234A">
      <w:pPr>
        <w:spacing w:line="360" w:lineRule="auto"/>
        <w:rPr>
          <w:rFonts w:ascii="Times New Roman" w:hAnsi="Times New Roman" w:cs="Times New Roman"/>
          <w:sz w:val="24"/>
          <w:szCs w:val="24"/>
        </w:rPr>
      </w:pPr>
      <w:r w:rsidRPr="008F5997">
        <w:rPr>
          <w:rFonts w:ascii="Times New Roman" w:hAnsi="Times New Roman" w:cs="Times New Roman"/>
          <w:sz w:val="24"/>
          <w:szCs w:val="24"/>
        </w:rPr>
        <w:br w:type="page"/>
      </w:r>
    </w:p>
    <w:p w14:paraId="1FEE37AF" w14:textId="252BA286" w:rsidR="002C6DE9" w:rsidRPr="008F5997" w:rsidRDefault="002C6DE9" w:rsidP="0094234A">
      <w:pPr>
        <w:pStyle w:val="Heading1"/>
        <w:rPr>
          <w:rFonts w:cs="Times New Roman"/>
          <w:szCs w:val="24"/>
        </w:rPr>
      </w:pPr>
      <w:bookmarkStart w:id="3" w:name="_Toc182562283"/>
      <w:r w:rsidRPr="008F5997">
        <w:rPr>
          <w:rFonts w:cs="Times New Roman"/>
          <w:szCs w:val="24"/>
        </w:rPr>
        <w:lastRenderedPageBreak/>
        <w:t>DECLARATION</w:t>
      </w:r>
      <w:bookmarkEnd w:id="3"/>
    </w:p>
    <w:p w14:paraId="17E0C632" w14:textId="77777777" w:rsidR="000414CA" w:rsidRPr="008F5997" w:rsidRDefault="000414CA" w:rsidP="0094234A">
      <w:pPr>
        <w:spacing w:line="360" w:lineRule="auto"/>
        <w:rPr>
          <w:rFonts w:ascii="Times New Roman" w:hAnsi="Times New Roman" w:cs="Times New Roman"/>
        </w:rPr>
      </w:pPr>
    </w:p>
    <w:p w14:paraId="576674C4" w14:textId="5B220F6B" w:rsidR="00EA3747" w:rsidRPr="008F5997" w:rsidRDefault="002C6DE9"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 xml:space="preserve">I hereby declare that this </w:t>
      </w:r>
      <w:r w:rsidR="006505EF">
        <w:rPr>
          <w:rFonts w:ascii="Times New Roman" w:hAnsi="Times New Roman" w:cs="Times New Roman"/>
          <w:sz w:val="24"/>
          <w:szCs w:val="24"/>
        </w:rPr>
        <w:t>paper</w:t>
      </w:r>
      <w:r w:rsidRPr="008F5997">
        <w:rPr>
          <w:rFonts w:ascii="Times New Roman" w:hAnsi="Times New Roman" w:cs="Times New Roman"/>
          <w:sz w:val="24"/>
          <w:szCs w:val="24"/>
        </w:rPr>
        <w:t xml:space="preserve"> entitled </w:t>
      </w:r>
      <w:r w:rsidRPr="008F5997">
        <w:rPr>
          <w:rFonts w:ascii="Times New Roman" w:hAnsi="Times New Roman" w:cs="Times New Roman"/>
          <w:b/>
          <w:bCs/>
          <w:sz w:val="24"/>
          <w:szCs w:val="24"/>
        </w:rPr>
        <w:t>“</w:t>
      </w:r>
      <w:r w:rsidR="00AF6B36" w:rsidRPr="008F5997">
        <w:rPr>
          <w:rFonts w:ascii="Times New Roman" w:hAnsi="Times New Roman" w:cs="Times New Roman"/>
          <w:b/>
          <w:bCs/>
          <w:sz w:val="24"/>
          <w:szCs w:val="24"/>
        </w:rPr>
        <w:t xml:space="preserve">Teachers’ Perception Of Project Based Learning (Pjbl) Model </w:t>
      </w:r>
      <w:r w:rsidR="00F60F0F" w:rsidRPr="008F5997">
        <w:rPr>
          <w:rFonts w:ascii="Times New Roman" w:hAnsi="Times New Roman" w:cs="Times New Roman"/>
          <w:b/>
          <w:bCs/>
          <w:sz w:val="24"/>
          <w:szCs w:val="24"/>
        </w:rPr>
        <w:t>i</w:t>
      </w:r>
      <w:r w:rsidR="00AF6B36" w:rsidRPr="008F5997">
        <w:rPr>
          <w:rFonts w:ascii="Times New Roman" w:hAnsi="Times New Roman" w:cs="Times New Roman"/>
          <w:b/>
          <w:bCs/>
          <w:sz w:val="24"/>
          <w:szCs w:val="24"/>
        </w:rPr>
        <w:t xml:space="preserve">n Emancipated Curriculum To Improve </w:t>
      </w:r>
      <w:r w:rsidR="003B499A">
        <w:rPr>
          <w:rFonts w:ascii="Times New Roman" w:hAnsi="Times New Roman" w:cs="Times New Roman"/>
          <w:b/>
          <w:bCs/>
          <w:sz w:val="24"/>
          <w:szCs w:val="24"/>
        </w:rPr>
        <w:t>Senior High School</w:t>
      </w:r>
      <w:r w:rsidR="00AF6B36" w:rsidRPr="008F5997">
        <w:rPr>
          <w:rFonts w:ascii="Times New Roman" w:hAnsi="Times New Roman" w:cs="Times New Roman"/>
          <w:b/>
          <w:bCs/>
          <w:sz w:val="24"/>
          <w:szCs w:val="24"/>
        </w:rPr>
        <w:t xml:space="preserve"> Students</w:t>
      </w:r>
      <w:r w:rsidR="003B499A">
        <w:rPr>
          <w:rFonts w:ascii="Times New Roman" w:hAnsi="Times New Roman" w:cs="Times New Roman"/>
          <w:b/>
          <w:bCs/>
          <w:sz w:val="24"/>
          <w:szCs w:val="24"/>
          <w:lang w:val="id-ID"/>
        </w:rPr>
        <w:t>’</w:t>
      </w:r>
      <w:r w:rsidR="00AF6B36" w:rsidRPr="008F5997">
        <w:rPr>
          <w:rFonts w:ascii="Times New Roman" w:hAnsi="Times New Roman" w:cs="Times New Roman"/>
          <w:b/>
          <w:bCs/>
          <w:sz w:val="24"/>
          <w:szCs w:val="24"/>
        </w:rPr>
        <w:t xml:space="preserve"> Speaking Skill</w:t>
      </w:r>
      <w:r w:rsidRPr="008F5997">
        <w:rPr>
          <w:rFonts w:ascii="Times New Roman" w:hAnsi="Times New Roman" w:cs="Times New Roman"/>
          <w:b/>
          <w:bCs/>
          <w:sz w:val="24"/>
          <w:szCs w:val="24"/>
        </w:rPr>
        <w:t>”</w:t>
      </w:r>
      <w:r w:rsidRPr="008F5997">
        <w:rPr>
          <w:rFonts w:ascii="Times New Roman" w:hAnsi="Times New Roman" w:cs="Times New Roman"/>
          <w:sz w:val="24"/>
          <w:szCs w:val="24"/>
        </w:rPr>
        <w:t xml:space="preserve"> and all its content is fully my own work. I did not plagiarize or quote in ways that are on in accordance with the ethics of science prevailing in scientific societies. Therefore, I confirm that I will be ready to respond to any risks that can be imposed on me if any violations of educational research ethics are later found in this work.</w:t>
      </w:r>
    </w:p>
    <w:p w14:paraId="459F25C2" w14:textId="77777777" w:rsidR="009C34DE" w:rsidRPr="008F5997" w:rsidRDefault="009C34DE" w:rsidP="0094234A">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2970"/>
      </w:tblGrid>
      <w:tr w:rsidR="009C34DE" w:rsidRPr="008F5997" w14:paraId="6C689419" w14:textId="77777777" w:rsidTr="004E55DD">
        <w:tc>
          <w:tcPr>
            <w:tcW w:w="4957" w:type="dxa"/>
          </w:tcPr>
          <w:p w14:paraId="25A132BD" w14:textId="77777777" w:rsidR="009C34DE" w:rsidRPr="008F5997" w:rsidRDefault="009C34DE" w:rsidP="0094234A">
            <w:pPr>
              <w:spacing w:line="360" w:lineRule="auto"/>
              <w:rPr>
                <w:rFonts w:ascii="Times New Roman" w:hAnsi="Times New Roman" w:cs="Times New Roman"/>
                <w:sz w:val="24"/>
                <w:szCs w:val="24"/>
              </w:rPr>
            </w:pPr>
          </w:p>
        </w:tc>
        <w:tc>
          <w:tcPr>
            <w:tcW w:w="2970" w:type="dxa"/>
          </w:tcPr>
          <w:p w14:paraId="45EAA9C0" w14:textId="163AE844" w:rsidR="009C34DE" w:rsidRPr="008F5997" w:rsidRDefault="009C34DE"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Garut, August 01</w:t>
            </w:r>
            <w:r w:rsidRPr="008F5997">
              <w:rPr>
                <w:rFonts w:ascii="Times New Roman" w:hAnsi="Times New Roman" w:cs="Times New Roman"/>
                <w:sz w:val="24"/>
                <w:szCs w:val="24"/>
                <w:vertAlign w:val="superscript"/>
              </w:rPr>
              <w:t>st</w:t>
            </w:r>
            <w:r w:rsidRPr="008F5997">
              <w:rPr>
                <w:rFonts w:ascii="Times New Roman" w:hAnsi="Times New Roman" w:cs="Times New Roman"/>
                <w:sz w:val="24"/>
                <w:szCs w:val="24"/>
              </w:rPr>
              <w:t>, 2024</w:t>
            </w:r>
          </w:p>
          <w:p w14:paraId="567F1778" w14:textId="760C332F" w:rsidR="009C34DE" w:rsidRPr="008F5997" w:rsidRDefault="000B35A9" w:rsidP="0094234A">
            <w:pPr>
              <w:spacing w:line="360" w:lineRule="auto"/>
              <w:jc w:val="center"/>
              <w:rPr>
                <w:rFonts w:ascii="Times New Roman" w:hAnsi="Times New Roman" w:cs="Times New Roman"/>
                <w:sz w:val="24"/>
                <w:szCs w:val="24"/>
              </w:rPr>
            </w:pPr>
            <w:r>
              <w:rPr>
                <w:rFonts w:ascii="Times New Roman" w:hAnsi="Times New Roman" w:cs="Times New Roman"/>
                <w:sz w:val="24"/>
                <w:szCs w:val="24"/>
              </w:rPr>
              <w:t>The Researcher</w:t>
            </w:r>
            <w:r w:rsidR="009C34DE" w:rsidRPr="008F5997">
              <w:rPr>
                <w:rFonts w:ascii="Times New Roman" w:hAnsi="Times New Roman" w:cs="Times New Roman"/>
                <w:sz w:val="24"/>
                <w:szCs w:val="24"/>
              </w:rPr>
              <w:t>,</w:t>
            </w:r>
          </w:p>
          <w:p w14:paraId="3A2C3694" w14:textId="77777777" w:rsidR="009C34DE" w:rsidRPr="008F5997" w:rsidRDefault="009C34DE" w:rsidP="0094234A">
            <w:pPr>
              <w:spacing w:line="360" w:lineRule="auto"/>
              <w:rPr>
                <w:rFonts w:ascii="Times New Roman" w:hAnsi="Times New Roman" w:cs="Times New Roman"/>
                <w:sz w:val="24"/>
                <w:szCs w:val="24"/>
              </w:rPr>
            </w:pPr>
          </w:p>
          <w:p w14:paraId="72EBDEE0" w14:textId="77777777" w:rsidR="009C34DE" w:rsidRPr="008F5997" w:rsidRDefault="009C34DE" w:rsidP="0094234A">
            <w:pPr>
              <w:spacing w:line="360" w:lineRule="auto"/>
              <w:jc w:val="center"/>
              <w:rPr>
                <w:rFonts w:ascii="Times New Roman" w:hAnsi="Times New Roman" w:cs="Times New Roman"/>
                <w:sz w:val="24"/>
                <w:szCs w:val="24"/>
              </w:rPr>
            </w:pPr>
          </w:p>
          <w:p w14:paraId="5DD23DA5" w14:textId="77777777" w:rsidR="009C34DE" w:rsidRPr="008F5997" w:rsidRDefault="009C34DE" w:rsidP="0094234A">
            <w:pPr>
              <w:spacing w:line="360" w:lineRule="auto"/>
              <w:jc w:val="center"/>
              <w:rPr>
                <w:rFonts w:ascii="Times New Roman" w:hAnsi="Times New Roman" w:cs="Times New Roman"/>
                <w:sz w:val="24"/>
                <w:szCs w:val="24"/>
                <w:u w:val="single"/>
              </w:rPr>
            </w:pPr>
            <w:r w:rsidRPr="008F5997">
              <w:rPr>
                <w:rFonts w:ascii="Times New Roman" w:hAnsi="Times New Roman" w:cs="Times New Roman"/>
                <w:sz w:val="24"/>
                <w:szCs w:val="24"/>
                <w:u w:val="single"/>
              </w:rPr>
              <w:t>Salma Jihan Padila</w:t>
            </w:r>
          </w:p>
          <w:p w14:paraId="34243741" w14:textId="427885A5" w:rsidR="009C34DE" w:rsidRPr="008F5997" w:rsidRDefault="009C34DE"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20226017</w:t>
            </w:r>
          </w:p>
        </w:tc>
      </w:tr>
    </w:tbl>
    <w:p w14:paraId="77B4862B" w14:textId="1D93DD6B" w:rsidR="00F96EFF" w:rsidRPr="008F5997" w:rsidRDefault="00F96EFF" w:rsidP="0094234A">
      <w:pPr>
        <w:spacing w:line="360" w:lineRule="auto"/>
        <w:rPr>
          <w:rFonts w:ascii="Times New Roman" w:hAnsi="Times New Roman" w:cs="Times New Roman"/>
          <w:sz w:val="24"/>
          <w:szCs w:val="24"/>
        </w:rPr>
      </w:pPr>
    </w:p>
    <w:p w14:paraId="4CA21DC6" w14:textId="77777777" w:rsidR="00F96EFF" w:rsidRPr="008F5997" w:rsidRDefault="00F96EFF" w:rsidP="0094234A">
      <w:pPr>
        <w:spacing w:line="360" w:lineRule="auto"/>
        <w:rPr>
          <w:rFonts w:ascii="Times New Roman" w:hAnsi="Times New Roman" w:cs="Times New Roman"/>
          <w:sz w:val="24"/>
          <w:szCs w:val="24"/>
        </w:rPr>
      </w:pPr>
      <w:r w:rsidRPr="008F5997">
        <w:rPr>
          <w:rFonts w:ascii="Times New Roman" w:hAnsi="Times New Roman" w:cs="Times New Roman"/>
          <w:sz w:val="24"/>
          <w:szCs w:val="24"/>
        </w:rPr>
        <w:br w:type="page"/>
      </w:r>
    </w:p>
    <w:p w14:paraId="06C3B8C4" w14:textId="60AC5A2E" w:rsidR="009C34DE" w:rsidRPr="008F5997" w:rsidRDefault="00F96EFF" w:rsidP="0094234A">
      <w:pPr>
        <w:pStyle w:val="Heading1"/>
        <w:rPr>
          <w:rFonts w:cs="Times New Roman"/>
        </w:rPr>
      </w:pPr>
      <w:bookmarkStart w:id="4" w:name="_Toc182562284"/>
      <w:r w:rsidRPr="008F5997">
        <w:rPr>
          <w:rFonts w:cs="Times New Roman"/>
        </w:rPr>
        <w:lastRenderedPageBreak/>
        <w:t>PERNYATAAN</w:t>
      </w:r>
      <w:bookmarkEnd w:id="4"/>
    </w:p>
    <w:p w14:paraId="75352397" w14:textId="77777777" w:rsidR="00E21828" w:rsidRPr="008F5997" w:rsidRDefault="00E21828" w:rsidP="0094234A">
      <w:pPr>
        <w:spacing w:line="360" w:lineRule="auto"/>
        <w:rPr>
          <w:rFonts w:ascii="Times New Roman" w:hAnsi="Times New Roman" w:cs="Times New Roman"/>
        </w:rPr>
      </w:pPr>
    </w:p>
    <w:p w14:paraId="39D40315" w14:textId="59928459" w:rsidR="002C6DE9" w:rsidRPr="008F5997" w:rsidRDefault="00850201"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 xml:space="preserve">Dengan ini saya menyatakan bahwa </w:t>
      </w:r>
      <w:r w:rsidR="00B12A64">
        <w:rPr>
          <w:rFonts w:ascii="Times New Roman" w:hAnsi="Times New Roman" w:cs="Times New Roman"/>
          <w:sz w:val="24"/>
          <w:szCs w:val="24"/>
        </w:rPr>
        <w:t>skripsi</w:t>
      </w:r>
      <w:r w:rsidRPr="008F5997">
        <w:rPr>
          <w:rFonts w:ascii="Times New Roman" w:hAnsi="Times New Roman" w:cs="Times New Roman"/>
          <w:sz w:val="24"/>
          <w:szCs w:val="24"/>
        </w:rPr>
        <w:t xml:space="preserve"> yang berjudul </w:t>
      </w:r>
      <w:r w:rsidR="00E21828" w:rsidRPr="008F5997">
        <w:rPr>
          <w:rFonts w:ascii="Times New Roman" w:hAnsi="Times New Roman" w:cs="Times New Roman"/>
          <w:b/>
          <w:bCs/>
          <w:sz w:val="24"/>
          <w:szCs w:val="24"/>
        </w:rPr>
        <w:t xml:space="preserve">“Teachers’ Perception Of Project Based Learning (Pjbl) Model </w:t>
      </w:r>
      <w:r w:rsidR="00F60F0F" w:rsidRPr="008F5997">
        <w:rPr>
          <w:rFonts w:ascii="Times New Roman" w:hAnsi="Times New Roman" w:cs="Times New Roman"/>
          <w:b/>
          <w:bCs/>
          <w:sz w:val="24"/>
          <w:szCs w:val="24"/>
        </w:rPr>
        <w:t>i</w:t>
      </w:r>
      <w:r w:rsidR="00E21828" w:rsidRPr="008F5997">
        <w:rPr>
          <w:rFonts w:ascii="Times New Roman" w:hAnsi="Times New Roman" w:cs="Times New Roman"/>
          <w:b/>
          <w:bCs/>
          <w:sz w:val="24"/>
          <w:szCs w:val="24"/>
        </w:rPr>
        <w:t xml:space="preserve">n Emancipated Curriculum </w:t>
      </w:r>
      <w:r w:rsidR="00F60F0F" w:rsidRPr="008F5997">
        <w:rPr>
          <w:rFonts w:ascii="Times New Roman" w:hAnsi="Times New Roman" w:cs="Times New Roman"/>
          <w:b/>
          <w:bCs/>
          <w:sz w:val="24"/>
          <w:szCs w:val="24"/>
        </w:rPr>
        <w:t>t</w:t>
      </w:r>
      <w:r w:rsidR="003B499A">
        <w:rPr>
          <w:rFonts w:ascii="Times New Roman" w:hAnsi="Times New Roman" w:cs="Times New Roman"/>
          <w:b/>
          <w:bCs/>
          <w:sz w:val="24"/>
          <w:szCs w:val="24"/>
        </w:rPr>
        <w:t>o Improve Senior High School</w:t>
      </w:r>
      <w:r w:rsidR="00E21828" w:rsidRPr="008F5997">
        <w:rPr>
          <w:rFonts w:ascii="Times New Roman" w:hAnsi="Times New Roman" w:cs="Times New Roman"/>
          <w:b/>
          <w:bCs/>
          <w:sz w:val="24"/>
          <w:szCs w:val="24"/>
        </w:rPr>
        <w:t xml:space="preserve"> Students</w:t>
      </w:r>
      <w:r w:rsidR="003B499A">
        <w:rPr>
          <w:rFonts w:ascii="Times New Roman" w:hAnsi="Times New Roman" w:cs="Times New Roman"/>
          <w:b/>
          <w:bCs/>
          <w:sz w:val="24"/>
          <w:szCs w:val="24"/>
          <w:lang w:val="id-ID"/>
        </w:rPr>
        <w:t>’</w:t>
      </w:r>
      <w:r w:rsidR="00E21828" w:rsidRPr="008F5997">
        <w:rPr>
          <w:rFonts w:ascii="Times New Roman" w:hAnsi="Times New Roman" w:cs="Times New Roman"/>
          <w:b/>
          <w:bCs/>
          <w:sz w:val="24"/>
          <w:szCs w:val="24"/>
        </w:rPr>
        <w:t xml:space="preserve"> Speaking Skill”</w:t>
      </w:r>
      <w:r w:rsidRPr="008F5997">
        <w:rPr>
          <w:rFonts w:ascii="Times New Roman" w:hAnsi="Times New Roman" w:cs="Times New Roman"/>
          <w:sz w:val="24"/>
          <w:szCs w:val="24"/>
        </w:rPr>
        <w:t xml:space="preserve"> ini beserta seluruh isinya adalah benarbenar hasil karya sendiri. Saya tidak melakukan penjiplakan atau pengutipan dengan cara-cara yang tidak sesuai dengan etika keilmuan yang berlaku dalam masyarakat keilmuan. Oleh karena itu, saya menyatakan siap menanggung segala resiko yang dapat dijatuhkan kepada saya apabila kemudian hari ditemukan adanya pelanggaran terhadap etika penelitian pendidikan di dalam karya ini.</w:t>
      </w:r>
    </w:p>
    <w:p w14:paraId="4DBB057C" w14:textId="77777777" w:rsidR="00850201" w:rsidRPr="008F5997" w:rsidRDefault="00850201" w:rsidP="0094234A">
      <w:pPr>
        <w:spacing w:line="360" w:lineRule="auto"/>
        <w:rPr>
          <w:rFonts w:ascii="Times New Roman" w:hAnsi="Times New Roman" w:cs="Times New Roman"/>
          <w:sz w:val="24"/>
          <w:szCs w:val="24"/>
        </w:rPr>
      </w:pPr>
    </w:p>
    <w:p w14:paraId="785E37A3" w14:textId="77777777" w:rsidR="00850201" w:rsidRPr="008F5997" w:rsidRDefault="00850201" w:rsidP="0094234A">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2970"/>
      </w:tblGrid>
      <w:tr w:rsidR="00850201" w:rsidRPr="008F5997" w14:paraId="74CBA602" w14:textId="77777777" w:rsidTr="00235C10">
        <w:tc>
          <w:tcPr>
            <w:tcW w:w="4957" w:type="dxa"/>
          </w:tcPr>
          <w:p w14:paraId="65DD64A9" w14:textId="77777777" w:rsidR="00850201" w:rsidRPr="008F5997" w:rsidRDefault="00850201" w:rsidP="0094234A">
            <w:pPr>
              <w:spacing w:line="360" w:lineRule="auto"/>
              <w:rPr>
                <w:rFonts w:ascii="Times New Roman" w:hAnsi="Times New Roman" w:cs="Times New Roman"/>
                <w:sz w:val="24"/>
                <w:szCs w:val="24"/>
              </w:rPr>
            </w:pPr>
          </w:p>
        </w:tc>
        <w:tc>
          <w:tcPr>
            <w:tcW w:w="2970" w:type="dxa"/>
          </w:tcPr>
          <w:p w14:paraId="796B9456" w14:textId="6A80E01B" w:rsidR="00850201" w:rsidRPr="008F5997" w:rsidRDefault="00850201"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 xml:space="preserve">Garut, </w:t>
            </w:r>
            <w:r w:rsidR="00A56A6A" w:rsidRPr="008F5997">
              <w:rPr>
                <w:rFonts w:ascii="Times New Roman" w:hAnsi="Times New Roman" w:cs="Times New Roman"/>
                <w:sz w:val="24"/>
                <w:szCs w:val="24"/>
              </w:rPr>
              <w:t>01 Agustus</w:t>
            </w:r>
            <w:r w:rsidRPr="008F5997">
              <w:rPr>
                <w:rFonts w:ascii="Times New Roman" w:hAnsi="Times New Roman" w:cs="Times New Roman"/>
                <w:sz w:val="24"/>
                <w:szCs w:val="24"/>
              </w:rPr>
              <w:t>, 2024</w:t>
            </w:r>
          </w:p>
          <w:p w14:paraId="2F26AB7E" w14:textId="40E7D42F" w:rsidR="00850201" w:rsidRPr="008F5997" w:rsidRDefault="00B12A64" w:rsidP="0094234A">
            <w:pPr>
              <w:spacing w:line="360" w:lineRule="auto"/>
              <w:jc w:val="center"/>
              <w:rPr>
                <w:rFonts w:ascii="Times New Roman" w:hAnsi="Times New Roman" w:cs="Times New Roman"/>
                <w:sz w:val="24"/>
                <w:szCs w:val="24"/>
              </w:rPr>
            </w:pPr>
            <w:r>
              <w:rPr>
                <w:rFonts w:ascii="Times New Roman" w:hAnsi="Times New Roman" w:cs="Times New Roman"/>
                <w:sz w:val="24"/>
                <w:szCs w:val="24"/>
              </w:rPr>
              <w:t>Peneliti</w:t>
            </w:r>
            <w:r w:rsidR="00850201" w:rsidRPr="008F5997">
              <w:rPr>
                <w:rFonts w:ascii="Times New Roman" w:hAnsi="Times New Roman" w:cs="Times New Roman"/>
                <w:sz w:val="24"/>
                <w:szCs w:val="24"/>
              </w:rPr>
              <w:t>,</w:t>
            </w:r>
          </w:p>
          <w:p w14:paraId="798DCB2D" w14:textId="77777777" w:rsidR="00850201" w:rsidRPr="008F5997" w:rsidRDefault="00850201" w:rsidP="0094234A">
            <w:pPr>
              <w:spacing w:line="360" w:lineRule="auto"/>
              <w:rPr>
                <w:rFonts w:ascii="Times New Roman" w:hAnsi="Times New Roman" w:cs="Times New Roman"/>
                <w:sz w:val="24"/>
                <w:szCs w:val="24"/>
              </w:rPr>
            </w:pPr>
          </w:p>
          <w:p w14:paraId="4FB86559" w14:textId="77777777" w:rsidR="00850201" w:rsidRPr="008F5997" w:rsidRDefault="00850201" w:rsidP="0094234A">
            <w:pPr>
              <w:spacing w:line="360" w:lineRule="auto"/>
              <w:jc w:val="center"/>
              <w:rPr>
                <w:rFonts w:ascii="Times New Roman" w:hAnsi="Times New Roman" w:cs="Times New Roman"/>
                <w:sz w:val="24"/>
                <w:szCs w:val="24"/>
              </w:rPr>
            </w:pPr>
          </w:p>
          <w:p w14:paraId="7014E5AA" w14:textId="77777777" w:rsidR="00850201" w:rsidRPr="008F5997" w:rsidRDefault="00850201" w:rsidP="0094234A">
            <w:pPr>
              <w:spacing w:line="360" w:lineRule="auto"/>
              <w:jc w:val="center"/>
              <w:rPr>
                <w:rFonts w:ascii="Times New Roman" w:hAnsi="Times New Roman" w:cs="Times New Roman"/>
                <w:sz w:val="24"/>
                <w:szCs w:val="24"/>
                <w:u w:val="single"/>
              </w:rPr>
            </w:pPr>
            <w:r w:rsidRPr="008F5997">
              <w:rPr>
                <w:rFonts w:ascii="Times New Roman" w:hAnsi="Times New Roman" w:cs="Times New Roman"/>
                <w:sz w:val="24"/>
                <w:szCs w:val="24"/>
                <w:u w:val="single"/>
              </w:rPr>
              <w:t>Salma Jihan Padila</w:t>
            </w:r>
          </w:p>
          <w:p w14:paraId="6CBB9EE5" w14:textId="77777777" w:rsidR="00850201" w:rsidRPr="008F5997" w:rsidRDefault="00850201"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rPr>
              <w:t>20226017</w:t>
            </w:r>
          </w:p>
        </w:tc>
      </w:tr>
    </w:tbl>
    <w:p w14:paraId="20109113" w14:textId="77777777" w:rsidR="00850201" w:rsidRPr="008F5997" w:rsidRDefault="00850201" w:rsidP="0094234A">
      <w:pPr>
        <w:spacing w:line="360" w:lineRule="auto"/>
        <w:rPr>
          <w:rFonts w:ascii="Times New Roman" w:hAnsi="Times New Roman" w:cs="Times New Roman"/>
          <w:sz w:val="24"/>
          <w:szCs w:val="24"/>
        </w:rPr>
      </w:pPr>
    </w:p>
    <w:p w14:paraId="0C4ED059" w14:textId="168C6B84" w:rsidR="004E55DD" w:rsidRPr="008F5997" w:rsidRDefault="004E55DD" w:rsidP="0094234A">
      <w:pPr>
        <w:spacing w:line="360" w:lineRule="auto"/>
        <w:rPr>
          <w:rFonts w:ascii="Times New Roman" w:hAnsi="Times New Roman" w:cs="Times New Roman"/>
          <w:sz w:val="24"/>
          <w:szCs w:val="24"/>
        </w:rPr>
      </w:pPr>
    </w:p>
    <w:p w14:paraId="7D53D527" w14:textId="14254463" w:rsidR="007A3724" w:rsidRPr="008F5997" w:rsidRDefault="007A3724" w:rsidP="0094234A">
      <w:pPr>
        <w:spacing w:line="360" w:lineRule="auto"/>
        <w:rPr>
          <w:rFonts w:ascii="Times New Roman" w:hAnsi="Times New Roman" w:cs="Times New Roman"/>
          <w:sz w:val="24"/>
          <w:szCs w:val="24"/>
        </w:rPr>
      </w:pPr>
      <w:r w:rsidRPr="008F5997">
        <w:rPr>
          <w:rFonts w:ascii="Times New Roman" w:hAnsi="Times New Roman" w:cs="Times New Roman"/>
          <w:sz w:val="24"/>
          <w:szCs w:val="24"/>
        </w:rPr>
        <w:br w:type="page"/>
      </w:r>
    </w:p>
    <w:p w14:paraId="74BD5052" w14:textId="11D25864" w:rsidR="007A3724" w:rsidRPr="008F5997" w:rsidRDefault="001D0F0B" w:rsidP="0094234A">
      <w:pPr>
        <w:pStyle w:val="Heading1"/>
        <w:rPr>
          <w:rFonts w:cs="Times New Roman"/>
        </w:rPr>
      </w:pPr>
      <w:bookmarkStart w:id="5" w:name="_Toc182562285"/>
      <w:r w:rsidRPr="008F5997">
        <w:rPr>
          <w:rFonts w:cs="Times New Roman"/>
        </w:rPr>
        <w:lastRenderedPageBreak/>
        <w:t>ABSTRACT</w:t>
      </w:r>
      <w:bookmarkEnd w:id="5"/>
    </w:p>
    <w:p w14:paraId="19D50100" w14:textId="77777777" w:rsidR="00573DEF" w:rsidRPr="008F5997" w:rsidRDefault="00573DEF" w:rsidP="0094234A">
      <w:pPr>
        <w:spacing w:line="360" w:lineRule="auto"/>
        <w:rPr>
          <w:rFonts w:ascii="Times New Roman" w:hAnsi="Times New Roman" w:cs="Times New Roman"/>
        </w:rPr>
      </w:pPr>
    </w:p>
    <w:p w14:paraId="668951F8" w14:textId="7F40B922" w:rsidR="001D0F0B" w:rsidRPr="00BE532C" w:rsidRDefault="00573DEF" w:rsidP="00E43A7B">
      <w:pPr>
        <w:spacing w:line="240" w:lineRule="auto"/>
        <w:jc w:val="both"/>
        <w:rPr>
          <w:rFonts w:ascii="Times New Roman" w:hAnsi="Times New Roman" w:cs="Times New Roman"/>
          <w:sz w:val="24"/>
        </w:rPr>
      </w:pPr>
      <w:r w:rsidRPr="00BE532C">
        <w:rPr>
          <w:rFonts w:ascii="Times New Roman" w:hAnsi="Times New Roman" w:cs="Times New Roman"/>
          <w:sz w:val="24"/>
        </w:rPr>
        <w:t>The purpose of this research is to see the teacher</w:t>
      </w:r>
      <w:r w:rsidR="00183B0D" w:rsidRPr="00BE532C">
        <w:rPr>
          <w:rFonts w:ascii="Times New Roman" w:hAnsi="Times New Roman" w:cs="Times New Roman"/>
          <w:sz w:val="24"/>
        </w:rPr>
        <w:t>s’</w:t>
      </w:r>
      <w:r w:rsidRPr="00BE532C">
        <w:rPr>
          <w:rFonts w:ascii="Times New Roman" w:hAnsi="Times New Roman" w:cs="Times New Roman"/>
          <w:sz w:val="24"/>
        </w:rPr>
        <w:t xml:space="preserve"> perception of the PjBL model in the independent curriculum. The research method used by researcher is qualitative, this study obtained data from the results of semi-structured interviews. The data sources of this research are high school teachers in Garut who are willing to conduct interviews. The results showed that PjBL increased student participation in class, students were able to be more involved in lectures, PjBL was able to face real contextual in learning English to improve speaking skills, and encourage student confidence. Therefore, the role of the government in providing training and the role of teachers in improving skills by thinking more critically are needed. Therefore, it can be concluded that the speaking skills of students taught using project-based learning improved.</w:t>
      </w:r>
    </w:p>
    <w:p w14:paraId="58915F01" w14:textId="0C64BE08" w:rsidR="00183B0D" w:rsidRPr="00BE532C" w:rsidRDefault="00183B0D" w:rsidP="00E43A7B">
      <w:pPr>
        <w:spacing w:line="240" w:lineRule="auto"/>
        <w:jc w:val="both"/>
        <w:rPr>
          <w:rFonts w:ascii="Times New Roman" w:hAnsi="Times New Roman" w:cs="Times New Roman"/>
          <w:sz w:val="24"/>
        </w:rPr>
      </w:pPr>
      <w:r w:rsidRPr="00BE532C">
        <w:rPr>
          <w:rFonts w:ascii="Times New Roman" w:hAnsi="Times New Roman" w:cs="Times New Roman"/>
          <w:sz w:val="24"/>
        </w:rPr>
        <w:t>Key</w:t>
      </w:r>
      <w:r w:rsidR="00FB52E4" w:rsidRPr="00BE532C">
        <w:rPr>
          <w:rFonts w:ascii="Times New Roman" w:hAnsi="Times New Roman" w:cs="Times New Roman"/>
          <w:sz w:val="24"/>
        </w:rPr>
        <w:t xml:space="preserve">words: </w:t>
      </w:r>
      <w:r w:rsidR="00D35A8D" w:rsidRPr="00BE532C">
        <w:rPr>
          <w:rFonts w:ascii="Times New Roman" w:hAnsi="Times New Roman" w:cs="Times New Roman"/>
          <w:i/>
          <w:iCs/>
          <w:sz w:val="24"/>
        </w:rPr>
        <w:t xml:space="preserve">Emancipated </w:t>
      </w:r>
      <w:r w:rsidR="001F30D0" w:rsidRPr="00BE532C">
        <w:rPr>
          <w:rFonts w:ascii="Times New Roman" w:hAnsi="Times New Roman" w:cs="Times New Roman"/>
          <w:i/>
          <w:iCs/>
          <w:sz w:val="24"/>
        </w:rPr>
        <w:t>C</w:t>
      </w:r>
      <w:r w:rsidR="00D35A8D" w:rsidRPr="00BE532C">
        <w:rPr>
          <w:rFonts w:ascii="Times New Roman" w:hAnsi="Times New Roman" w:cs="Times New Roman"/>
          <w:i/>
          <w:iCs/>
          <w:sz w:val="24"/>
        </w:rPr>
        <w:t>urriculum, P</w:t>
      </w:r>
      <w:r w:rsidR="00D93A88" w:rsidRPr="00BE532C">
        <w:rPr>
          <w:rFonts w:ascii="Times New Roman" w:hAnsi="Times New Roman" w:cs="Times New Roman"/>
          <w:i/>
          <w:iCs/>
          <w:sz w:val="24"/>
        </w:rPr>
        <w:t>erception, PjBL</w:t>
      </w:r>
      <w:r w:rsidR="00D93A88" w:rsidRPr="00BE532C">
        <w:rPr>
          <w:rFonts w:ascii="Times New Roman" w:hAnsi="Times New Roman" w:cs="Times New Roman"/>
          <w:sz w:val="24"/>
        </w:rPr>
        <w:t>.</w:t>
      </w:r>
    </w:p>
    <w:p w14:paraId="3BEC812B" w14:textId="77777777" w:rsidR="001D0F0B" w:rsidRPr="008F5997" w:rsidRDefault="001D0F0B" w:rsidP="0094234A">
      <w:pPr>
        <w:spacing w:line="360" w:lineRule="auto"/>
        <w:rPr>
          <w:rFonts w:ascii="Times New Roman" w:hAnsi="Times New Roman" w:cs="Times New Roman"/>
        </w:rPr>
      </w:pPr>
    </w:p>
    <w:p w14:paraId="30C4CB79" w14:textId="4276DE62" w:rsidR="00DD7E23" w:rsidRPr="008F5997" w:rsidRDefault="00DD7E23" w:rsidP="0094234A">
      <w:pPr>
        <w:spacing w:line="360" w:lineRule="auto"/>
        <w:rPr>
          <w:rFonts w:ascii="Times New Roman" w:hAnsi="Times New Roman" w:cs="Times New Roman"/>
        </w:rPr>
      </w:pPr>
      <w:r w:rsidRPr="008F5997">
        <w:rPr>
          <w:rFonts w:ascii="Times New Roman" w:hAnsi="Times New Roman" w:cs="Times New Roman"/>
        </w:rPr>
        <w:br w:type="page"/>
      </w:r>
    </w:p>
    <w:p w14:paraId="653E3B21" w14:textId="67BB50AD" w:rsidR="001D0F0B" w:rsidRPr="008F5997" w:rsidRDefault="00DD7E23" w:rsidP="0094234A">
      <w:pPr>
        <w:pStyle w:val="Heading1"/>
        <w:rPr>
          <w:rFonts w:cs="Times New Roman"/>
        </w:rPr>
      </w:pPr>
      <w:bookmarkStart w:id="6" w:name="_Toc182562286"/>
      <w:r w:rsidRPr="008F5997">
        <w:rPr>
          <w:rFonts w:cs="Times New Roman"/>
        </w:rPr>
        <w:lastRenderedPageBreak/>
        <w:t>ABSTRAK</w:t>
      </w:r>
      <w:bookmarkEnd w:id="6"/>
    </w:p>
    <w:p w14:paraId="03CE9EEE" w14:textId="77777777" w:rsidR="001D0F0B" w:rsidRPr="008F5997" w:rsidRDefault="001D0F0B" w:rsidP="0094234A">
      <w:pPr>
        <w:spacing w:line="360" w:lineRule="auto"/>
        <w:rPr>
          <w:rFonts w:ascii="Times New Roman" w:hAnsi="Times New Roman" w:cs="Times New Roman"/>
          <w:sz w:val="24"/>
          <w:szCs w:val="24"/>
        </w:rPr>
      </w:pPr>
    </w:p>
    <w:p w14:paraId="4069C943" w14:textId="790C2384" w:rsidR="00DC43E2" w:rsidRPr="00BE532C" w:rsidRDefault="00DC43E2" w:rsidP="00E43A7B">
      <w:pPr>
        <w:spacing w:line="240" w:lineRule="auto"/>
        <w:jc w:val="both"/>
        <w:rPr>
          <w:rFonts w:ascii="Times New Roman" w:hAnsi="Times New Roman" w:cs="Times New Roman"/>
          <w:sz w:val="24"/>
        </w:rPr>
      </w:pPr>
      <w:r w:rsidRPr="00BE532C">
        <w:rPr>
          <w:rFonts w:ascii="Times New Roman" w:hAnsi="Times New Roman" w:cs="Times New Roman"/>
          <w:sz w:val="24"/>
        </w:rPr>
        <w:t>Tujuan penelitian ini adalah melihat persepsi guru terhadap model PjBL pada kurikulum merdeka. Metode penelitian yang digunakan oleh peneliti adalah kualitatif, penelitian ini memperoleh data dari hasil wawancara semi-terstruktur. Sumber data penelitian ini adalah guru-guru SMA di Garut yang bersedia melakukan wawancara. Hasil penelitian menunjukkan bahwa PjBL meningkatkan partisipasi siswa di kelas, siswa mampu lebih terlibat dalam perkuliahan, PjBL mampu menghadapi kontekstual yang nyata dalam belajar bahasa Inggris untuk meningkatkan kemampuan berbicara, dan mendorong kepercayaan diri siswa. Oleh karena itu, peran pemerintah memberikan pelatihan dan peran guru meningkatkan kemampuan dengan cara berpikir lebih kritis sangat dibutuhkan. Oleh karena itu, dapat disimpulkan bahwa keterampilan berbicara siswa yang diajarkan menggunakan pembelajaran berbasis proyek meningkat.</w:t>
      </w:r>
    </w:p>
    <w:p w14:paraId="6EB7AD7F" w14:textId="248E843B" w:rsidR="001D0F0B" w:rsidRPr="00BE532C" w:rsidRDefault="00DC43E2" w:rsidP="00E43A7B">
      <w:pPr>
        <w:spacing w:line="240" w:lineRule="auto"/>
        <w:jc w:val="both"/>
        <w:rPr>
          <w:rFonts w:ascii="Times New Roman" w:hAnsi="Times New Roman" w:cs="Times New Roman"/>
          <w:sz w:val="24"/>
        </w:rPr>
      </w:pPr>
      <w:r w:rsidRPr="00BE532C">
        <w:rPr>
          <w:rFonts w:ascii="Times New Roman" w:hAnsi="Times New Roman" w:cs="Times New Roman"/>
          <w:sz w:val="24"/>
        </w:rPr>
        <w:t xml:space="preserve">Kata kunci: </w:t>
      </w:r>
      <w:r w:rsidRPr="00BE532C">
        <w:rPr>
          <w:rFonts w:ascii="Times New Roman" w:hAnsi="Times New Roman" w:cs="Times New Roman"/>
          <w:i/>
          <w:iCs/>
          <w:sz w:val="24"/>
        </w:rPr>
        <w:t>Kurikulm Merdeka, Persepsi, PjBL</w:t>
      </w:r>
      <w:r w:rsidRPr="00BE532C">
        <w:rPr>
          <w:rFonts w:ascii="Times New Roman" w:hAnsi="Times New Roman" w:cs="Times New Roman"/>
          <w:sz w:val="24"/>
        </w:rPr>
        <w:t>.</w:t>
      </w:r>
    </w:p>
    <w:p w14:paraId="7423F02E" w14:textId="77777777" w:rsidR="001D0F0B" w:rsidRPr="00BE532C" w:rsidRDefault="001D0F0B" w:rsidP="0094234A">
      <w:pPr>
        <w:spacing w:line="360" w:lineRule="auto"/>
        <w:rPr>
          <w:rFonts w:ascii="Times New Roman" w:eastAsiaTheme="majorEastAsia" w:hAnsi="Times New Roman" w:cs="Times New Roman"/>
          <w:b/>
          <w:sz w:val="28"/>
          <w:szCs w:val="24"/>
        </w:rPr>
      </w:pPr>
      <w:r w:rsidRPr="00BE532C">
        <w:rPr>
          <w:rFonts w:ascii="Times New Roman" w:hAnsi="Times New Roman" w:cs="Times New Roman"/>
          <w:sz w:val="24"/>
          <w:szCs w:val="24"/>
        </w:rPr>
        <w:br w:type="page"/>
      </w:r>
    </w:p>
    <w:p w14:paraId="5C28D7B2" w14:textId="6DD088FB" w:rsidR="004E55DD" w:rsidRPr="008F5997" w:rsidRDefault="00CE71BA" w:rsidP="0094234A">
      <w:pPr>
        <w:pStyle w:val="Heading1"/>
        <w:rPr>
          <w:rFonts w:cs="Times New Roman"/>
          <w:szCs w:val="24"/>
        </w:rPr>
      </w:pPr>
      <w:bookmarkStart w:id="7" w:name="_Toc182562287"/>
      <w:r w:rsidRPr="008F5997">
        <w:rPr>
          <w:rFonts w:cs="Times New Roman"/>
          <w:szCs w:val="24"/>
        </w:rPr>
        <w:lastRenderedPageBreak/>
        <w:t>PREFACE</w:t>
      </w:r>
      <w:bookmarkEnd w:id="7"/>
    </w:p>
    <w:p w14:paraId="5E91EEEF" w14:textId="77777777" w:rsidR="007633C3" w:rsidRPr="008F5997" w:rsidRDefault="007633C3" w:rsidP="0094234A">
      <w:pPr>
        <w:spacing w:line="360" w:lineRule="auto"/>
        <w:rPr>
          <w:rFonts w:ascii="Times New Roman" w:hAnsi="Times New Roman" w:cs="Times New Roman"/>
        </w:rPr>
      </w:pPr>
    </w:p>
    <w:p w14:paraId="4551204F" w14:textId="78E9B85E" w:rsidR="007633C3" w:rsidRPr="00BE532C" w:rsidRDefault="007633C3" w:rsidP="0094234A">
      <w:pPr>
        <w:spacing w:line="360" w:lineRule="auto"/>
        <w:jc w:val="both"/>
        <w:rPr>
          <w:rFonts w:ascii="Times New Roman" w:hAnsi="Times New Roman" w:cs="Times New Roman"/>
          <w:sz w:val="24"/>
        </w:rPr>
      </w:pPr>
      <w:r w:rsidRPr="00BE532C">
        <w:rPr>
          <w:rFonts w:ascii="Times New Roman" w:hAnsi="Times New Roman" w:cs="Times New Roman"/>
          <w:sz w:val="24"/>
        </w:rPr>
        <w:t xml:space="preserve">In the name of Allah and His permisson the writer has completed this thesis. He who has blessed the writer with every amazing thing. This paper entitled </w:t>
      </w:r>
      <w:r w:rsidR="006A7C0E" w:rsidRPr="00BE532C">
        <w:rPr>
          <w:rFonts w:ascii="Times New Roman" w:hAnsi="Times New Roman" w:cs="Times New Roman"/>
          <w:b/>
          <w:bCs/>
          <w:sz w:val="24"/>
        </w:rPr>
        <w:t xml:space="preserve">“Teachers’ Perception Of Project Based Learning (Pjbl) Model </w:t>
      </w:r>
      <w:r w:rsidR="00F60F0F" w:rsidRPr="00BE532C">
        <w:rPr>
          <w:rFonts w:ascii="Times New Roman" w:hAnsi="Times New Roman" w:cs="Times New Roman"/>
          <w:b/>
          <w:bCs/>
          <w:sz w:val="24"/>
        </w:rPr>
        <w:t>i</w:t>
      </w:r>
      <w:r w:rsidR="006A7C0E" w:rsidRPr="00BE532C">
        <w:rPr>
          <w:rFonts w:ascii="Times New Roman" w:hAnsi="Times New Roman" w:cs="Times New Roman"/>
          <w:b/>
          <w:bCs/>
          <w:sz w:val="24"/>
        </w:rPr>
        <w:t xml:space="preserve">n Emancipated Curriculum </w:t>
      </w:r>
      <w:r w:rsidR="00F60F0F" w:rsidRPr="00BE532C">
        <w:rPr>
          <w:rFonts w:ascii="Times New Roman" w:hAnsi="Times New Roman" w:cs="Times New Roman"/>
          <w:b/>
          <w:bCs/>
          <w:sz w:val="24"/>
        </w:rPr>
        <w:t>t</w:t>
      </w:r>
      <w:r w:rsidR="006A7C0E" w:rsidRPr="00BE532C">
        <w:rPr>
          <w:rFonts w:ascii="Times New Roman" w:hAnsi="Times New Roman" w:cs="Times New Roman"/>
          <w:b/>
          <w:bCs/>
          <w:sz w:val="24"/>
        </w:rPr>
        <w:t>o I</w:t>
      </w:r>
      <w:r w:rsidR="003B499A" w:rsidRPr="00BE532C">
        <w:rPr>
          <w:rFonts w:ascii="Times New Roman" w:hAnsi="Times New Roman" w:cs="Times New Roman"/>
          <w:b/>
          <w:bCs/>
          <w:sz w:val="24"/>
        </w:rPr>
        <w:t>mprove Senior High School</w:t>
      </w:r>
      <w:r w:rsidR="006A7C0E" w:rsidRPr="00BE532C">
        <w:rPr>
          <w:rFonts w:ascii="Times New Roman" w:hAnsi="Times New Roman" w:cs="Times New Roman"/>
          <w:b/>
          <w:bCs/>
          <w:sz w:val="24"/>
        </w:rPr>
        <w:t xml:space="preserve"> Students</w:t>
      </w:r>
      <w:r w:rsidR="003B499A" w:rsidRPr="00BE532C">
        <w:rPr>
          <w:rFonts w:ascii="Times New Roman" w:hAnsi="Times New Roman" w:cs="Times New Roman"/>
          <w:b/>
          <w:bCs/>
          <w:sz w:val="24"/>
          <w:lang w:val="id-ID"/>
        </w:rPr>
        <w:t>’</w:t>
      </w:r>
      <w:r w:rsidR="006A7C0E" w:rsidRPr="00BE532C">
        <w:rPr>
          <w:rFonts w:ascii="Times New Roman" w:hAnsi="Times New Roman" w:cs="Times New Roman"/>
          <w:b/>
          <w:bCs/>
          <w:sz w:val="24"/>
        </w:rPr>
        <w:t xml:space="preserve"> Speaking Skill”</w:t>
      </w:r>
      <w:r w:rsidRPr="00BE532C">
        <w:rPr>
          <w:rFonts w:ascii="Times New Roman" w:hAnsi="Times New Roman" w:cs="Times New Roman"/>
          <w:sz w:val="24"/>
        </w:rPr>
        <w:t xml:space="preserve"> is submitted to fulfill the requirement to get the Education Bachelor Degree of the English Education Program of IPI Garut. This thesis is also dedicated to everybody who supports the process. The writer admits the imperfection in writing this paper it is still far from being perfect. Thus, any suggestion and critic will be received openly.</w:t>
      </w:r>
    </w:p>
    <w:p w14:paraId="482B5282" w14:textId="77777777" w:rsidR="00883A5C" w:rsidRPr="008F5997" w:rsidRDefault="00883A5C" w:rsidP="0094234A">
      <w:pPr>
        <w:spacing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2970"/>
      </w:tblGrid>
      <w:tr w:rsidR="00883A5C" w:rsidRPr="008F5997" w14:paraId="5C562A60" w14:textId="77777777" w:rsidTr="00BE532C">
        <w:trPr>
          <w:trHeight w:val="2122"/>
        </w:trPr>
        <w:tc>
          <w:tcPr>
            <w:tcW w:w="4957" w:type="dxa"/>
          </w:tcPr>
          <w:p w14:paraId="6DE62F26" w14:textId="77777777" w:rsidR="00883A5C" w:rsidRPr="008F5997" w:rsidRDefault="00883A5C" w:rsidP="0094234A">
            <w:pPr>
              <w:spacing w:line="360" w:lineRule="auto"/>
              <w:rPr>
                <w:rFonts w:ascii="Times New Roman" w:hAnsi="Times New Roman" w:cs="Times New Roman"/>
              </w:rPr>
            </w:pPr>
          </w:p>
        </w:tc>
        <w:tc>
          <w:tcPr>
            <w:tcW w:w="2970" w:type="dxa"/>
          </w:tcPr>
          <w:p w14:paraId="7FA6B271" w14:textId="3CFFEBA6" w:rsidR="00883A5C" w:rsidRPr="00BE532C" w:rsidRDefault="00883A5C" w:rsidP="0094234A">
            <w:pPr>
              <w:spacing w:line="360" w:lineRule="auto"/>
              <w:jc w:val="center"/>
              <w:rPr>
                <w:rFonts w:ascii="Times New Roman" w:hAnsi="Times New Roman" w:cs="Times New Roman"/>
                <w:sz w:val="24"/>
              </w:rPr>
            </w:pPr>
            <w:r w:rsidRPr="00BE532C">
              <w:rPr>
                <w:rFonts w:ascii="Times New Roman" w:hAnsi="Times New Roman" w:cs="Times New Roman"/>
                <w:sz w:val="24"/>
              </w:rPr>
              <w:t>Garut, August 01</w:t>
            </w:r>
            <w:r w:rsidRPr="00BE532C">
              <w:rPr>
                <w:rFonts w:ascii="Times New Roman" w:hAnsi="Times New Roman" w:cs="Times New Roman"/>
                <w:sz w:val="24"/>
                <w:vertAlign w:val="superscript"/>
              </w:rPr>
              <w:t>st</w:t>
            </w:r>
            <w:r w:rsidRPr="00BE532C">
              <w:rPr>
                <w:rFonts w:ascii="Times New Roman" w:hAnsi="Times New Roman" w:cs="Times New Roman"/>
                <w:sz w:val="24"/>
              </w:rPr>
              <w:t>, 2024</w:t>
            </w:r>
          </w:p>
          <w:p w14:paraId="39189D13" w14:textId="77777777" w:rsidR="00883A5C" w:rsidRPr="00BE532C" w:rsidRDefault="00883A5C" w:rsidP="0094234A">
            <w:pPr>
              <w:spacing w:line="360" w:lineRule="auto"/>
              <w:rPr>
                <w:rFonts w:ascii="Times New Roman" w:hAnsi="Times New Roman" w:cs="Times New Roman"/>
                <w:sz w:val="24"/>
              </w:rPr>
            </w:pPr>
          </w:p>
          <w:p w14:paraId="004EBDD8" w14:textId="77777777" w:rsidR="00883A5C" w:rsidRPr="00BE532C" w:rsidRDefault="00883A5C" w:rsidP="0094234A">
            <w:pPr>
              <w:spacing w:line="360" w:lineRule="auto"/>
              <w:jc w:val="center"/>
              <w:rPr>
                <w:rFonts w:ascii="Times New Roman" w:hAnsi="Times New Roman" w:cs="Times New Roman"/>
                <w:sz w:val="24"/>
              </w:rPr>
            </w:pPr>
          </w:p>
          <w:p w14:paraId="0CB6CFFF" w14:textId="3FCA39A8" w:rsidR="00883A5C" w:rsidRPr="00BE532C" w:rsidRDefault="00883A5C" w:rsidP="0094234A">
            <w:pPr>
              <w:spacing w:line="360" w:lineRule="auto"/>
              <w:jc w:val="center"/>
              <w:rPr>
                <w:rFonts w:ascii="Times New Roman" w:hAnsi="Times New Roman" w:cs="Times New Roman"/>
                <w:sz w:val="24"/>
              </w:rPr>
            </w:pPr>
          </w:p>
        </w:tc>
      </w:tr>
    </w:tbl>
    <w:p w14:paraId="136A3E56" w14:textId="77777777" w:rsidR="00883A5C" w:rsidRPr="008F5997" w:rsidRDefault="00883A5C" w:rsidP="0094234A">
      <w:pPr>
        <w:spacing w:line="360" w:lineRule="auto"/>
        <w:jc w:val="both"/>
        <w:rPr>
          <w:rFonts w:ascii="Times New Roman" w:hAnsi="Times New Roman" w:cs="Times New Roman"/>
          <w:sz w:val="24"/>
          <w:szCs w:val="24"/>
        </w:rPr>
      </w:pPr>
    </w:p>
    <w:p w14:paraId="080E24A2" w14:textId="77777777" w:rsidR="00EB08CA" w:rsidRPr="008F5997" w:rsidRDefault="00EB08CA" w:rsidP="0094234A">
      <w:pPr>
        <w:spacing w:line="360" w:lineRule="auto"/>
        <w:rPr>
          <w:rFonts w:ascii="Times New Roman" w:hAnsi="Times New Roman" w:cs="Times New Roman"/>
          <w:sz w:val="24"/>
          <w:szCs w:val="24"/>
        </w:rPr>
      </w:pPr>
    </w:p>
    <w:p w14:paraId="1729BD79" w14:textId="3756772A" w:rsidR="00EB08CA" w:rsidRPr="008F5997" w:rsidRDefault="00EB08CA" w:rsidP="0094234A">
      <w:pPr>
        <w:spacing w:line="360" w:lineRule="auto"/>
        <w:rPr>
          <w:rFonts w:ascii="Times New Roman" w:hAnsi="Times New Roman" w:cs="Times New Roman"/>
          <w:sz w:val="24"/>
          <w:szCs w:val="24"/>
        </w:rPr>
      </w:pPr>
      <w:r w:rsidRPr="008F5997">
        <w:rPr>
          <w:rFonts w:ascii="Times New Roman" w:hAnsi="Times New Roman" w:cs="Times New Roman"/>
          <w:sz w:val="24"/>
          <w:szCs w:val="24"/>
        </w:rPr>
        <w:br w:type="page"/>
      </w:r>
    </w:p>
    <w:p w14:paraId="0B26668B" w14:textId="0A4C7D2B" w:rsidR="00EB08CA" w:rsidRPr="008F5997" w:rsidRDefault="00CE71BA" w:rsidP="0094234A">
      <w:pPr>
        <w:pStyle w:val="Heading1"/>
        <w:rPr>
          <w:rFonts w:cs="Times New Roman"/>
          <w:szCs w:val="24"/>
        </w:rPr>
      </w:pPr>
      <w:bookmarkStart w:id="8" w:name="_Toc182562288"/>
      <w:r w:rsidRPr="008F5997">
        <w:rPr>
          <w:rFonts w:cs="Times New Roman"/>
          <w:szCs w:val="24"/>
        </w:rPr>
        <w:lastRenderedPageBreak/>
        <w:t>ACK</w:t>
      </w:r>
      <w:r w:rsidR="00F9399F" w:rsidRPr="008F5997">
        <w:rPr>
          <w:rFonts w:cs="Times New Roman"/>
          <w:szCs w:val="24"/>
        </w:rPr>
        <w:t>NOWLEDGEMENTS</w:t>
      </w:r>
      <w:bookmarkEnd w:id="8"/>
    </w:p>
    <w:p w14:paraId="47B6F07D" w14:textId="2694E6E9" w:rsidR="00EB08CA" w:rsidRPr="008F5997" w:rsidRDefault="00B82748" w:rsidP="00C35046">
      <w:pPr>
        <w:spacing w:line="360" w:lineRule="auto"/>
        <w:jc w:val="both"/>
        <w:rPr>
          <w:rFonts w:ascii="Times New Roman" w:hAnsi="Times New Roman" w:cs="Times New Roman"/>
          <w:i/>
          <w:iCs/>
          <w:sz w:val="24"/>
          <w:szCs w:val="24"/>
        </w:rPr>
      </w:pPr>
      <w:r w:rsidRPr="008F5997">
        <w:rPr>
          <w:rFonts w:ascii="Times New Roman" w:hAnsi="Times New Roman" w:cs="Times New Roman"/>
          <w:i/>
          <w:iCs/>
          <w:sz w:val="24"/>
          <w:szCs w:val="24"/>
        </w:rPr>
        <w:t>Bsimillahirr</w:t>
      </w:r>
      <w:r w:rsidR="00A7362B" w:rsidRPr="008F5997">
        <w:rPr>
          <w:rFonts w:ascii="Times New Roman" w:hAnsi="Times New Roman" w:cs="Times New Roman"/>
          <w:i/>
          <w:iCs/>
          <w:sz w:val="24"/>
          <w:szCs w:val="24"/>
        </w:rPr>
        <w:t>ahmanirrahiim ..</w:t>
      </w:r>
    </w:p>
    <w:p w14:paraId="51714102" w14:textId="187473B3" w:rsidR="006D20E0" w:rsidRPr="008F5997" w:rsidRDefault="006D20E0" w:rsidP="00C35046">
      <w:pPr>
        <w:spacing w:line="360" w:lineRule="auto"/>
        <w:ind w:firstLine="360"/>
        <w:jc w:val="both"/>
        <w:rPr>
          <w:rFonts w:ascii="Times New Roman" w:hAnsi="Times New Roman" w:cs="Times New Roman"/>
          <w:sz w:val="24"/>
          <w:szCs w:val="24"/>
        </w:rPr>
      </w:pPr>
      <w:r w:rsidRPr="008F5997">
        <w:rPr>
          <w:rFonts w:ascii="Times New Roman" w:hAnsi="Times New Roman" w:cs="Times New Roman"/>
          <w:sz w:val="24"/>
          <w:szCs w:val="24"/>
        </w:rPr>
        <w:t>Alhamdulillah, all praise is due to Allah SWT, who has bestowed all His grace and guidance so that researchers can complete the thesis with the title “Teachers' Perception Of Project Based Learning (Pjbl) Model in Emancipated Curriculum</w:t>
      </w:r>
      <w:r w:rsidR="006751F8">
        <w:rPr>
          <w:rFonts w:ascii="Times New Roman" w:hAnsi="Times New Roman" w:cs="Times New Roman"/>
          <w:sz w:val="24"/>
          <w:szCs w:val="24"/>
        </w:rPr>
        <w:t xml:space="preserve"> To Improve Senior High School</w:t>
      </w:r>
      <w:r w:rsidRPr="008F5997">
        <w:rPr>
          <w:rFonts w:ascii="Times New Roman" w:hAnsi="Times New Roman" w:cs="Times New Roman"/>
          <w:sz w:val="24"/>
          <w:szCs w:val="24"/>
        </w:rPr>
        <w:t xml:space="preserve"> Students</w:t>
      </w:r>
      <w:r w:rsidR="006751F8">
        <w:rPr>
          <w:rFonts w:ascii="Times New Roman" w:hAnsi="Times New Roman" w:cs="Times New Roman"/>
          <w:sz w:val="24"/>
          <w:szCs w:val="24"/>
          <w:lang w:val="id-ID"/>
        </w:rPr>
        <w:t>’</w:t>
      </w:r>
      <w:r w:rsidRPr="008F5997">
        <w:rPr>
          <w:rFonts w:ascii="Times New Roman" w:hAnsi="Times New Roman" w:cs="Times New Roman"/>
          <w:sz w:val="24"/>
          <w:szCs w:val="24"/>
        </w:rPr>
        <w:t xml:space="preserve"> Speaking Skill” in order to fulfill some of the requirements for obtaining a Bachelor of Education degree in the English Language Education Study Program at the Indonesian Institute of Education (IPI) Garut. In writing this thesis, the author realizes that there are so many obstacles and difficulties that the author has experienced, but thank God thanks to the prayers and support of various parties the author can complete it. Therefore, the author would like to express his gratitude to all those who have provided assistance, direction, guidance and support so that this thesis can be completed on time.</w:t>
      </w:r>
      <w:r w:rsidR="00B75084" w:rsidRPr="008F5997">
        <w:rPr>
          <w:rFonts w:ascii="Times New Roman" w:hAnsi="Times New Roman" w:cs="Times New Roman"/>
          <w:sz w:val="24"/>
          <w:szCs w:val="24"/>
        </w:rPr>
        <w:t xml:space="preserve"> The author's special thanks go to:</w:t>
      </w:r>
    </w:p>
    <w:p w14:paraId="447BD206" w14:textId="106A0B1D"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My beloved mothe</w:t>
      </w:r>
      <w:r w:rsidR="00650EA2" w:rsidRPr="008F5997">
        <w:rPr>
          <w:rFonts w:cs="Times New Roman"/>
          <w:szCs w:val="24"/>
        </w:rPr>
        <w:t>a</w:t>
      </w:r>
      <w:r w:rsidRPr="008F5997">
        <w:rPr>
          <w:rFonts w:cs="Times New Roman"/>
          <w:szCs w:val="24"/>
        </w:rPr>
        <w:t>r Siti Rohimah who never stop praying for her daughter's success, always gave love, time and attention as well as guiding, educating, supporting, motivating until finally I could complete this thesis.</w:t>
      </w:r>
    </w:p>
    <w:p w14:paraId="5D351149" w14:textId="3B347FFB"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My sister Siti Solihah who always supports, motivates and becomes a place to confide in the author when compiling this thesis.</w:t>
      </w:r>
    </w:p>
    <w:p w14:paraId="57E506F1" w14:textId="71199839"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My younger sister Siti Nur Halimah, the enemy as well as the closest person who always prayed for encouragement so that I could complete this thesis.</w:t>
      </w:r>
    </w:p>
    <w:p w14:paraId="08483B33" w14:textId="1844AC79"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Mr. Asep Suparman, M.Pd., who has been the homeroom teacher of class C for these four years.</w:t>
      </w:r>
    </w:p>
    <w:p w14:paraId="4DBB1A92" w14:textId="4387B907"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Mr. Setia Muljanto, M.Pd., as the first supervisor and Mr. Drs. H. Surtiana H., M.A. as the second supervisor who have provided guidance, direction, advice, motivation and suggestions so that the process of preparing this thesis runs well.</w:t>
      </w:r>
    </w:p>
    <w:p w14:paraId="7199A020" w14:textId="68779968"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Prof. Dr., Dr., Nizar Alam Hamdani, SE., M.M., M.T., M.T., M.Si.,</w:t>
      </w:r>
      <w:r w:rsidR="005E3341" w:rsidRPr="008F5997">
        <w:rPr>
          <w:rFonts w:cs="Times New Roman"/>
          <w:szCs w:val="24"/>
        </w:rPr>
        <w:t xml:space="preserve"> </w:t>
      </w:r>
      <w:r w:rsidRPr="008F5997">
        <w:rPr>
          <w:rFonts w:cs="Times New Roman"/>
          <w:szCs w:val="24"/>
        </w:rPr>
        <w:t>M.Kom. as the Rector of Institut Pendidikan Indonesia (IPI) Garut.</w:t>
      </w:r>
    </w:p>
    <w:p w14:paraId="2DA0D56D" w14:textId="77777777"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lastRenderedPageBreak/>
        <w:t>Dr. Hj. Lina Siti Nurwahidah, M.Pd. as the Dekan of Faculty of Social Science, Language and Literature Education of Institut Pendidikan Indonesia (IPI) Garut.</w:t>
      </w:r>
    </w:p>
    <w:p w14:paraId="0E287C5C" w14:textId="77777777"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Mrs. Anne Ratna Suminar, M.Pd., as the Head of English Education Program.</w:t>
      </w:r>
    </w:p>
    <w:p w14:paraId="42378D05" w14:textId="77777777"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The examiners of this thesis:</w:t>
      </w:r>
    </w:p>
    <w:p w14:paraId="6829CA1D" w14:textId="77777777"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The big family of HIMADIKSARIS, RWM IPI Garut, HIRMA Panawuan, dan IPM Panawuan which has become a place to develop themselves, find talents in themselves, and provide extraordinary experiences and memories.</w:t>
      </w:r>
    </w:p>
    <w:p w14:paraId="09B17432" w14:textId="61C1479B" w:rsidR="00377853" w:rsidRPr="008F5997" w:rsidRDefault="00A869F0" w:rsidP="00C35046">
      <w:pPr>
        <w:pStyle w:val="ListParagraph"/>
        <w:numPr>
          <w:ilvl w:val="0"/>
          <w:numId w:val="20"/>
        </w:numPr>
        <w:jc w:val="both"/>
        <w:rPr>
          <w:rFonts w:cs="Times New Roman"/>
          <w:szCs w:val="24"/>
        </w:rPr>
      </w:pPr>
      <w:r w:rsidRPr="008F5997">
        <w:rPr>
          <w:rFonts w:cs="Times New Roman"/>
          <w:szCs w:val="24"/>
        </w:rPr>
        <w:t>All my classmates in class C. Thanksfor the wonderful and adventurous journey with them for the past few years.</w:t>
      </w:r>
    </w:p>
    <w:p w14:paraId="6C5561AE" w14:textId="4252D348"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The teachers who are willing to be participants so that this research runs smoothly.</w:t>
      </w:r>
    </w:p>
    <w:p w14:paraId="22913404" w14:textId="713802C7" w:rsidR="00A869F0" w:rsidRPr="008F5997" w:rsidRDefault="005F16AD" w:rsidP="00C35046">
      <w:pPr>
        <w:pStyle w:val="ListParagraph"/>
        <w:numPr>
          <w:ilvl w:val="0"/>
          <w:numId w:val="20"/>
        </w:numPr>
        <w:jc w:val="both"/>
        <w:rPr>
          <w:rFonts w:cs="Times New Roman"/>
          <w:szCs w:val="24"/>
        </w:rPr>
      </w:pPr>
      <w:r w:rsidRPr="008F5997">
        <w:rPr>
          <w:rFonts w:cs="Times New Roman"/>
          <w:szCs w:val="24"/>
        </w:rPr>
        <w:t>Who has</w:t>
      </w:r>
      <w:r w:rsidR="00A869F0" w:rsidRPr="008F5997">
        <w:rPr>
          <w:rFonts w:cs="Times New Roman"/>
          <w:szCs w:val="24"/>
        </w:rPr>
        <w:t xml:space="preserve"> NIM 20816001 one of the influential people in the speed of this thesis being made.</w:t>
      </w:r>
    </w:p>
    <w:p w14:paraId="37855532" w14:textId="4577BC8B"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Ryan Fadillah, Lilis Asma Darojah Luthfiah, Zeni Rubiani Kirana and Zihan Fauziah Meilani thank you very much for always being there when happy and sad, always willing to accept whatever my situation is.</w:t>
      </w:r>
    </w:p>
    <w:p w14:paraId="11222D8B" w14:textId="48DF4BAA"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Hilsa, Asti, Mitha, Zeni, Zihan, Novia, Ainun and Sintia who have accompanied me for four years in college, hopefully our friendship will last forever.</w:t>
      </w:r>
    </w:p>
    <w:p w14:paraId="6739E0D2" w14:textId="7368A6EB"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Imas, Aldi, Mega and Ima, thank you for always being with me.</w:t>
      </w:r>
    </w:p>
    <w:p w14:paraId="3272C264" w14:textId="302C1137" w:rsidR="00A869F0" w:rsidRPr="008F5997" w:rsidRDefault="00A869F0" w:rsidP="00C35046">
      <w:pPr>
        <w:pStyle w:val="ListParagraph"/>
        <w:numPr>
          <w:ilvl w:val="0"/>
          <w:numId w:val="20"/>
        </w:numPr>
        <w:jc w:val="both"/>
        <w:rPr>
          <w:rFonts w:cs="Times New Roman"/>
          <w:szCs w:val="24"/>
        </w:rPr>
      </w:pPr>
      <w:r w:rsidRPr="008F5997">
        <w:rPr>
          <w:rFonts w:cs="Times New Roman"/>
          <w:szCs w:val="24"/>
        </w:rPr>
        <w:t>All parties involved in helping either directly or indirectly, and cannot be mentioned one by one, but does not reduce the author's respect.</w:t>
      </w:r>
    </w:p>
    <w:p w14:paraId="6320498C" w14:textId="6D3D67FF" w:rsidR="00A7362B" w:rsidRPr="00B7223B" w:rsidRDefault="005020E5" w:rsidP="0094234A">
      <w:pPr>
        <w:pStyle w:val="ListParagraph"/>
        <w:numPr>
          <w:ilvl w:val="0"/>
          <w:numId w:val="20"/>
        </w:numPr>
        <w:jc w:val="both"/>
        <w:rPr>
          <w:rFonts w:cs="Times New Roman"/>
        </w:rPr>
      </w:pPr>
      <w:r w:rsidRPr="008F5997">
        <w:rPr>
          <w:rFonts w:cs="Times New Roman"/>
          <w:szCs w:val="24"/>
        </w:rPr>
        <w:t xml:space="preserve">Last but not least </w:t>
      </w:r>
      <w:r w:rsidR="00A869F0" w:rsidRPr="008F5997">
        <w:rPr>
          <w:rFonts w:cs="Times New Roman"/>
          <w:szCs w:val="24"/>
        </w:rPr>
        <w:t>I w</w:t>
      </w:r>
      <w:r w:rsidR="00ED096B" w:rsidRPr="008F5997">
        <w:rPr>
          <w:rFonts w:cs="Times New Roman"/>
          <w:szCs w:val="24"/>
        </w:rPr>
        <w:t>anna</w:t>
      </w:r>
      <w:r w:rsidR="00A869F0" w:rsidRPr="008F5997">
        <w:rPr>
          <w:rFonts w:cs="Times New Roman"/>
          <w:szCs w:val="24"/>
        </w:rPr>
        <w:t xml:space="preserve"> thank </w:t>
      </w:r>
      <w:r w:rsidR="00ED096B" w:rsidRPr="008F5997">
        <w:rPr>
          <w:rFonts w:cs="Times New Roman"/>
          <w:szCs w:val="24"/>
        </w:rPr>
        <w:t xml:space="preserve">to </w:t>
      </w:r>
      <w:r w:rsidR="00A869F0" w:rsidRPr="008F5997">
        <w:rPr>
          <w:rFonts w:cs="Times New Roman"/>
          <w:szCs w:val="24"/>
        </w:rPr>
        <w:t>myself for surviving this far, let us continue this life struggle in order to get safa'at in the afterlife</w:t>
      </w:r>
      <w:r w:rsidR="00A869F0" w:rsidRPr="008F5997">
        <w:rPr>
          <w:rFonts w:cs="Times New Roman"/>
        </w:rPr>
        <w:t>.</w:t>
      </w:r>
    </w:p>
    <w:p w14:paraId="1B447A99" w14:textId="77777777" w:rsidR="008C54A9" w:rsidRPr="008F5997" w:rsidRDefault="008C54A9" w:rsidP="0094234A">
      <w:pPr>
        <w:spacing w:line="360" w:lineRule="auto"/>
        <w:rPr>
          <w:rFonts w:ascii="Times New Roman" w:hAnsi="Times New Roman" w:cs="Times New Roman"/>
          <w:sz w:val="24"/>
          <w:szCs w:val="24"/>
        </w:rPr>
      </w:pPr>
    </w:p>
    <w:p w14:paraId="3E18246C" w14:textId="77777777" w:rsidR="008C54A9" w:rsidRPr="008F5997" w:rsidRDefault="008C54A9" w:rsidP="0094234A">
      <w:pPr>
        <w:spacing w:line="360" w:lineRule="auto"/>
        <w:rPr>
          <w:rFonts w:ascii="Times New Roman" w:hAnsi="Times New Roman" w:cs="Times New Roman"/>
          <w:sz w:val="24"/>
          <w:szCs w:val="24"/>
        </w:rPr>
      </w:pPr>
    </w:p>
    <w:p w14:paraId="308BF554" w14:textId="044F7255" w:rsidR="008C54A9" w:rsidRPr="008F5997" w:rsidRDefault="008C54A9" w:rsidP="0094234A">
      <w:pPr>
        <w:spacing w:line="360" w:lineRule="auto"/>
        <w:rPr>
          <w:rFonts w:ascii="Times New Roman" w:hAnsi="Times New Roman" w:cs="Times New Roman"/>
          <w:sz w:val="24"/>
          <w:szCs w:val="24"/>
        </w:rPr>
      </w:pPr>
      <w:r w:rsidRPr="008F5997">
        <w:rPr>
          <w:rFonts w:ascii="Times New Roman" w:hAnsi="Times New Roman" w:cs="Times New Roman"/>
          <w:sz w:val="24"/>
          <w:szCs w:val="24"/>
        </w:rPr>
        <w:br w:type="page"/>
      </w:r>
    </w:p>
    <w:p w14:paraId="76E1E00C" w14:textId="66CD07D6" w:rsidR="008C54A9" w:rsidRPr="008F5997" w:rsidRDefault="008C54A9" w:rsidP="0094234A">
      <w:pPr>
        <w:pStyle w:val="Heading1"/>
        <w:rPr>
          <w:rFonts w:cs="Times New Roman"/>
        </w:rPr>
      </w:pPr>
      <w:bookmarkStart w:id="9" w:name="_Toc182562289"/>
      <w:r w:rsidRPr="008F5997">
        <w:rPr>
          <w:rFonts w:cs="Times New Roman"/>
        </w:rPr>
        <w:lastRenderedPageBreak/>
        <w:t>MOTTO</w:t>
      </w:r>
      <w:bookmarkEnd w:id="9"/>
    </w:p>
    <w:p w14:paraId="76EB4EB5" w14:textId="77777777" w:rsidR="003B2F0C" w:rsidRPr="00BE532C" w:rsidRDefault="003B2F0C" w:rsidP="003B2F0C">
      <w:pPr>
        <w:rPr>
          <w:rFonts w:ascii="Times New Roman" w:hAnsi="Times New Roman" w:cs="Times New Roman"/>
          <w:sz w:val="24"/>
          <w:szCs w:val="24"/>
        </w:rPr>
      </w:pPr>
    </w:p>
    <w:p w14:paraId="747F875D" w14:textId="77777777" w:rsidR="004B05E0" w:rsidRPr="00BE532C" w:rsidRDefault="004B05E0" w:rsidP="004B05E0">
      <w:pPr>
        <w:spacing w:after="0" w:line="360" w:lineRule="auto"/>
        <w:jc w:val="center"/>
        <w:rPr>
          <w:rFonts w:ascii="Times New Roman" w:hAnsi="Times New Roman" w:cs="Times New Roman"/>
          <w:sz w:val="24"/>
          <w:szCs w:val="24"/>
        </w:rPr>
      </w:pPr>
      <w:r w:rsidRPr="00BE532C">
        <w:rPr>
          <w:rFonts w:ascii="Times New Roman" w:hAnsi="Times New Roman" w:cs="Times New Roman"/>
          <w:sz w:val="24"/>
          <w:szCs w:val="24"/>
        </w:rPr>
        <w:t>“The scary news is.. you're on your own now.</w:t>
      </w:r>
    </w:p>
    <w:p w14:paraId="5B78FFB5" w14:textId="0CA737C3" w:rsidR="004B05E0" w:rsidRPr="00BE532C" w:rsidRDefault="004B05E0" w:rsidP="004B05E0">
      <w:pPr>
        <w:spacing w:after="0" w:line="360" w:lineRule="auto"/>
        <w:jc w:val="center"/>
        <w:rPr>
          <w:rFonts w:ascii="Times New Roman" w:hAnsi="Times New Roman" w:cs="Times New Roman"/>
          <w:sz w:val="24"/>
          <w:szCs w:val="24"/>
        </w:rPr>
      </w:pPr>
      <w:r w:rsidRPr="00BE532C">
        <w:rPr>
          <w:rFonts w:ascii="Times New Roman" w:hAnsi="Times New Roman" w:cs="Times New Roman"/>
          <w:sz w:val="24"/>
          <w:szCs w:val="24"/>
        </w:rPr>
        <w:t>but the cool news is.. you're on your own now”</w:t>
      </w:r>
    </w:p>
    <w:p w14:paraId="14B5286D" w14:textId="73BB5B7B" w:rsidR="008C54A9" w:rsidRPr="00BE532C" w:rsidRDefault="00121EFC" w:rsidP="004B05E0">
      <w:pPr>
        <w:spacing w:line="360" w:lineRule="auto"/>
        <w:jc w:val="center"/>
        <w:rPr>
          <w:rFonts w:ascii="Times New Roman" w:hAnsi="Times New Roman" w:cs="Times New Roman"/>
          <w:sz w:val="24"/>
          <w:szCs w:val="24"/>
        </w:rPr>
      </w:pPr>
      <w:r w:rsidRPr="00BE532C">
        <w:rPr>
          <w:rFonts w:ascii="Times New Roman" w:hAnsi="Times New Roman" w:cs="Times New Roman"/>
          <w:sz w:val="24"/>
          <w:szCs w:val="24"/>
        </w:rPr>
        <w:t>~</w:t>
      </w:r>
      <w:r w:rsidR="004B05E0" w:rsidRPr="00BE532C">
        <w:rPr>
          <w:rFonts w:ascii="Times New Roman" w:hAnsi="Times New Roman" w:cs="Times New Roman"/>
          <w:sz w:val="24"/>
          <w:szCs w:val="24"/>
        </w:rPr>
        <w:t>Taylor Swift</w:t>
      </w:r>
    </w:p>
    <w:p w14:paraId="39B22387" w14:textId="77777777" w:rsidR="008C54A9" w:rsidRPr="008F5997" w:rsidRDefault="008C54A9" w:rsidP="0094234A">
      <w:pPr>
        <w:spacing w:line="360" w:lineRule="auto"/>
        <w:rPr>
          <w:rFonts w:ascii="Times New Roman" w:hAnsi="Times New Roman" w:cs="Times New Roman"/>
        </w:rPr>
      </w:pPr>
    </w:p>
    <w:p w14:paraId="4DCE040A" w14:textId="77777777" w:rsidR="008C54A9" w:rsidRPr="008F5997" w:rsidRDefault="008C54A9" w:rsidP="0094234A">
      <w:pPr>
        <w:spacing w:line="360" w:lineRule="auto"/>
        <w:rPr>
          <w:rFonts w:ascii="Times New Roman" w:hAnsi="Times New Roman" w:cs="Times New Roman"/>
        </w:rPr>
      </w:pPr>
    </w:p>
    <w:p w14:paraId="38055A8C" w14:textId="77777777" w:rsidR="003B2F0C" w:rsidRPr="008F5997" w:rsidRDefault="003B2F0C" w:rsidP="0094234A">
      <w:pPr>
        <w:spacing w:line="360" w:lineRule="auto"/>
        <w:rPr>
          <w:rFonts w:ascii="Times New Roman" w:hAnsi="Times New Roman" w:cs="Times New Roman"/>
        </w:rPr>
      </w:pPr>
    </w:p>
    <w:p w14:paraId="0E39991D" w14:textId="77777777" w:rsidR="003B2F0C" w:rsidRPr="008F5997" w:rsidRDefault="003B2F0C" w:rsidP="0094234A">
      <w:pPr>
        <w:spacing w:line="360" w:lineRule="auto"/>
        <w:rPr>
          <w:rFonts w:ascii="Times New Roman" w:hAnsi="Times New Roman" w:cs="Times New Roman"/>
        </w:rPr>
      </w:pPr>
    </w:p>
    <w:p w14:paraId="4F96A8E0" w14:textId="77777777" w:rsidR="003B2F0C" w:rsidRPr="008F5997" w:rsidRDefault="003B2F0C" w:rsidP="0094234A">
      <w:pPr>
        <w:spacing w:line="360" w:lineRule="auto"/>
        <w:rPr>
          <w:rFonts w:ascii="Times New Roman" w:hAnsi="Times New Roman" w:cs="Times New Roman"/>
        </w:rPr>
      </w:pPr>
    </w:p>
    <w:p w14:paraId="6D8D7D81" w14:textId="77777777" w:rsidR="003B2F0C" w:rsidRPr="008F5997" w:rsidRDefault="003B2F0C" w:rsidP="0094234A">
      <w:pPr>
        <w:spacing w:line="360" w:lineRule="auto"/>
        <w:rPr>
          <w:rFonts w:ascii="Times New Roman" w:hAnsi="Times New Roman" w:cs="Times New Roman"/>
        </w:rPr>
      </w:pPr>
    </w:p>
    <w:p w14:paraId="32C9A79F" w14:textId="77777777" w:rsidR="00C95E66" w:rsidRPr="008F5997" w:rsidRDefault="00C95E66" w:rsidP="0094234A">
      <w:pPr>
        <w:spacing w:line="360" w:lineRule="auto"/>
        <w:rPr>
          <w:rFonts w:ascii="Times New Roman" w:hAnsi="Times New Roman" w:cs="Times New Roman"/>
        </w:rPr>
      </w:pPr>
    </w:p>
    <w:p w14:paraId="4187ABD8" w14:textId="77777777" w:rsidR="00C95E66" w:rsidRPr="008F5997" w:rsidRDefault="00C95E66" w:rsidP="0094234A">
      <w:pPr>
        <w:spacing w:line="360" w:lineRule="auto"/>
        <w:rPr>
          <w:rFonts w:ascii="Times New Roman" w:hAnsi="Times New Roman" w:cs="Times New Roman"/>
        </w:rPr>
      </w:pPr>
    </w:p>
    <w:p w14:paraId="617AD04D" w14:textId="77777777" w:rsidR="00C95E66" w:rsidRPr="008F5997" w:rsidRDefault="00C95E66" w:rsidP="0094234A">
      <w:pPr>
        <w:spacing w:line="360" w:lineRule="auto"/>
        <w:rPr>
          <w:rFonts w:ascii="Times New Roman" w:hAnsi="Times New Roman" w:cs="Times New Roman"/>
        </w:rPr>
      </w:pPr>
    </w:p>
    <w:p w14:paraId="7AEA53DD" w14:textId="77777777" w:rsidR="00C95E66" w:rsidRPr="008F5997" w:rsidRDefault="00C95E66" w:rsidP="0094234A">
      <w:pPr>
        <w:spacing w:line="360" w:lineRule="auto"/>
        <w:rPr>
          <w:rFonts w:ascii="Times New Roman" w:hAnsi="Times New Roman" w:cs="Times New Roman"/>
        </w:rPr>
      </w:pPr>
    </w:p>
    <w:p w14:paraId="7CF7D8ED" w14:textId="77777777" w:rsidR="003B2F0C" w:rsidRPr="008F5997" w:rsidRDefault="003B2F0C" w:rsidP="0094234A">
      <w:pPr>
        <w:spacing w:line="360" w:lineRule="auto"/>
        <w:rPr>
          <w:rFonts w:ascii="Times New Roman" w:hAnsi="Times New Roman" w:cs="Times New Roman"/>
        </w:rPr>
      </w:pPr>
    </w:p>
    <w:p w14:paraId="6D7E2907" w14:textId="77777777" w:rsidR="003B2F0C" w:rsidRPr="008F5997" w:rsidRDefault="003B2F0C" w:rsidP="0094234A">
      <w:pPr>
        <w:spacing w:line="360" w:lineRule="auto"/>
        <w:rPr>
          <w:rFonts w:ascii="Times New Roman" w:hAnsi="Times New Roman" w:cs="Times New Roman"/>
        </w:rPr>
      </w:pPr>
    </w:p>
    <w:p w14:paraId="3822A0ED" w14:textId="77777777" w:rsidR="003B2F0C" w:rsidRPr="008F5997" w:rsidRDefault="003B2F0C" w:rsidP="0094234A">
      <w:pPr>
        <w:spacing w:line="360" w:lineRule="auto"/>
        <w:rPr>
          <w:rFonts w:ascii="Times New Roman" w:hAnsi="Times New Roman" w:cs="Times New Roman"/>
        </w:rPr>
      </w:pPr>
    </w:p>
    <w:p w14:paraId="2C424C1E" w14:textId="77777777" w:rsidR="008C54A9" w:rsidRPr="008F5997" w:rsidRDefault="008C54A9" w:rsidP="0094234A">
      <w:pPr>
        <w:spacing w:line="360" w:lineRule="auto"/>
        <w:rPr>
          <w:rFonts w:ascii="Times New Roman" w:hAnsi="Times New Roman" w:cs="Times New Roman"/>
          <w:i/>
          <w:iCs/>
          <w:sz w:val="24"/>
          <w:szCs w:val="24"/>
        </w:rPr>
      </w:pPr>
      <w:r w:rsidRPr="008F5997">
        <w:rPr>
          <w:rFonts w:ascii="Times New Roman" w:hAnsi="Times New Roman" w:cs="Times New Roman"/>
          <w:i/>
          <w:iCs/>
          <w:sz w:val="24"/>
          <w:szCs w:val="24"/>
        </w:rPr>
        <w:t>This paper is dedicated to:</w:t>
      </w:r>
    </w:p>
    <w:p w14:paraId="066EDE6A" w14:textId="77777777" w:rsidR="008C54A9" w:rsidRPr="008F5997" w:rsidRDefault="008C54A9" w:rsidP="0094234A">
      <w:pPr>
        <w:spacing w:line="360" w:lineRule="auto"/>
        <w:rPr>
          <w:rFonts w:ascii="Times New Roman" w:hAnsi="Times New Roman" w:cs="Times New Roman"/>
          <w:i/>
          <w:iCs/>
          <w:sz w:val="24"/>
          <w:szCs w:val="24"/>
        </w:rPr>
      </w:pPr>
      <w:r w:rsidRPr="008F5997">
        <w:rPr>
          <w:rFonts w:ascii="Times New Roman" w:hAnsi="Times New Roman" w:cs="Times New Roman"/>
          <w:i/>
          <w:iCs/>
          <w:sz w:val="24"/>
          <w:szCs w:val="24"/>
        </w:rPr>
        <w:t>My beloved and strongest mother, Siti Rohimah</w:t>
      </w:r>
    </w:p>
    <w:p w14:paraId="66572EDE" w14:textId="77777777" w:rsidR="008C54A9" w:rsidRPr="008F5997" w:rsidRDefault="008C54A9" w:rsidP="0094234A">
      <w:pPr>
        <w:spacing w:line="360" w:lineRule="auto"/>
        <w:rPr>
          <w:rFonts w:ascii="Times New Roman" w:hAnsi="Times New Roman" w:cs="Times New Roman"/>
          <w:i/>
          <w:iCs/>
          <w:sz w:val="24"/>
          <w:szCs w:val="24"/>
        </w:rPr>
      </w:pPr>
      <w:r w:rsidRPr="008F5997">
        <w:rPr>
          <w:rFonts w:ascii="Times New Roman" w:hAnsi="Times New Roman" w:cs="Times New Roman"/>
          <w:i/>
          <w:iCs/>
          <w:sz w:val="24"/>
          <w:szCs w:val="24"/>
        </w:rPr>
        <w:t>My beloved older sister, Siti Solihah</w:t>
      </w:r>
    </w:p>
    <w:p w14:paraId="1B3DC885" w14:textId="7ECDCAFC" w:rsidR="008C54A9" w:rsidRPr="008F5997" w:rsidRDefault="008C54A9" w:rsidP="0094234A">
      <w:pPr>
        <w:spacing w:line="360" w:lineRule="auto"/>
        <w:rPr>
          <w:rFonts w:ascii="Times New Roman" w:hAnsi="Times New Roman" w:cs="Times New Roman"/>
          <w:i/>
          <w:iCs/>
          <w:sz w:val="24"/>
          <w:szCs w:val="24"/>
        </w:rPr>
      </w:pPr>
      <w:r w:rsidRPr="008F5997">
        <w:rPr>
          <w:rFonts w:ascii="Times New Roman" w:hAnsi="Times New Roman" w:cs="Times New Roman"/>
          <w:i/>
          <w:iCs/>
          <w:sz w:val="24"/>
          <w:szCs w:val="24"/>
        </w:rPr>
        <w:t>My beloved enemy and younger sister, Siti Nur Halimah</w:t>
      </w:r>
    </w:p>
    <w:p w14:paraId="3A74FB5F" w14:textId="32E552BD" w:rsidR="006535A5" w:rsidRPr="008F5997" w:rsidRDefault="006535A5" w:rsidP="0094234A">
      <w:pPr>
        <w:spacing w:line="360" w:lineRule="auto"/>
        <w:rPr>
          <w:rFonts w:ascii="Times New Roman" w:hAnsi="Times New Roman" w:cs="Times New Roman"/>
          <w:i/>
          <w:iCs/>
          <w:sz w:val="24"/>
          <w:szCs w:val="24"/>
        </w:rPr>
      </w:pPr>
      <w:r w:rsidRPr="008F5997">
        <w:rPr>
          <w:rFonts w:ascii="Times New Roman" w:hAnsi="Times New Roman" w:cs="Times New Roman"/>
          <w:i/>
          <w:iCs/>
          <w:sz w:val="24"/>
          <w:szCs w:val="24"/>
        </w:rPr>
        <w:t>Myself, Salma Jihan Padila</w:t>
      </w:r>
    </w:p>
    <w:p w14:paraId="0AC162DE" w14:textId="3F04B5F3" w:rsidR="00015866" w:rsidRPr="008F5997" w:rsidRDefault="00015866" w:rsidP="0094234A">
      <w:pPr>
        <w:spacing w:line="360" w:lineRule="auto"/>
        <w:rPr>
          <w:rFonts w:ascii="Times New Roman" w:eastAsiaTheme="majorEastAsia" w:hAnsi="Times New Roman" w:cs="Times New Roman"/>
          <w:b/>
          <w:sz w:val="24"/>
          <w:szCs w:val="24"/>
        </w:rPr>
      </w:pPr>
    </w:p>
    <w:p w14:paraId="650684B5" w14:textId="77777777" w:rsidR="0047763C" w:rsidRPr="008F5997" w:rsidRDefault="0047763C">
      <w:pPr>
        <w:rPr>
          <w:rFonts w:ascii="Times New Roman" w:eastAsiaTheme="majorEastAsia" w:hAnsi="Times New Roman" w:cs="Times New Roman"/>
          <w:b/>
          <w:sz w:val="24"/>
          <w:szCs w:val="24"/>
        </w:rPr>
      </w:pPr>
      <w:r w:rsidRPr="008F5997">
        <w:rPr>
          <w:rFonts w:ascii="Times New Roman" w:hAnsi="Times New Roman" w:cs="Times New Roman"/>
          <w:szCs w:val="24"/>
        </w:rPr>
        <w:br w:type="page"/>
      </w:r>
    </w:p>
    <w:p w14:paraId="3C463D09" w14:textId="3BA5DC70" w:rsidR="009306B9" w:rsidRPr="008F5997" w:rsidRDefault="00C9760B" w:rsidP="0094234A">
      <w:pPr>
        <w:pStyle w:val="Heading1"/>
        <w:rPr>
          <w:rFonts w:cs="Times New Roman"/>
          <w:szCs w:val="24"/>
        </w:rPr>
      </w:pPr>
      <w:bookmarkStart w:id="10" w:name="_Toc182562290"/>
      <w:r w:rsidRPr="008F5997">
        <w:rPr>
          <w:rFonts w:cs="Times New Roman"/>
          <w:szCs w:val="24"/>
        </w:rPr>
        <w:lastRenderedPageBreak/>
        <w:t>TABLE OF CONTENTS</w:t>
      </w:r>
      <w:bookmarkEnd w:id="10"/>
    </w:p>
    <w:p w14:paraId="1EAEA5A1" w14:textId="3792EA99" w:rsidR="00173121" w:rsidRPr="00633425" w:rsidRDefault="008C2C0C">
      <w:pPr>
        <w:pStyle w:val="TOC1"/>
        <w:tabs>
          <w:tab w:val="right" w:leader="dot" w:pos="7927"/>
        </w:tabs>
        <w:rPr>
          <w:rFonts w:ascii="Times New Roman" w:eastAsiaTheme="minorEastAsia" w:hAnsi="Times New Roman" w:cs="Times New Roman"/>
          <w:b/>
          <w:bCs/>
          <w:noProof/>
          <w:sz w:val="24"/>
          <w:szCs w:val="24"/>
          <w:lang w:eastAsia="en-ID"/>
        </w:rPr>
      </w:pPr>
      <w:r w:rsidRPr="00875AED">
        <w:rPr>
          <w:rFonts w:ascii="Times New Roman" w:hAnsi="Times New Roman" w:cs="Times New Roman"/>
          <w:sz w:val="24"/>
          <w:szCs w:val="24"/>
        </w:rPr>
        <w:fldChar w:fldCharType="begin"/>
      </w:r>
      <w:r w:rsidRPr="00875AED">
        <w:rPr>
          <w:rFonts w:ascii="Times New Roman" w:hAnsi="Times New Roman" w:cs="Times New Roman"/>
          <w:sz w:val="24"/>
          <w:szCs w:val="24"/>
        </w:rPr>
        <w:instrText xml:space="preserve"> TOC \o "1-4" \h \z \u </w:instrText>
      </w:r>
      <w:r w:rsidRPr="00875AED">
        <w:rPr>
          <w:rFonts w:ascii="Times New Roman" w:hAnsi="Times New Roman" w:cs="Times New Roman"/>
          <w:sz w:val="24"/>
          <w:szCs w:val="24"/>
        </w:rPr>
        <w:fldChar w:fldCharType="separate"/>
      </w:r>
      <w:hyperlink w:anchor="_Toc182562281" w:history="1">
        <w:r w:rsidR="00173121" w:rsidRPr="00633425">
          <w:rPr>
            <w:rStyle w:val="Hyperlink"/>
            <w:rFonts w:ascii="Times New Roman" w:hAnsi="Times New Roman" w:cs="Times New Roman"/>
            <w:b/>
            <w:bCs/>
            <w:noProof/>
            <w:sz w:val="24"/>
            <w:szCs w:val="24"/>
          </w:rPr>
          <w:t>APPROVAL SHEET</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1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i</w:t>
        </w:r>
        <w:r w:rsidR="00173121" w:rsidRPr="00B844AE">
          <w:rPr>
            <w:rFonts w:ascii="Times New Roman" w:hAnsi="Times New Roman" w:cs="Times New Roman"/>
            <w:bCs/>
            <w:noProof/>
            <w:webHidden/>
            <w:sz w:val="24"/>
            <w:szCs w:val="24"/>
          </w:rPr>
          <w:fldChar w:fldCharType="end"/>
        </w:r>
      </w:hyperlink>
    </w:p>
    <w:p w14:paraId="2D14C38B" w14:textId="50C48D7E"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2" w:history="1">
        <w:r w:rsidR="00173121" w:rsidRPr="00633425">
          <w:rPr>
            <w:rStyle w:val="Hyperlink"/>
            <w:rFonts w:ascii="Times New Roman" w:hAnsi="Times New Roman" w:cs="Times New Roman"/>
            <w:b/>
            <w:bCs/>
            <w:noProof/>
            <w:sz w:val="24"/>
            <w:szCs w:val="24"/>
          </w:rPr>
          <w:t>LEGITIMATION OF EXAMINATION BOARD</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2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ii</w:t>
        </w:r>
        <w:r w:rsidR="00173121" w:rsidRPr="00B844AE">
          <w:rPr>
            <w:rFonts w:ascii="Times New Roman" w:hAnsi="Times New Roman" w:cs="Times New Roman"/>
            <w:bCs/>
            <w:noProof/>
            <w:webHidden/>
            <w:sz w:val="24"/>
            <w:szCs w:val="24"/>
          </w:rPr>
          <w:fldChar w:fldCharType="end"/>
        </w:r>
      </w:hyperlink>
    </w:p>
    <w:p w14:paraId="109E6BDD" w14:textId="640A0604"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3" w:history="1">
        <w:r w:rsidR="00173121" w:rsidRPr="00633425">
          <w:rPr>
            <w:rStyle w:val="Hyperlink"/>
            <w:rFonts w:ascii="Times New Roman" w:hAnsi="Times New Roman" w:cs="Times New Roman"/>
            <w:b/>
            <w:bCs/>
            <w:noProof/>
            <w:sz w:val="24"/>
            <w:szCs w:val="24"/>
          </w:rPr>
          <w:t>DECLARATION</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3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iii</w:t>
        </w:r>
        <w:r w:rsidR="00173121" w:rsidRPr="00B844AE">
          <w:rPr>
            <w:rFonts w:ascii="Times New Roman" w:hAnsi="Times New Roman" w:cs="Times New Roman"/>
            <w:bCs/>
            <w:noProof/>
            <w:webHidden/>
            <w:sz w:val="24"/>
            <w:szCs w:val="24"/>
          </w:rPr>
          <w:fldChar w:fldCharType="end"/>
        </w:r>
      </w:hyperlink>
    </w:p>
    <w:p w14:paraId="289CB1E3" w14:textId="5E811C11"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4" w:history="1">
        <w:r w:rsidR="00173121" w:rsidRPr="00B844AE">
          <w:rPr>
            <w:rStyle w:val="Hyperlink"/>
            <w:rFonts w:ascii="Times New Roman" w:hAnsi="Times New Roman" w:cs="Times New Roman"/>
            <w:b/>
            <w:bCs/>
            <w:i/>
            <w:noProof/>
            <w:sz w:val="24"/>
            <w:szCs w:val="24"/>
          </w:rPr>
          <w:t>PERNYATAAN</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4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iv</w:t>
        </w:r>
        <w:r w:rsidR="00173121" w:rsidRPr="00B844AE">
          <w:rPr>
            <w:rFonts w:ascii="Times New Roman" w:hAnsi="Times New Roman" w:cs="Times New Roman"/>
            <w:bCs/>
            <w:noProof/>
            <w:webHidden/>
            <w:sz w:val="24"/>
            <w:szCs w:val="24"/>
          </w:rPr>
          <w:fldChar w:fldCharType="end"/>
        </w:r>
      </w:hyperlink>
    </w:p>
    <w:p w14:paraId="1E611893" w14:textId="2338E517"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5" w:history="1">
        <w:r w:rsidR="00173121" w:rsidRPr="00633425">
          <w:rPr>
            <w:rStyle w:val="Hyperlink"/>
            <w:rFonts w:ascii="Times New Roman" w:hAnsi="Times New Roman" w:cs="Times New Roman"/>
            <w:b/>
            <w:bCs/>
            <w:noProof/>
            <w:sz w:val="24"/>
            <w:szCs w:val="24"/>
          </w:rPr>
          <w:t>ABSTRACT</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5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v</w:t>
        </w:r>
        <w:r w:rsidR="00173121" w:rsidRPr="00B844AE">
          <w:rPr>
            <w:rFonts w:ascii="Times New Roman" w:hAnsi="Times New Roman" w:cs="Times New Roman"/>
            <w:bCs/>
            <w:noProof/>
            <w:webHidden/>
            <w:sz w:val="24"/>
            <w:szCs w:val="24"/>
          </w:rPr>
          <w:fldChar w:fldCharType="end"/>
        </w:r>
      </w:hyperlink>
    </w:p>
    <w:p w14:paraId="0DF88158" w14:textId="5D1C0ED2"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6" w:history="1">
        <w:r w:rsidR="00173121" w:rsidRPr="00B844AE">
          <w:rPr>
            <w:rStyle w:val="Hyperlink"/>
            <w:rFonts w:ascii="Times New Roman" w:hAnsi="Times New Roman" w:cs="Times New Roman"/>
            <w:b/>
            <w:bCs/>
            <w:i/>
            <w:noProof/>
            <w:sz w:val="24"/>
            <w:szCs w:val="24"/>
          </w:rPr>
          <w:t>ABSTRAK</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6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vi</w:t>
        </w:r>
        <w:r w:rsidR="00173121" w:rsidRPr="00B844AE">
          <w:rPr>
            <w:rFonts w:ascii="Times New Roman" w:hAnsi="Times New Roman" w:cs="Times New Roman"/>
            <w:bCs/>
            <w:noProof/>
            <w:webHidden/>
            <w:sz w:val="24"/>
            <w:szCs w:val="24"/>
          </w:rPr>
          <w:fldChar w:fldCharType="end"/>
        </w:r>
      </w:hyperlink>
    </w:p>
    <w:p w14:paraId="1186BA74" w14:textId="53247B1B"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7" w:history="1">
        <w:r w:rsidR="00173121" w:rsidRPr="00633425">
          <w:rPr>
            <w:rStyle w:val="Hyperlink"/>
            <w:rFonts w:ascii="Times New Roman" w:hAnsi="Times New Roman" w:cs="Times New Roman"/>
            <w:b/>
            <w:bCs/>
            <w:noProof/>
            <w:sz w:val="24"/>
            <w:szCs w:val="24"/>
          </w:rPr>
          <w:t>PREFACE</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7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vii</w:t>
        </w:r>
        <w:r w:rsidR="00173121" w:rsidRPr="00B844AE">
          <w:rPr>
            <w:rFonts w:ascii="Times New Roman" w:hAnsi="Times New Roman" w:cs="Times New Roman"/>
            <w:bCs/>
            <w:noProof/>
            <w:webHidden/>
            <w:sz w:val="24"/>
            <w:szCs w:val="24"/>
          </w:rPr>
          <w:fldChar w:fldCharType="end"/>
        </w:r>
      </w:hyperlink>
    </w:p>
    <w:p w14:paraId="78ABB16E" w14:textId="6F192632"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8" w:history="1">
        <w:r w:rsidR="00173121" w:rsidRPr="00633425">
          <w:rPr>
            <w:rStyle w:val="Hyperlink"/>
            <w:rFonts w:ascii="Times New Roman" w:hAnsi="Times New Roman" w:cs="Times New Roman"/>
            <w:b/>
            <w:bCs/>
            <w:noProof/>
            <w:sz w:val="24"/>
            <w:szCs w:val="24"/>
          </w:rPr>
          <w:t>ACKNOWLEDGEMENTS</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8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viii</w:t>
        </w:r>
        <w:r w:rsidR="00173121" w:rsidRPr="00B844AE">
          <w:rPr>
            <w:rFonts w:ascii="Times New Roman" w:hAnsi="Times New Roman" w:cs="Times New Roman"/>
            <w:bCs/>
            <w:noProof/>
            <w:webHidden/>
            <w:sz w:val="24"/>
            <w:szCs w:val="24"/>
          </w:rPr>
          <w:fldChar w:fldCharType="end"/>
        </w:r>
      </w:hyperlink>
    </w:p>
    <w:p w14:paraId="6DC2B920" w14:textId="21610BA8"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89" w:history="1">
        <w:r w:rsidR="00173121" w:rsidRPr="00633425">
          <w:rPr>
            <w:rStyle w:val="Hyperlink"/>
            <w:rFonts w:ascii="Times New Roman" w:hAnsi="Times New Roman" w:cs="Times New Roman"/>
            <w:b/>
            <w:bCs/>
            <w:noProof/>
            <w:sz w:val="24"/>
            <w:szCs w:val="24"/>
          </w:rPr>
          <w:t>MOTTO</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89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x</w:t>
        </w:r>
        <w:r w:rsidR="00173121" w:rsidRPr="00B844AE">
          <w:rPr>
            <w:rFonts w:ascii="Times New Roman" w:hAnsi="Times New Roman" w:cs="Times New Roman"/>
            <w:bCs/>
            <w:noProof/>
            <w:webHidden/>
            <w:sz w:val="24"/>
            <w:szCs w:val="24"/>
          </w:rPr>
          <w:fldChar w:fldCharType="end"/>
        </w:r>
      </w:hyperlink>
    </w:p>
    <w:p w14:paraId="6244FDAE" w14:textId="29FCC72A"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290" w:history="1">
        <w:r w:rsidR="00173121" w:rsidRPr="00633425">
          <w:rPr>
            <w:rStyle w:val="Hyperlink"/>
            <w:rFonts w:ascii="Times New Roman" w:hAnsi="Times New Roman" w:cs="Times New Roman"/>
            <w:b/>
            <w:bCs/>
            <w:noProof/>
            <w:sz w:val="24"/>
            <w:szCs w:val="24"/>
          </w:rPr>
          <w:t>TABLE OF CONTENTS</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90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xi</w:t>
        </w:r>
        <w:r w:rsidR="00173121" w:rsidRPr="00B844AE">
          <w:rPr>
            <w:rFonts w:ascii="Times New Roman" w:hAnsi="Times New Roman" w:cs="Times New Roman"/>
            <w:bCs/>
            <w:noProof/>
            <w:webHidden/>
            <w:sz w:val="24"/>
            <w:szCs w:val="24"/>
          </w:rPr>
          <w:fldChar w:fldCharType="end"/>
        </w:r>
      </w:hyperlink>
    </w:p>
    <w:p w14:paraId="1A4037CB" w14:textId="0E96EA65" w:rsidR="00173121" w:rsidRPr="00633425" w:rsidRDefault="00872C80" w:rsidP="00B844AE">
      <w:pPr>
        <w:pStyle w:val="TOC1"/>
        <w:tabs>
          <w:tab w:val="right" w:leader="dot" w:pos="7927"/>
        </w:tabs>
        <w:rPr>
          <w:rFonts w:ascii="Times New Roman" w:eastAsiaTheme="minorEastAsia" w:hAnsi="Times New Roman" w:cs="Times New Roman"/>
          <w:b/>
          <w:bCs/>
          <w:noProof/>
          <w:sz w:val="24"/>
          <w:szCs w:val="24"/>
          <w:lang w:eastAsia="en-ID"/>
        </w:rPr>
      </w:pPr>
      <w:hyperlink w:anchor="_Toc182562291" w:history="1">
        <w:r w:rsidR="00173121" w:rsidRPr="00633425">
          <w:rPr>
            <w:rStyle w:val="Hyperlink"/>
            <w:rFonts w:ascii="Times New Roman" w:hAnsi="Times New Roman" w:cs="Times New Roman"/>
            <w:b/>
            <w:bCs/>
            <w:noProof/>
            <w:sz w:val="24"/>
            <w:szCs w:val="24"/>
          </w:rPr>
          <w:t>CHAPTER I</w:t>
        </w:r>
      </w:hyperlink>
      <w:r w:rsidR="00B844AE">
        <w:rPr>
          <w:rFonts w:ascii="Times New Roman" w:hAnsi="Times New Roman" w:cs="Times New Roman"/>
          <w:b/>
          <w:bCs/>
          <w:noProof/>
          <w:sz w:val="24"/>
          <w:szCs w:val="24"/>
        </w:rPr>
        <w:t xml:space="preserve"> </w:t>
      </w:r>
      <w:hyperlink w:anchor="_Toc182562292" w:history="1">
        <w:r w:rsidR="00173121" w:rsidRPr="00633425">
          <w:rPr>
            <w:rStyle w:val="Hyperlink"/>
            <w:rFonts w:ascii="Times New Roman" w:hAnsi="Times New Roman" w:cs="Times New Roman"/>
            <w:b/>
            <w:bCs/>
            <w:noProof/>
            <w:sz w:val="24"/>
            <w:szCs w:val="24"/>
          </w:rPr>
          <w:t>INTRODUCTION</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292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1</w:t>
        </w:r>
        <w:r w:rsidR="00173121" w:rsidRPr="00B844AE">
          <w:rPr>
            <w:rFonts w:ascii="Times New Roman" w:hAnsi="Times New Roman" w:cs="Times New Roman"/>
            <w:bCs/>
            <w:noProof/>
            <w:webHidden/>
            <w:sz w:val="24"/>
            <w:szCs w:val="24"/>
          </w:rPr>
          <w:fldChar w:fldCharType="end"/>
        </w:r>
      </w:hyperlink>
    </w:p>
    <w:p w14:paraId="2CA9211E" w14:textId="65ED67D8"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3" w:history="1">
        <w:r w:rsidR="00173121" w:rsidRPr="00173121">
          <w:rPr>
            <w:rStyle w:val="Hyperlink"/>
            <w:rFonts w:ascii="Times New Roman" w:hAnsi="Times New Roman" w:cs="Times New Roman"/>
            <w:noProof/>
            <w:sz w:val="24"/>
            <w:szCs w:val="24"/>
          </w:rPr>
          <w:t>1.1 Background of the Study</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3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w:t>
        </w:r>
        <w:r w:rsidR="00173121" w:rsidRPr="00173121">
          <w:rPr>
            <w:rFonts w:ascii="Times New Roman" w:hAnsi="Times New Roman" w:cs="Times New Roman"/>
            <w:noProof/>
            <w:webHidden/>
            <w:sz w:val="24"/>
            <w:szCs w:val="24"/>
          </w:rPr>
          <w:fldChar w:fldCharType="end"/>
        </w:r>
      </w:hyperlink>
    </w:p>
    <w:p w14:paraId="6F68427A" w14:textId="5BB620C7"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4" w:history="1">
        <w:r w:rsidR="00173121" w:rsidRPr="00173121">
          <w:rPr>
            <w:rStyle w:val="Hyperlink"/>
            <w:rFonts w:ascii="Times New Roman" w:eastAsia="Times New Roman" w:hAnsi="Times New Roman" w:cs="Times New Roman"/>
            <w:noProof/>
            <w:sz w:val="24"/>
            <w:szCs w:val="24"/>
            <w:lang w:eastAsia="en-ID"/>
          </w:rPr>
          <w:t>1.2 Reason for Choosing the Topic</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4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4</w:t>
        </w:r>
        <w:r w:rsidR="00173121" w:rsidRPr="00173121">
          <w:rPr>
            <w:rFonts w:ascii="Times New Roman" w:hAnsi="Times New Roman" w:cs="Times New Roman"/>
            <w:noProof/>
            <w:webHidden/>
            <w:sz w:val="24"/>
            <w:szCs w:val="24"/>
          </w:rPr>
          <w:fldChar w:fldCharType="end"/>
        </w:r>
      </w:hyperlink>
    </w:p>
    <w:p w14:paraId="0DCB4692" w14:textId="26B3C649"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5" w:history="1">
        <w:r w:rsidR="00173121" w:rsidRPr="00173121">
          <w:rPr>
            <w:rStyle w:val="Hyperlink"/>
            <w:rFonts w:ascii="Times New Roman" w:hAnsi="Times New Roman" w:cs="Times New Roman"/>
            <w:noProof/>
            <w:sz w:val="24"/>
            <w:szCs w:val="24"/>
            <w:lang w:val="id-ID"/>
          </w:rPr>
          <w:t>1.3 Research Quest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5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5</w:t>
        </w:r>
        <w:r w:rsidR="00173121" w:rsidRPr="00173121">
          <w:rPr>
            <w:rFonts w:ascii="Times New Roman" w:hAnsi="Times New Roman" w:cs="Times New Roman"/>
            <w:noProof/>
            <w:webHidden/>
            <w:sz w:val="24"/>
            <w:szCs w:val="24"/>
          </w:rPr>
          <w:fldChar w:fldCharType="end"/>
        </w:r>
      </w:hyperlink>
    </w:p>
    <w:p w14:paraId="4A5F1971" w14:textId="4C7AA7DC"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6" w:history="1">
        <w:r w:rsidR="00173121" w:rsidRPr="00173121">
          <w:rPr>
            <w:rStyle w:val="Hyperlink"/>
            <w:rFonts w:ascii="Times New Roman" w:hAnsi="Times New Roman" w:cs="Times New Roman"/>
            <w:noProof/>
            <w:sz w:val="24"/>
            <w:szCs w:val="24"/>
            <w:lang w:val="id-ID"/>
          </w:rPr>
          <w:t>1.4 Research Objective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6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5</w:t>
        </w:r>
        <w:r w:rsidR="00173121" w:rsidRPr="00173121">
          <w:rPr>
            <w:rFonts w:ascii="Times New Roman" w:hAnsi="Times New Roman" w:cs="Times New Roman"/>
            <w:noProof/>
            <w:webHidden/>
            <w:sz w:val="24"/>
            <w:szCs w:val="24"/>
          </w:rPr>
          <w:fldChar w:fldCharType="end"/>
        </w:r>
      </w:hyperlink>
    </w:p>
    <w:p w14:paraId="3D5FEC0D" w14:textId="795EE2AA"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7" w:history="1">
        <w:r w:rsidR="00173121" w:rsidRPr="00173121">
          <w:rPr>
            <w:rStyle w:val="Hyperlink"/>
            <w:rFonts w:ascii="Times New Roman" w:hAnsi="Times New Roman" w:cs="Times New Roman"/>
            <w:noProof/>
            <w:sz w:val="24"/>
            <w:szCs w:val="24"/>
            <w:lang w:val="id-ID"/>
          </w:rPr>
          <w:t>1.5 Significances of the Study</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7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5</w:t>
        </w:r>
        <w:r w:rsidR="00173121" w:rsidRPr="00173121">
          <w:rPr>
            <w:rFonts w:ascii="Times New Roman" w:hAnsi="Times New Roman" w:cs="Times New Roman"/>
            <w:noProof/>
            <w:webHidden/>
            <w:sz w:val="24"/>
            <w:szCs w:val="24"/>
          </w:rPr>
          <w:fldChar w:fldCharType="end"/>
        </w:r>
      </w:hyperlink>
    </w:p>
    <w:p w14:paraId="23EF8D0F" w14:textId="24F9906D"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8" w:history="1">
        <w:r w:rsidR="00173121" w:rsidRPr="00173121">
          <w:rPr>
            <w:rStyle w:val="Hyperlink"/>
            <w:rFonts w:ascii="Times New Roman" w:eastAsia="Times New Roman" w:hAnsi="Times New Roman" w:cs="Times New Roman"/>
            <w:noProof/>
            <w:sz w:val="24"/>
            <w:szCs w:val="24"/>
            <w:lang w:eastAsia="en-ID"/>
          </w:rPr>
          <w:t>1.6 Research Methodology</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8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5</w:t>
        </w:r>
        <w:r w:rsidR="00173121" w:rsidRPr="00173121">
          <w:rPr>
            <w:rFonts w:ascii="Times New Roman" w:hAnsi="Times New Roman" w:cs="Times New Roman"/>
            <w:noProof/>
            <w:webHidden/>
            <w:sz w:val="24"/>
            <w:szCs w:val="24"/>
          </w:rPr>
          <w:fldChar w:fldCharType="end"/>
        </w:r>
      </w:hyperlink>
    </w:p>
    <w:p w14:paraId="3803463A" w14:textId="7DC08237"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299" w:history="1">
        <w:r w:rsidR="00173121" w:rsidRPr="00173121">
          <w:rPr>
            <w:rStyle w:val="Hyperlink"/>
            <w:rFonts w:ascii="Times New Roman" w:eastAsia="Times New Roman" w:hAnsi="Times New Roman" w:cs="Times New Roman"/>
            <w:noProof/>
            <w:sz w:val="24"/>
            <w:szCs w:val="24"/>
            <w:lang w:eastAsia="en-ID"/>
          </w:rPr>
          <w:t>1.7 Definition of Terminologie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299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6</w:t>
        </w:r>
        <w:r w:rsidR="00173121" w:rsidRPr="00173121">
          <w:rPr>
            <w:rFonts w:ascii="Times New Roman" w:hAnsi="Times New Roman" w:cs="Times New Roman"/>
            <w:noProof/>
            <w:webHidden/>
            <w:sz w:val="24"/>
            <w:szCs w:val="24"/>
          </w:rPr>
          <w:fldChar w:fldCharType="end"/>
        </w:r>
      </w:hyperlink>
    </w:p>
    <w:p w14:paraId="70A9E760" w14:textId="70D7EEFF"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00" w:history="1">
        <w:r w:rsidR="00173121" w:rsidRPr="00173121">
          <w:rPr>
            <w:rStyle w:val="Hyperlink"/>
            <w:rFonts w:ascii="Times New Roman" w:hAnsi="Times New Roman" w:cs="Times New Roman"/>
            <w:noProof/>
            <w:sz w:val="24"/>
            <w:szCs w:val="24"/>
            <w:lang w:val="id-ID"/>
          </w:rPr>
          <w:t>1.7.1 Emancipated Curriculum</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0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6</w:t>
        </w:r>
        <w:r w:rsidR="00173121" w:rsidRPr="00173121">
          <w:rPr>
            <w:rFonts w:ascii="Times New Roman" w:hAnsi="Times New Roman" w:cs="Times New Roman"/>
            <w:noProof/>
            <w:webHidden/>
            <w:sz w:val="24"/>
            <w:szCs w:val="24"/>
          </w:rPr>
          <w:fldChar w:fldCharType="end"/>
        </w:r>
      </w:hyperlink>
    </w:p>
    <w:p w14:paraId="411E3294" w14:textId="2BDDB382"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01" w:history="1">
        <w:r w:rsidR="00173121" w:rsidRPr="00173121">
          <w:rPr>
            <w:rStyle w:val="Hyperlink"/>
            <w:rFonts w:ascii="Times New Roman" w:eastAsia="Times New Roman" w:hAnsi="Times New Roman" w:cs="Times New Roman"/>
            <w:noProof/>
            <w:sz w:val="24"/>
            <w:szCs w:val="24"/>
            <w:lang w:eastAsia="en-ID"/>
          </w:rPr>
          <w:t>1.7.2 Project Based Learning (PjB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1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6</w:t>
        </w:r>
        <w:r w:rsidR="00173121" w:rsidRPr="00173121">
          <w:rPr>
            <w:rFonts w:ascii="Times New Roman" w:hAnsi="Times New Roman" w:cs="Times New Roman"/>
            <w:noProof/>
            <w:webHidden/>
            <w:sz w:val="24"/>
            <w:szCs w:val="24"/>
          </w:rPr>
          <w:fldChar w:fldCharType="end"/>
        </w:r>
      </w:hyperlink>
    </w:p>
    <w:p w14:paraId="3E873667" w14:textId="6B85824A"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02" w:history="1">
        <w:r w:rsidR="00173121" w:rsidRPr="00173121">
          <w:rPr>
            <w:rStyle w:val="Hyperlink"/>
            <w:rFonts w:ascii="Times New Roman" w:eastAsia="Times New Roman" w:hAnsi="Times New Roman" w:cs="Times New Roman"/>
            <w:noProof/>
            <w:sz w:val="24"/>
            <w:szCs w:val="24"/>
            <w:lang w:eastAsia="en-ID"/>
          </w:rPr>
          <w:t>1.7.3 Percept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2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6</w:t>
        </w:r>
        <w:r w:rsidR="00173121" w:rsidRPr="00173121">
          <w:rPr>
            <w:rFonts w:ascii="Times New Roman" w:hAnsi="Times New Roman" w:cs="Times New Roman"/>
            <w:noProof/>
            <w:webHidden/>
            <w:sz w:val="24"/>
            <w:szCs w:val="24"/>
          </w:rPr>
          <w:fldChar w:fldCharType="end"/>
        </w:r>
      </w:hyperlink>
    </w:p>
    <w:p w14:paraId="58D96793" w14:textId="6446970F" w:rsidR="00173121" w:rsidRPr="00633425" w:rsidRDefault="00872C80" w:rsidP="00B844AE">
      <w:pPr>
        <w:pStyle w:val="TOC1"/>
        <w:tabs>
          <w:tab w:val="right" w:leader="dot" w:pos="7927"/>
        </w:tabs>
        <w:rPr>
          <w:rFonts w:ascii="Times New Roman" w:eastAsiaTheme="minorEastAsia" w:hAnsi="Times New Roman" w:cs="Times New Roman"/>
          <w:b/>
          <w:bCs/>
          <w:noProof/>
          <w:sz w:val="24"/>
          <w:szCs w:val="24"/>
          <w:lang w:eastAsia="en-ID"/>
        </w:rPr>
      </w:pPr>
      <w:hyperlink w:anchor="_Toc182562303" w:history="1">
        <w:r w:rsidR="00173121" w:rsidRPr="00633425">
          <w:rPr>
            <w:rStyle w:val="Hyperlink"/>
            <w:rFonts w:ascii="Times New Roman" w:hAnsi="Times New Roman" w:cs="Times New Roman"/>
            <w:b/>
            <w:bCs/>
            <w:noProof/>
            <w:sz w:val="24"/>
            <w:szCs w:val="24"/>
            <w:lang w:val="id-ID"/>
          </w:rPr>
          <w:t>CHAPTER II</w:t>
        </w:r>
      </w:hyperlink>
      <w:r w:rsidR="00B844AE">
        <w:rPr>
          <w:rFonts w:ascii="Times New Roman" w:hAnsi="Times New Roman" w:cs="Times New Roman"/>
          <w:b/>
          <w:bCs/>
          <w:noProof/>
          <w:sz w:val="24"/>
          <w:szCs w:val="24"/>
        </w:rPr>
        <w:t xml:space="preserve"> </w:t>
      </w:r>
      <w:hyperlink w:anchor="_Toc182562304" w:history="1">
        <w:r w:rsidR="00173121" w:rsidRPr="00633425">
          <w:rPr>
            <w:rStyle w:val="Hyperlink"/>
            <w:rFonts w:ascii="Times New Roman" w:hAnsi="Times New Roman" w:cs="Times New Roman"/>
            <w:b/>
            <w:bCs/>
            <w:noProof/>
            <w:sz w:val="24"/>
            <w:szCs w:val="24"/>
            <w:lang w:val="id-ID"/>
          </w:rPr>
          <w:t>LITERATURE REVIEW</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304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7</w:t>
        </w:r>
        <w:r w:rsidR="00173121" w:rsidRPr="00B844AE">
          <w:rPr>
            <w:rFonts w:ascii="Times New Roman" w:hAnsi="Times New Roman" w:cs="Times New Roman"/>
            <w:bCs/>
            <w:noProof/>
            <w:webHidden/>
            <w:sz w:val="24"/>
            <w:szCs w:val="24"/>
          </w:rPr>
          <w:fldChar w:fldCharType="end"/>
        </w:r>
      </w:hyperlink>
    </w:p>
    <w:p w14:paraId="2767589B" w14:textId="05D423B5"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05" w:history="1">
        <w:r w:rsidR="00173121" w:rsidRPr="00173121">
          <w:rPr>
            <w:rStyle w:val="Hyperlink"/>
            <w:rFonts w:ascii="Times New Roman" w:hAnsi="Times New Roman" w:cs="Times New Roman"/>
            <w:noProof/>
            <w:sz w:val="24"/>
            <w:szCs w:val="24"/>
            <w:lang w:val="en-US"/>
          </w:rPr>
          <w:t>2.1 Percept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5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7</w:t>
        </w:r>
        <w:r w:rsidR="00173121" w:rsidRPr="00173121">
          <w:rPr>
            <w:rFonts w:ascii="Times New Roman" w:hAnsi="Times New Roman" w:cs="Times New Roman"/>
            <w:noProof/>
            <w:webHidden/>
            <w:sz w:val="24"/>
            <w:szCs w:val="24"/>
          </w:rPr>
          <w:fldChar w:fldCharType="end"/>
        </w:r>
      </w:hyperlink>
    </w:p>
    <w:p w14:paraId="42BF02DB" w14:textId="2FA4D259"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06" w:history="1">
        <w:r w:rsidR="00173121" w:rsidRPr="00173121">
          <w:rPr>
            <w:rStyle w:val="Hyperlink"/>
            <w:rFonts w:ascii="Times New Roman" w:hAnsi="Times New Roman" w:cs="Times New Roman"/>
            <w:noProof/>
            <w:sz w:val="24"/>
            <w:szCs w:val="24"/>
            <w:lang w:val="en-US"/>
          </w:rPr>
          <w:t>2.2 Emancipated Curriculum</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6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8</w:t>
        </w:r>
        <w:r w:rsidR="00173121" w:rsidRPr="00173121">
          <w:rPr>
            <w:rFonts w:ascii="Times New Roman" w:hAnsi="Times New Roman" w:cs="Times New Roman"/>
            <w:noProof/>
            <w:webHidden/>
            <w:sz w:val="24"/>
            <w:szCs w:val="24"/>
          </w:rPr>
          <w:fldChar w:fldCharType="end"/>
        </w:r>
      </w:hyperlink>
    </w:p>
    <w:p w14:paraId="34DD6F84" w14:textId="4869434D"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07" w:history="1">
        <w:r w:rsidR="00173121" w:rsidRPr="00173121">
          <w:rPr>
            <w:rStyle w:val="Hyperlink"/>
            <w:rFonts w:ascii="Times New Roman" w:hAnsi="Times New Roman" w:cs="Times New Roman"/>
            <w:noProof/>
            <w:sz w:val="24"/>
            <w:szCs w:val="24"/>
            <w:lang w:val="en-US"/>
          </w:rPr>
          <w:t xml:space="preserve">2.2.1 The Concept of Emancipated Curriculum at the Senior High School </w:t>
        </w:r>
        <w:r w:rsidR="00BE532C">
          <w:rPr>
            <w:rStyle w:val="Hyperlink"/>
            <w:rFonts w:ascii="Times New Roman" w:hAnsi="Times New Roman" w:cs="Times New Roman"/>
            <w:noProof/>
            <w:sz w:val="24"/>
            <w:szCs w:val="24"/>
            <w:lang w:val="en-US"/>
          </w:rPr>
          <w:t xml:space="preserve">  </w:t>
        </w:r>
        <w:r w:rsidR="00173121" w:rsidRPr="00173121">
          <w:rPr>
            <w:rStyle w:val="Hyperlink"/>
            <w:rFonts w:ascii="Times New Roman" w:hAnsi="Times New Roman" w:cs="Times New Roman"/>
            <w:noProof/>
            <w:sz w:val="24"/>
            <w:szCs w:val="24"/>
            <w:lang w:val="en-US"/>
          </w:rPr>
          <w:t>Leve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7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0</w:t>
        </w:r>
        <w:r w:rsidR="00173121" w:rsidRPr="00173121">
          <w:rPr>
            <w:rFonts w:ascii="Times New Roman" w:hAnsi="Times New Roman" w:cs="Times New Roman"/>
            <w:noProof/>
            <w:webHidden/>
            <w:sz w:val="24"/>
            <w:szCs w:val="24"/>
          </w:rPr>
          <w:fldChar w:fldCharType="end"/>
        </w:r>
      </w:hyperlink>
    </w:p>
    <w:p w14:paraId="2E0BDA45" w14:textId="143C9EDE"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08" w:history="1">
        <w:r w:rsidR="00173121" w:rsidRPr="00173121">
          <w:rPr>
            <w:rStyle w:val="Hyperlink"/>
            <w:rFonts w:ascii="Times New Roman" w:hAnsi="Times New Roman" w:cs="Times New Roman"/>
            <w:noProof/>
            <w:sz w:val="24"/>
            <w:szCs w:val="24"/>
            <w:lang w:val="id-ID"/>
          </w:rPr>
          <w:t>2.3 Project Based Learning (PjB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8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2</w:t>
        </w:r>
        <w:r w:rsidR="00173121" w:rsidRPr="00173121">
          <w:rPr>
            <w:rFonts w:ascii="Times New Roman" w:hAnsi="Times New Roman" w:cs="Times New Roman"/>
            <w:noProof/>
            <w:webHidden/>
            <w:sz w:val="24"/>
            <w:szCs w:val="24"/>
          </w:rPr>
          <w:fldChar w:fldCharType="end"/>
        </w:r>
      </w:hyperlink>
    </w:p>
    <w:p w14:paraId="17C14F34" w14:textId="5667E58D"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09" w:history="1">
        <w:r w:rsidR="00173121" w:rsidRPr="00173121">
          <w:rPr>
            <w:rStyle w:val="Hyperlink"/>
            <w:rFonts w:ascii="Times New Roman" w:hAnsi="Times New Roman" w:cs="Times New Roman"/>
            <w:noProof/>
            <w:sz w:val="24"/>
            <w:szCs w:val="24"/>
            <w:lang w:val="id-ID"/>
          </w:rPr>
          <w:t>2.3.1 Definition of Project-Based Learning (PjB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09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2</w:t>
        </w:r>
        <w:r w:rsidR="00173121" w:rsidRPr="00173121">
          <w:rPr>
            <w:rFonts w:ascii="Times New Roman" w:hAnsi="Times New Roman" w:cs="Times New Roman"/>
            <w:noProof/>
            <w:webHidden/>
            <w:sz w:val="24"/>
            <w:szCs w:val="24"/>
          </w:rPr>
          <w:fldChar w:fldCharType="end"/>
        </w:r>
      </w:hyperlink>
    </w:p>
    <w:p w14:paraId="6E0831F7" w14:textId="69EB20DC"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10" w:history="1">
        <w:r w:rsidR="00173121" w:rsidRPr="00173121">
          <w:rPr>
            <w:rStyle w:val="Hyperlink"/>
            <w:rFonts w:ascii="Times New Roman" w:hAnsi="Times New Roman" w:cs="Times New Roman"/>
            <w:noProof/>
            <w:sz w:val="24"/>
            <w:szCs w:val="24"/>
            <w:lang w:val="id-ID"/>
          </w:rPr>
          <w:t>2.3.2 Characteristics of Project Based Learning</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0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3</w:t>
        </w:r>
        <w:r w:rsidR="00173121" w:rsidRPr="00173121">
          <w:rPr>
            <w:rFonts w:ascii="Times New Roman" w:hAnsi="Times New Roman" w:cs="Times New Roman"/>
            <w:noProof/>
            <w:webHidden/>
            <w:sz w:val="24"/>
            <w:szCs w:val="24"/>
          </w:rPr>
          <w:fldChar w:fldCharType="end"/>
        </w:r>
      </w:hyperlink>
    </w:p>
    <w:p w14:paraId="4B71B3C9" w14:textId="6B1374DA"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11" w:history="1">
        <w:r w:rsidR="00173121" w:rsidRPr="00173121">
          <w:rPr>
            <w:rStyle w:val="Hyperlink"/>
            <w:rFonts w:ascii="Times New Roman" w:hAnsi="Times New Roman" w:cs="Times New Roman"/>
            <w:noProof/>
            <w:sz w:val="24"/>
            <w:szCs w:val="24"/>
            <w:lang w:val="id-ID"/>
          </w:rPr>
          <w:t>2.3.3 Syntax of Project Based Learning Mode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1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3</w:t>
        </w:r>
        <w:r w:rsidR="00173121" w:rsidRPr="00173121">
          <w:rPr>
            <w:rFonts w:ascii="Times New Roman" w:hAnsi="Times New Roman" w:cs="Times New Roman"/>
            <w:noProof/>
            <w:webHidden/>
            <w:sz w:val="24"/>
            <w:szCs w:val="24"/>
          </w:rPr>
          <w:fldChar w:fldCharType="end"/>
        </w:r>
      </w:hyperlink>
    </w:p>
    <w:p w14:paraId="640B04F4" w14:textId="386A8291"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12" w:history="1">
        <w:r w:rsidR="00173121" w:rsidRPr="00173121">
          <w:rPr>
            <w:rStyle w:val="Hyperlink"/>
            <w:rFonts w:ascii="Times New Roman" w:hAnsi="Times New Roman" w:cs="Times New Roman"/>
            <w:noProof/>
            <w:sz w:val="24"/>
            <w:szCs w:val="24"/>
            <w:lang w:val="id-ID"/>
          </w:rPr>
          <w:t>2.3.4 Principles of Project Based Learning</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2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6</w:t>
        </w:r>
        <w:r w:rsidR="00173121" w:rsidRPr="00173121">
          <w:rPr>
            <w:rFonts w:ascii="Times New Roman" w:hAnsi="Times New Roman" w:cs="Times New Roman"/>
            <w:noProof/>
            <w:webHidden/>
            <w:sz w:val="24"/>
            <w:szCs w:val="24"/>
          </w:rPr>
          <w:fldChar w:fldCharType="end"/>
        </w:r>
      </w:hyperlink>
    </w:p>
    <w:p w14:paraId="15C9E3CD" w14:textId="043F8FC2"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13" w:history="1">
        <w:r w:rsidR="00173121" w:rsidRPr="00173121">
          <w:rPr>
            <w:rStyle w:val="Hyperlink"/>
            <w:rFonts w:ascii="Times New Roman" w:hAnsi="Times New Roman" w:cs="Times New Roman"/>
            <w:noProof/>
            <w:sz w:val="24"/>
            <w:szCs w:val="24"/>
            <w:lang w:val="id-ID"/>
          </w:rPr>
          <w:t>2.3.5 Advantages and Disadvantagesof Project Based Learning Mode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3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7</w:t>
        </w:r>
        <w:r w:rsidR="00173121" w:rsidRPr="00173121">
          <w:rPr>
            <w:rFonts w:ascii="Times New Roman" w:hAnsi="Times New Roman" w:cs="Times New Roman"/>
            <w:noProof/>
            <w:webHidden/>
            <w:sz w:val="24"/>
            <w:szCs w:val="24"/>
          </w:rPr>
          <w:fldChar w:fldCharType="end"/>
        </w:r>
      </w:hyperlink>
    </w:p>
    <w:p w14:paraId="7D34FD2B" w14:textId="20A313FA"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14" w:history="1">
        <w:r w:rsidR="00173121" w:rsidRPr="00173121">
          <w:rPr>
            <w:rStyle w:val="Hyperlink"/>
            <w:rFonts w:ascii="Times New Roman" w:hAnsi="Times New Roman" w:cs="Times New Roman"/>
            <w:noProof/>
            <w:sz w:val="24"/>
            <w:szCs w:val="24"/>
            <w:lang w:val="id-ID"/>
          </w:rPr>
          <w:t>2.4 Speaking Skill</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4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8</w:t>
        </w:r>
        <w:r w:rsidR="00173121" w:rsidRPr="00173121">
          <w:rPr>
            <w:rFonts w:ascii="Times New Roman" w:hAnsi="Times New Roman" w:cs="Times New Roman"/>
            <w:noProof/>
            <w:webHidden/>
            <w:sz w:val="24"/>
            <w:szCs w:val="24"/>
          </w:rPr>
          <w:fldChar w:fldCharType="end"/>
        </w:r>
      </w:hyperlink>
    </w:p>
    <w:p w14:paraId="74E168AF" w14:textId="24C8D24E"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15" w:history="1">
        <w:r w:rsidR="00173121" w:rsidRPr="00173121">
          <w:rPr>
            <w:rStyle w:val="Hyperlink"/>
            <w:rFonts w:ascii="Times New Roman" w:hAnsi="Times New Roman" w:cs="Times New Roman"/>
            <w:noProof/>
            <w:sz w:val="24"/>
            <w:szCs w:val="24"/>
            <w:lang w:val="id-ID"/>
          </w:rPr>
          <w:t>2.5 Previous Studie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5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19</w:t>
        </w:r>
        <w:r w:rsidR="00173121" w:rsidRPr="00173121">
          <w:rPr>
            <w:rFonts w:ascii="Times New Roman" w:hAnsi="Times New Roman" w:cs="Times New Roman"/>
            <w:noProof/>
            <w:webHidden/>
            <w:sz w:val="24"/>
            <w:szCs w:val="24"/>
          </w:rPr>
          <w:fldChar w:fldCharType="end"/>
        </w:r>
      </w:hyperlink>
    </w:p>
    <w:p w14:paraId="0679EA67" w14:textId="65372D4F"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16" w:history="1">
        <w:r w:rsidR="00173121" w:rsidRPr="00173121">
          <w:rPr>
            <w:rStyle w:val="Hyperlink"/>
            <w:rFonts w:ascii="Times New Roman" w:hAnsi="Times New Roman" w:cs="Times New Roman"/>
            <w:noProof/>
            <w:sz w:val="24"/>
            <w:szCs w:val="24"/>
            <w:lang w:val="id-ID"/>
          </w:rPr>
          <w:t>2.6 Chapter Summary</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6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1</w:t>
        </w:r>
        <w:r w:rsidR="00173121" w:rsidRPr="00173121">
          <w:rPr>
            <w:rFonts w:ascii="Times New Roman" w:hAnsi="Times New Roman" w:cs="Times New Roman"/>
            <w:noProof/>
            <w:webHidden/>
            <w:sz w:val="24"/>
            <w:szCs w:val="24"/>
          </w:rPr>
          <w:fldChar w:fldCharType="end"/>
        </w:r>
      </w:hyperlink>
    </w:p>
    <w:p w14:paraId="4F9AAF1A" w14:textId="066FB70F" w:rsidR="00173121" w:rsidRPr="00633425" w:rsidRDefault="00872C80" w:rsidP="00B844AE">
      <w:pPr>
        <w:pStyle w:val="TOC1"/>
        <w:tabs>
          <w:tab w:val="right" w:leader="dot" w:pos="7927"/>
        </w:tabs>
        <w:rPr>
          <w:rFonts w:ascii="Times New Roman" w:eastAsiaTheme="minorEastAsia" w:hAnsi="Times New Roman" w:cs="Times New Roman"/>
          <w:b/>
          <w:bCs/>
          <w:noProof/>
          <w:sz w:val="24"/>
          <w:szCs w:val="24"/>
          <w:lang w:eastAsia="en-ID"/>
        </w:rPr>
      </w:pPr>
      <w:hyperlink w:anchor="_Toc182562317" w:history="1">
        <w:r w:rsidR="00173121" w:rsidRPr="00633425">
          <w:rPr>
            <w:rStyle w:val="Hyperlink"/>
            <w:rFonts w:ascii="Times New Roman" w:hAnsi="Times New Roman" w:cs="Times New Roman"/>
            <w:b/>
            <w:bCs/>
            <w:noProof/>
            <w:sz w:val="24"/>
            <w:szCs w:val="24"/>
            <w:lang w:val="id-ID"/>
          </w:rPr>
          <w:t>CHAPTER III</w:t>
        </w:r>
      </w:hyperlink>
      <w:r w:rsidR="00B844AE">
        <w:rPr>
          <w:rFonts w:ascii="Times New Roman" w:hAnsi="Times New Roman" w:cs="Times New Roman"/>
          <w:b/>
          <w:bCs/>
          <w:noProof/>
          <w:sz w:val="24"/>
          <w:szCs w:val="24"/>
        </w:rPr>
        <w:t xml:space="preserve"> </w:t>
      </w:r>
      <w:hyperlink w:anchor="_Toc182562318" w:history="1">
        <w:r w:rsidR="00173121" w:rsidRPr="00633425">
          <w:rPr>
            <w:rStyle w:val="Hyperlink"/>
            <w:rFonts w:ascii="Times New Roman" w:hAnsi="Times New Roman" w:cs="Times New Roman"/>
            <w:b/>
            <w:bCs/>
            <w:noProof/>
            <w:sz w:val="24"/>
            <w:szCs w:val="24"/>
            <w:lang w:val="id-ID"/>
          </w:rPr>
          <w:t>RESEARCH METHODOLOGY</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318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22</w:t>
        </w:r>
        <w:r w:rsidR="00173121" w:rsidRPr="00B844AE">
          <w:rPr>
            <w:rFonts w:ascii="Times New Roman" w:hAnsi="Times New Roman" w:cs="Times New Roman"/>
            <w:bCs/>
            <w:noProof/>
            <w:webHidden/>
            <w:sz w:val="24"/>
            <w:szCs w:val="24"/>
          </w:rPr>
          <w:fldChar w:fldCharType="end"/>
        </w:r>
      </w:hyperlink>
    </w:p>
    <w:p w14:paraId="7C3C671C" w14:textId="22761B09"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19" w:history="1">
        <w:r w:rsidR="00173121" w:rsidRPr="00173121">
          <w:rPr>
            <w:rStyle w:val="Hyperlink"/>
            <w:rFonts w:ascii="Times New Roman" w:hAnsi="Times New Roman" w:cs="Times New Roman"/>
            <w:noProof/>
            <w:sz w:val="24"/>
            <w:szCs w:val="24"/>
            <w:lang w:val="id-ID"/>
          </w:rPr>
          <w:t>3.1 Research Method</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19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2</w:t>
        </w:r>
        <w:r w:rsidR="00173121" w:rsidRPr="00173121">
          <w:rPr>
            <w:rFonts w:ascii="Times New Roman" w:hAnsi="Times New Roman" w:cs="Times New Roman"/>
            <w:noProof/>
            <w:webHidden/>
            <w:sz w:val="24"/>
            <w:szCs w:val="24"/>
          </w:rPr>
          <w:fldChar w:fldCharType="end"/>
        </w:r>
      </w:hyperlink>
    </w:p>
    <w:p w14:paraId="344CA83D" w14:textId="6D79203E"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0" w:history="1">
        <w:r w:rsidR="00173121" w:rsidRPr="00173121">
          <w:rPr>
            <w:rStyle w:val="Hyperlink"/>
            <w:rFonts w:ascii="Times New Roman" w:hAnsi="Times New Roman" w:cs="Times New Roman"/>
            <w:noProof/>
            <w:sz w:val="24"/>
            <w:szCs w:val="24"/>
            <w:lang w:val="id-ID"/>
          </w:rPr>
          <w:t>3.2 Research Desig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0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2</w:t>
        </w:r>
        <w:r w:rsidR="00173121" w:rsidRPr="00173121">
          <w:rPr>
            <w:rFonts w:ascii="Times New Roman" w:hAnsi="Times New Roman" w:cs="Times New Roman"/>
            <w:noProof/>
            <w:webHidden/>
            <w:sz w:val="24"/>
            <w:szCs w:val="24"/>
          </w:rPr>
          <w:fldChar w:fldCharType="end"/>
        </w:r>
      </w:hyperlink>
    </w:p>
    <w:p w14:paraId="7BDF0ACB" w14:textId="7F73D048"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1" w:history="1">
        <w:r w:rsidR="00173121" w:rsidRPr="00173121">
          <w:rPr>
            <w:rStyle w:val="Hyperlink"/>
            <w:rFonts w:ascii="Times New Roman" w:hAnsi="Times New Roman" w:cs="Times New Roman"/>
            <w:noProof/>
            <w:sz w:val="24"/>
            <w:szCs w:val="24"/>
          </w:rPr>
          <w:t>3.3 Research Site</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1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3</w:t>
        </w:r>
        <w:r w:rsidR="00173121" w:rsidRPr="00173121">
          <w:rPr>
            <w:rFonts w:ascii="Times New Roman" w:hAnsi="Times New Roman" w:cs="Times New Roman"/>
            <w:noProof/>
            <w:webHidden/>
            <w:sz w:val="24"/>
            <w:szCs w:val="24"/>
          </w:rPr>
          <w:fldChar w:fldCharType="end"/>
        </w:r>
      </w:hyperlink>
    </w:p>
    <w:p w14:paraId="36ADF765" w14:textId="3E8F5DDB"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2" w:history="1">
        <w:r w:rsidR="00173121" w:rsidRPr="00173121">
          <w:rPr>
            <w:rStyle w:val="Hyperlink"/>
            <w:rFonts w:ascii="Times New Roman" w:hAnsi="Times New Roman" w:cs="Times New Roman"/>
            <w:noProof/>
            <w:sz w:val="24"/>
            <w:szCs w:val="24"/>
          </w:rPr>
          <w:t>3.4 Research Participant</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2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3</w:t>
        </w:r>
        <w:r w:rsidR="00173121" w:rsidRPr="00173121">
          <w:rPr>
            <w:rFonts w:ascii="Times New Roman" w:hAnsi="Times New Roman" w:cs="Times New Roman"/>
            <w:noProof/>
            <w:webHidden/>
            <w:sz w:val="24"/>
            <w:szCs w:val="24"/>
          </w:rPr>
          <w:fldChar w:fldCharType="end"/>
        </w:r>
      </w:hyperlink>
    </w:p>
    <w:p w14:paraId="4AF8BC07" w14:textId="18D2FB4F"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3" w:history="1">
        <w:r w:rsidR="00173121" w:rsidRPr="00173121">
          <w:rPr>
            <w:rStyle w:val="Hyperlink"/>
            <w:rFonts w:ascii="Times New Roman" w:hAnsi="Times New Roman" w:cs="Times New Roman"/>
            <w:noProof/>
            <w:sz w:val="24"/>
            <w:szCs w:val="24"/>
          </w:rPr>
          <w:t>3.5 Research Instrument</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3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4</w:t>
        </w:r>
        <w:r w:rsidR="00173121" w:rsidRPr="00173121">
          <w:rPr>
            <w:rFonts w:ascii="Times New Roman" w:hAnsi="Times New Roman" w:cs="Times New Roman"/>
            <w:noProof/>
            <w:webHidden/>
            <w:sz w:val="24"/>
            <w:szCs w:val="24"/>
          </w:rPr>
          <w:fldChar w:fldCharType="end"/>
        </w:r>
      </w:hyperlink>
    </w:p>
    <w:p w14:paraId="43522652" w14:textId="219FF4C8"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4" w:history="1">
        <w:r w:rsidR="00173121" w:rsidRPr="00173121">
          <w:rPr>
            <w:rStyle w:val="Hyperlink"/>
            <w:rFonts w:ascii="Times New Roman" w:hAnsi="Times New Roman" w:cs="Times New Roman"/>
            <w:noProof/>
            <w:sz w:val="24"/>
            <w:szCs w:val="24"/>
          </w:rPr>
          <w:t>3.6 Data Collect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4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4</w:t>
        </w:r>
        <w:r w:rsidR="00173121" w:rsidRPr="00173121">
          <w:rPr>
            <w:rFonts w:ascii="Times New Roman" w:hAnsi="Times New Roman" w:cs="Times New Roman"/>
            <w:noProof/>
            <w:webHidden/>
            <w:sz w:val="24"/>
            <w:szCs w:val="24"/>
          </w:rPr>
          <w:fldChar w:fldCharType="end"/>
        </w:r>
      </w:hyperlink>
    </w:p>
    <w:p w14:paraId="4194E018" w14:textId="5E21BCFB"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5" w:history="1">
        <w:r w:rsidR="00173121" w:rsidRPr="00173121">
          <w:rPr>
            <w:rStyle w:val="Hyperlink"/>
            <w:rFonts w:ascii="Times New Roman" w:eastAsia="Times New Roman" w:hAnsi="Times New Roman" w:cs="Times New Roman"/>
            <w:noProof/>
            <w:sz w:val="24"/>
            <w:szCs w:val="24"/>
            <w:lang w:eastAsia="en-ID"/>
          </w:rPr>
          <w:t>3.7 Data Analysi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5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5</w:t>
        </w:r>
        <w:r w:rsidR="00173121" w:rsidRPr="00173121">
          <w:rPr>
            <w:rFonts w:ascii="Times New Roman" w:hAnsi="Times New Roman" w:cs="Times New Roman"/>
            <w:noProof/>
            <w:webHidden/>
            <w:sz w:val="24"/>
            <w:szCs w:val="24"/>
          </w:rPr>
          <w:fldChar w:fldCharType="end"/>
        </w:r>
      </w:hyperlink>
    </w:p>
    <w:p w14:paraId="0765DD6D" w14:textId="0FF93BF9"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6" w:history="1">
        <w:r w:rsidR="00173121" w:rsidRPr="00173121">
          <w:rPr>
            <w:rStyle w:val="Hyperlink"/>
            <w:rFonts w:ascii="Times New Roman" w:eastAsia="Times New Roman" w:hAnsi="Times New Roman" w:cs="Times New Roman"/>
            <w:noProof/>
            <w:sz w:val="24"/>
            <w:szCs w:val="24"/>
            <w:lang w:eastAsia="en-ID"/>
          </w:rPr>
          <w:t>3.8 Research Procedure</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6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5</w:t>
        </w:r>
        <w:r w:rsidR="00173121" w:rsidRPr="00173121">
          <w:rPr>
            <w:rFonts w:ascii="Times New Roman" w:hAnsi="Times New Roman" w:cs="Times New Roman"/>
            <w:noProof/>
            <w:webHidden/>
            <w:sz w:val="24"/>
            <w:szCs w:val="24"/>
          </w:rPr>
          <w:fldChar w:fldCharType="end"/>
        </w:r>
      </w:hyperlink>
    </w:p>
    <w:p w14:paraId="2ACD6C4D" w14:textId="1A0036A7" w:rsidR="00173121" w:rsidRPr="00633425" w:rsidRDefault="00872C80" w:rsidP="00B844AE">
      <w:pPr>
        <w:pStyle w:val="TOC1"/>
        <w:tabs>
          <w:tab w:val="right" w:leader="dot" w:pos="7927"/>
        </w:tabs>
        <w:rPr>
          <w:rFonts w:ascii="Times New Roman" w:eastAsiaTheme="minorEastAsia" w:hAnsi="Times New Roman" w:cs="Times New Roman"/>
          <w:b/>
          <w:bCs/>
          <w:noProof/>
          <w:sz w:val="24"/>
          <w:szCs w:val="24"/>
          <w:lang w:eastAsia="en-ID"/>
        </w:rPr>
      </w:pPr>
      <w:hyperlink w:anchor="_Toc182562327" w:history="1">
        <w:r w:rsidR="00173121" w:rsidRPr="00633425">
          <w:rPr>
            <w:rStyle w:val="Hyperlink"/>
            <w:rFonts w:ascii="Times New Roman" w:eastAsia="Times New Roman" w:hAnsi="Times New Roman" w:cs="Times New Roman"/>
            <w:b/>
            <w:bCs/>
            <w:noProof/>
            <w:sz w:val="24"/>
            <w:szCs w:val="24"/>
            <w:lang w:eastAsia="en-ID"/>
          </w:rPr>
          <w:t>CHAPTER IV</w:t>
        </w:r>
      </w:hyperlink>
      <w:r w:rsidR="00B844AE">
        <w:rPr>
          <w:rFonts w:ascii="Times New Roman" w:hAnsi="Times New Roman" w:cs="Times New Roman"/>
          <w:b/>
          <w:bCs/>
          <w:noProof/>
          <w:sz w:val="24"/>
          <w:szCs w:val="24"/>
        </w:rPr>
        <w:t xml:space="preserve"> </w:t>
      </w:r>
      <w:hyperlink w:anchor="_Toc182562328" w:history="1">
        <w:r w:rsidR="00173121" w:rsidRPr="00633425">
          <w:rPr>
            <w:rStyle w:val="Hyperlink"/>
            <w:rFonts w:ascii="Times New Roman" w:hAnsi="Times New Roman" w:cs="Times New Roman"/>
            <w:b/>
            <w:bCs/>
            <w:noProof/>
            <w:sz w:val="24"/>
            <w:szCs w:val="24"/>
          </w:rPr>
          <w:t>FINDINGS AND DISCUSSION</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328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27</w:t>
        </w:r>
        <w:r w:rsidR="00173121" w:rsidRPr="00B844AE">
          <w:rPr>
            <w:rFonts w:ascii="Times New Roman" w:hAnsi="Times New Roman" w:cs="Times New Roman"/>
            <w:bCs/>
            <w:noProof/>
            <w:webHidden/>
            <w:sz w:val="24"/>
            <w:szCs w:val="24"/>
          </w:rPr>
          <w:fldChar w:fldCharType="end"/>
        </w:r>
      </w:hyperlink>
    </w:p>
    <w:p w14:paraId="25C07DCC" w14:textId="63DD0F8F"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29" w:history="1">
        <w:r w:rsidR="00173121" w:rsidRPr="00173121">
          <w:rPr>
            <w:rStyle w:val="Hyperlink"/>
            <w:rFonts w:ascii="Times New Roman" w:hAnsi="Times New Roman" w:cs="Times New Roman"/>
            <w:noProof/>
            <w:sz w:val="24"/>
            <w:szCs w:val="24"/>
          </w:rPr>
          <w:t>4.1 Research Finding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29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7</w:t>
        </w:r>
        <w:r w:rsidR="00173121" w:rsidRPr="00173121">
          <w:rPr>
            <w:rFonts w:ascii="Times New Roman" w:hAnsi="Times New Roman" w:cs="Times New Roman"/>
            <w:noProof/>
            <w:webHidden/>
            <w:sz w:val="24"/>
            <w:szCs w:val="24"/>
          </w:rPr>
          <w:fldChar w:fldCharType="end"/>
        </w:r>
      </w:hyperlink>
    </w:p>
    <w:p w14:paraId="64A6BAF2" w14:textId="5F759362"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30" w:history="1">
        <w:r w:rsidR="00173121" w:rsidRPr="00173121">
          <w:rPr>
            <w:rStyle w:val="Hyperlink"/>
            <w:rFonts w:ascii="Times New Roman" w:eastAsia="Times New Roman" w:hAnsi="Times New Roman" w:cs="Times New Roman"/>
            <w:noProof/>
            <w:sz w:val="24"/>
            <w:szCs w:val="24"/>
          </w:rPr>
          <w:t>4.1.1 PjBL Promoted Students Participation in Clas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0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7</w:t>
        </w:r>
        <w:r w:rsidR="00173121" w:rsidRPr="00173121">
          <w:rPr>
            <w:rFonts w:ascii="Times New Roman" w:hAnsi="Times New Roman" w:cs="Times New Roman"/>
            <w:noProof/>
            <w:webHidden/>
            <w:sz w:val="24"/>
            <w:szCs w:val="24"/>
          </w:rPr>
          <w:fldChar w:fldCharType="end"/>
        </w:r>
      </w:hyperlink>
    </w:p>
    <w:p w14:paraId="6B5ECCD3" w14:textId="7AA4B5B1"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31" w:history="1">
        <w:r w:rsidR="00173121" w:rsidRPr="00173121">
          <w:rPr>
            <w:rStyle w:val="Hyperlink"/>
            <w:rFonts w:ascii="Times New Roman" w:hAnsi="Times New Roman" w:cs="Times New Roman"/>
            <w:noProof/>
            <w:sz w:val="24"/>
            <w:szCs w:val="24"/>
          </w:rPr>
          <w:t>4.1.2 Students are Capable of Being More Engaged with the Lecture</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1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8</w:t>
        </w:r>
        <w:r w:rsidR="00173121" w:rsidRPr="00173121">
          <w:rPr>
            <w:rFonts w:ascii="Times New Roman" w:hAnsi="Times New Roman" w:cs="Times New Roman"/>
            <w:noProof/>
            <w:webHidden/>
            <w:sz w:val="24"/>
            <w:szCs w:val="24"/>
          </w:rPr>
          <w:fldChar w:fldCharType="end"/>
        </w:r>
      </w:hyperlink>
    </w:p>
    <w:p w14:paraId="2EE49E9C" w14:textId="43A9B056"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32" w:history="1">
        <w:r w:rsidR="00173121" w:rsidRPr="00173121">
          <w:rPr>
            <w:rStyle w:val="Hyperlink"/>
            <w:rFonts w:ascii="Times New Roman" w:hAnsi="Times New Roman" w:cs="Times New Roman"/>
            <w:noProof/>
            <w:sz w:val="24"/>
            <w:szCs w:val="24"/>
          </w:rPr>
          <w:t>4.1.3 Pjbl was Able to Face a Real Contextual Setting in Learning English to Improve Speaking Skill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2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29</w:t>
        </w:r>
        <w:r w:rsidR="00173121" w:rsidRPr="00173121">
          <w:rPr>
            <w:rFonts w:ascii="Times New Roman" w:hAnsi="Times New Roman" w:cs="Times New Roman"/>
            <w:noProof/>
            <w:webHidden/>
            <w:sz w:val="24"/>
            <w:szCs w:val="24"/>
          </w:rPr>
          <w:fldChar w:fldCharType="end"/>
        </w:r>
      </w:hyperlink>
    </w:p>
    <w:p w14:paraId="13A58624" w14:textId="7B8BFCD8"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33" w:history="1">
        <w:r w:rsidR="00173121" w:rsidRPr="00173121">
          <w:rPr>
            <w:rStyle w:val="Hyperlink"/>
            <w:rFonts w:ascii="Times New Roman" w:hAnsi="Times New Roman" w:cs="Times New Roman"/>
            <w:noProof/>
            <w:sz w:val="24"/>
            <w:szCs w:val="24"/>
          </w:rPr>
          <w:t>4.1.4 Encouraging Confidence in Student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3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0</w:t>
        </w:r>
        <w:r w:rsidR="00173121" w:rsidRPr="00173121">
          <w:rPr>
            <w:rFonts w:ascii="Times New Roman" w:hAnsi="Times New Roman" w:cs="Times New Roman"/>
            <w:noProof/>
            <w:webHidden/>
            <w:sz w:val="24"/>
            <w:szCs w:val="24"/>
          </w:rPr>
          <w:fldChar w:fldCharType="end"/>
        </w:r>
      </w:hyperlink>
    </w:p>
    <w:p w14:paraId="5017C0C9" w14:textId="1123A158"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34" w:history="1">
        <w:r w:rsidR="00173121" w:rsidRPr="00173121">
          <w:rPr>
            <w:rStyle w:val="Hyperlink"/>
            <w:rFonts w:ascii="Times New Roman" w:hAnsi="Times New Roman" w:cs="Times New Roman"/>
            <w:noProof/>
            <w:sz w:val="24"/>
            <w:szCs w:val="24"/>
          </w:rPr>
          <w:t>4.2 Data Analysi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4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1</w:t>
        </w:r>
        <w:r w:rsidR="00173121" w:rsidRPr="00173121">
          <w:rPr>
            <w:rFonts w:ascii="Times New Roman" w:hAnsi="Times New Roman" w:cs="Times New Roman"/>
            <w:noProof/>
            <w:webHidden/>
            <w:sz w:val="24"/>
            <w:szCs w:val="24"/>
          </w:rPr>
          <w:fldChar w:fldCharType="end"/>
        </w:r>
      </w:hyperlink>
    </w:p>
    <w:p w14:paraId="3A4BB137" w14:textId="30244386"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35" w:history="1">
        <w:r w:rsidR="00173121" w:rsidRPr="00173121">
          <w:rPr>
            <w:rStyle w:val="Hyperlink"/>
            <w:rFonts w:ascii="Times New Roman" w:hAnsi="Times New Roman" w:cs="Times New Roman"/>
            <w:noProof/>
            <w:sz w:val="24"/>
            <w:szCs w:val="24"/>
          </w:rPr>
          <w:t>4.3 Research Discuss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5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2</w:t>
        </w:r>
        <w:r w:rsidR="00173121" w:rsidRPr="00173121">
          <w:rPr>
            <w:rFonts w:ascii="Times New Roman" w:hAnsi="Times New Roman" w:cs="Times New Roman"/>
            <w:noProof/>
            <w:webHidden/>
            <w:sz w:val="24"/>
            <w:szCs w:val="24"/>
          </w:rPr>
          <w:fldChar w:fldCharType="end"/>
        </w:r>
      </w:hyperlink>
    </w:p>
    <w:p w14:paraId="4AD8ECC3" w14:textId="58C51654" w:rsidR="00173121" w:rsidRPr="00633425" w:rsidRDefault="00872C80" w:rsidP="00B844AE">
      <w:pPr>
        <w:pStyle w:val="TOC1"/>
        <w:tabs>
          <w:tab w:val="right" w:leader="dot" w:pos="7927"/>
        </w:tabs>
        <w:rPr>
          <w:rFonts w:ascii="Times New Roman" w:eastAsiaTheme="minorEastAsia" w:hAnsi="Times New Roman" w:cs="Times New Roman"/>
          <w:b/>
          <w:bCs/>
          <w:noProof/>
          <w:sz w:val="24"/>
          <w:szCs w:val="24"/>
          <w:lang w:eastAsia="en-ID"/>
        </w:rPr>
      </w:pPr>
      <w:hyperlink w:anchor="_Toc182562336" w:history="1">
        <w:r w:rsidR="00173121" w:rsidRPr="00633425">
          <w:rPr>
            <w:rStyle w:val="Hyperlink"/>
            <w:rFonts w:ascii="Times New Roman" w:hAnsi="Times New Roman" w:cs="Times New Roman"/>
            <w:b/>
            <w:bCs/>
            <w:noProof/>
            <w:sz w:val="24"/>
            <w:szCs w:val="24"/>
          </w:rPr>
          <w:t>CHAPTER V</w:t>
        </w:r>
      </w:hyperlink>
      <w:r w:rsidR="00B844AE">
        <w:rPr>
          <w:rFonts w:ascii="Times New Roman" w:hAnsi="Times New Roman" w:cs="Times New Roman"/>
          <w:b/>
          <w:bCs/>
          <w:noProof/>
          <w:sz w:val="24"/>
          <w:szCs w:val="24"/>
        </w:rPr>
        <w:t xml:space="preserve"> </w:t>
      </w:r>
      <w:hyperlink w:anchor="_Toc182562337" w:history="1">
        <w:r w:rsidR="00173121" w:rsidRPr="00633425">
          <w:rPr>
            <w:rStyle w:val="Hyperlink"/>
            <w:rFonts w:ascii="Times New Roman" w:hAnsi="Times New Roman" w:cs="Times New Roman"/>
            <w:b/>
            <w:bCs/>
            <w:noProof/>
            <w:sz w:val="24"/>
            <w:szCs w:val="24"/>
          </w:rPr>
          <w:t>CONCLUSION AND SUGGESTION</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337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34</w:t>
        </w:r>
        <w:r w:rsidR="00173121" w:rsidRPr="00B844AE">
          <w:rPr>
            <w:rFonts w:ascii="Times New Roman" w:hAnsi="Times New Roman" w:cs="Times New Roman"/>
            <w:bCs/>
            <w:noProof/>
            <w:webHidden/>
            <w:sz w:val="24"/>
            <w:szCs w:val="24"/>
          </w:rPr>
          <w:fldChar w:fldCharType="end"/>
        </w:r>
      </w:hyperlink>
    </w:p>
    <w:p w14:paraId="7EFFC336" w14:textId="00A356D1"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38" w:history="1">
        <w:r w:rsidR="00173121" w:rsidRPr="00173121">
          <w:rPr>
            <w:rStyle w:val="Hyperlink"/>
            <w:rFonts w:ascii="Times New Roman" w:hAnsi="Times New Roman" w:cs="Times New Roman"/>
            <w:noProof/>
            <w:sz w:val="24"/>
            <w:szCs w:val="24"/>
          </w:rPr>
          <w:t>5.1 Conclus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8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4</w:t>
        </w:r>
        <w:r w:rsidR="00173121" w:rsidRPr="00173121">
          <w:rPr>
            <w:rFonts w:ascii="Times New Roman" w:hAnsi="Times New Roman" w:cs="Times New Roman"/>
            <w:noProof/>
            <w:webHidden/>
            <w:sz w:val="24"/>
            <w:szCs w:val="24"/>
          </w:rPr>
          <w:fldChar w:fldCharType="end"/>
        </w:r>
      </w:hyperlink>
    </w:p>
    <w:p w14:paraId="34F0EEAC" w14:textId="452705FC"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39" w:history="1">
        <w:r w:rsidR="00173121" w:rsidRPr="00173121">
          <w:rPr>
            <w:rStyle w:val="Hyperlink"/>
            <w:rFonts w:ascii="Times New Roman" w:hAnsi="Times New Roman" w:cs="Times New Roman"/>
            <w:noProof/>
            <w:sz w:val="24"/>
            <w:szCs w:val="24"/>
          </w:rPr>
          <w:t>5.2 Limitations of the Study</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39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5</w:t>
        </w:r>
        <w:r w:rsidR="00173121" w:rsidRPr="00173121">
          <w:rPr>
            <w:rFonts w:ascii="Times New Roman" w:hAnsi="Times New Roman" w:cs="Times New Roman"/>
            <w:noProof/>
            <w:webHidden/>
            <w:sz w:val="24"/>
            <w:szCs w:val="24"/>
          </w:rPr>
          <w:fldChar w:fldCharType="end"/>
        </w:r>
      </w:hyperlink>
    </w:p>
    <w:p w14:paraId="1A01004C" w14:textId="568F1D2F" w:rsidR="00173121" w:rsidRPr="00173121" w:rsidRDefault="00872C80">
      <w:pPr>
        <w:pStyle w:val="TOC3"/>
        <w:tabs>
          <w:tab w:val="right" w:leader="dot" w:pos="7927"/>
        </w:tabs>
        <w:rPr>
          <w:rFonts w:ascii="Times New Roman" w:eastAsiaTheme="minorEastAsia" w:hAnsi="Times New Roman" w:cs="Times New Roman"/>
          <w:noProof/>
          <w:sz w:val="24"/>
          <w:szCs w:val="24"/>
          <w:lang w:eastAsia="en-ID"/>
        </w:rPr>
      </w:pPr>
      <w:hyperlink w:anchor="_Toc182562340" w:history="1">
        <w:r w:rsidR="00173121" w:rsidRPr="00173121">
          <w:rPr>
            <w:rStyle w:val="Hyperlink"/>
            <w:rFonts w:ascii="Times New Roman" w:hAnsi="Times New Roman" w:cs="Times New Roman"/>
            <w:noProof/>
            <w:sz w:val="24"/>
            <w:szCs w:val="24"/>
          </w:rPr>
          <w:t>5.3 Recommendation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0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5</w:t>
        </w:r>
        <w:r w:rsidR="00173121" w:rsidRPr="00173121">
          <w:rPr>
            <w:rFonts w:ascii="Times New Roman" w:hAnsi="Times New Roman" w:cs="Times New Roman"/>
            <w:noProof/>
            <w:webHidden/>
            <w:sz w:val="24"/>
            <w:szCs w:val="24"/>
          </w:rPr>
          <w:fldChar w:fldCharType="end"/>
        </w:r>
      </w:hyperlink>
    </w:p>
    <w:p w14:paraId="337525D9" w14:textId="293BE255"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41" w:history="1">
        <w:r w:rsidR="00173121" w:rsidRPr="00173121">
          <w:rPr>
            <w:rStyle w:val="Hyperlink"/>
            <w:rFonts w:ascii="Times New Roman" w:hAnsi="Times New Roman" w:cs="Times New Roman"/>
            <w:noProof/>
            <w:sz w:val="24"/>
            <w:szCs w:val="24"/>
          </w:rPr>
          <w:t>5.3.1 For Teacher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1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5</w:t>
        </w:r>
        <w:r w:rsidR="00173121" w:rsidRPr="00173121">
          <w:rPr>
            <w:rFonts w:ascii="Times New Roman" w:hAnsi="Times New Roman" w:cs="Times New Roman"/>
            <w:noProof/>
            <w:webHidden/>
            <w:sz w:val="24"/>
            <w:szCs w:val="24"/>
          </w:rPr>
          <w:fldChar w:fldCharType="end"/>
        </w:r>
      </w:hyperlink>
    </w:p>
    <w:p w14:paraId="3039BF30" w14:textId="733498E9"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42" w:history="1">
        <w:r w:rsidR="00173121" w:rsidRPr="00173121">
          <w:rPr>
            <w:rStyle w:val="Hyperlink"/>
            <w:rFonts w:ascii="Times New Roman" w:hAnsi="Times New Roman" w:cs="Times New Roman"/>
            <w:noProof/>
            <w:sz w:val="24"/>
            <w:szCs w:val="24"/>
          </w:rPr>
          <w:t>5.3.2 For Educational Institution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2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5</w:t>
        </w:r>
        <w:r w:rsidR="00173121" w:rsidRPr="00173121">
          <w:rPr>
            <w:rFonts w:ascii="Times New Roman" w:hAnsi="Times New Roman" w:cs="Times New Roman"/>
            <w:noProof/>
            <w:webHidden/>
            <w:sz w:val="24"/>
            <w:szCs w:val="24"/>
          </w:rPr>
          <w:fldChar w:fldCharType="end"/>
        </w:r>
      </w:hyperlink>
    </w:p>
    <w:p w14:paraId="3268679C" w14:textId="46C3C860"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43" w:history="1">
        <w:r w:rsidR="00173121" w:rsidRPr="00173121">
          <w:rPr>
            <w:rStyle w:val="Hyperlink"/>
            <w:rFonts w:ascii="Times New Roman" w:hAnsi="Times New Roman" w:cs="Times New Roman"/>
            <w:noProof/>
            <w:sz w:val="24"/>
            <w:szCs w:val="24"/>
          </w:rPr>
          <w:t>5.3.3 For Stakeholder</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3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6</w:t>
        </w:r>
        <w:r w:rsidR="00173121" w:rsidRPr="00173121">
          <w:rPr>
            <w:rFonts w:ascii="Times New Roman" w:hAnsi="Times New Roman" w:cs="Times New Roman"/>
            <w:noProof/>
            <w:webHidden/>
            <w:sz w:val="24"/>
            <w:szCs w:val="24"/>
          </w:rPr>
          <w:fldChar w:fldCharType="end"/>
        </w:r>
      </w:hyperlink>
    </w:p>
    <w:p w14:paraId="6A5B96F9" w14:textId="50F6366B" w:rsidR="00173121" w:rsidRPr="00173121" w:rsidRDefault="00872C80">
      <w:pPr>
        <w:pStyle w:val="TOC4"/>
        <w:tabs>
          <w:tab w:val="right" w:leader="dot" w:pos="7927"/>
        </w:tabs>
        <w:rPr>
          <w:rFonts w:ascii="Times New Roman" w:eastAsiaTheme="minorEastAsia" w:hAnsi="Times New Roman" w:cs="Times New Roman"/>
          <w:noProof/>
          <w:sz w:val="24"/>
          <w:szCs w:val="24"/>
          <w:lang w:eastAsia="en-ID"/>
        </w:rPr>
      </w:pPr>
      <w:hyperlink w:anchor="_Toc182562344" w:history="1">
        <w:r w:rsidR="00173121" w:rsidRPr="00173121">
          <w:rPr>
            <w:rStyle w:val="Hyperlink"/>
            <w:rFonts w:ascii="Times New Roman" w:hAnsi="Times New Roman" w:cs="Times New Roman"/>
            <w:noProof/>
            <w:sz w:val="24"/>
            <w:szCs w:val="24"/>
          </w:rPr>
          <w:t>5.3.4 For Future Researchers</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4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36</w:t>
        </w:r>
        <w:r w:rsidR="00173121" w:rsidRPr="00173121">
          <w:rPr>
            <w:rFonts w:ascii="Times New Roman" w:hAnsi="Times New Roman" w:cs="Times New Roman"/>
            <w:noProof/>
            <w:webHidden/>
            <w:sz w:val="24"/>
            <w:szCs w:val="24"/>
          </w:rPr>
          <w:fldChar w:fldCharType="end"/>
        </w:r>
      </w:hyperlink>
    </w:p>
    <w:p w14:paraId="56BBBD5A" w14:textId="6271547B"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345" w:history="1">
        <w:r w:rsidR="00173121" w:rsidRPr="00633425">
          <w:rPr>
            <w:rStyle w:val="Hyperlink"/>
            <w:rFonts w:ascii="Times New Roman" w:eastAsia="Times New Roman" w:hAnsi="Times New Roman" w:cs="Times New Roman"/>
            <w:b/>
            <w:bCs/>
            <w:noProof/>
            <w:sz w:val="24"/>
            <w:szCs w:val="24"/>
            <w:lang w:eastAsia="en-ID"/>
          </w:rPr>
          <w:t>REFERENCES</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345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37</w:t>
        </w:r>
        <w:r w:rsidR="00173121" w:rsidRPr="00B844AE">
          <w:rPr>
            <w:rFonts w:ascii="Times New Roman" w:hAnsi="Times New Roman" w:cs="Times New Roman"/>
            <w:bCs/>
            <w:noProof/>
            <w:webHidden/>
            <w:sz w:val="24"/>
            <w:szCs w:val="24"/>
          </w:rPr>
          <w:fldChar w:fldCharType="end"/>
        </w:r>
      </w:hyperlink>
    </w:p>
    <w:p w14:paraId="7B5BF8F0" w14:textId="3FFB7683" w:rsidR="00173121" w:rsidRPr="00633425" w:rsidRDefault="00872C80">
      <w:pPr>
        <w:pStyle w:val="TOC1"/>
        <w:tabs>
          <w:tab w:val="right" w:leader="dot" w:pos="7927"/>
        </w:tabs>
        <w:rPr>
          <w:rFonts w:ascii="Times New Roman" w:eastAsiaTheme="minorEastAsia" w:hAnsi="Times New Roman" w:cs="Times New Roman"/>
          <w:b/>
          <w:bCs/>
          <w:noProof/>
          <w:sz w:val="24"/>
          <w:szCs w:val="24"/>
          <w:lang w:eastAsia="en-ID"/>
        </w:rPr>
      </w:pPr>
      <w:hyperlink w:anchor="_Toc182562346" w:history="1">
        <w:r w:rsidR="00173121" w:rsidRPr="00633425">
          <w:rPr>
            <w:rStyle w:val="Hyperlink"/>
            <w:rFonts w:ascii="Times New Roman" w:eastAsia="Times New Roman" w:hAnsi="Times New Roman" w:cs="Times New Roman"/>
            <w:b/>
            <w:bCs/>
            <w:noProof/>
            <w:sz w:val="24"/>
            <w:szCs w:val="24"/>
            <w:lang w:eastAsia="en-ID"/>
          </w:rPr>
          <w:t>APPENDICES</w:t>
        </w:r>
        <w:r w:rsidR="00173121" w:rsidRPr="00B844AE">
          <w:rPr>
            <w:rFonts w:ascii="Times New Roman" w:hAnsi="Times New Roman" w:cs="Times New Roman"/>
            <w:bCs/>
            <w:noProof/>
            <w:webHidden/>
            <w:sz w:val="24"/>
            <w:szCs w:val="24"/>
          </w:rPr>
          <w:tab/>
        </w:r>
        <w:r w:rsidR="00173121" w:rsidRPr="00B844AE">
          <w:rPr>
            <w:rFonts w:ascii="Times New Roman" w:hAnsi="Times New Roman" w:cs="Times New Roman"/>
            <w:bCs/>
            <w:noProof/>
            <w:webHidden/>
            <w:sz w:val="24"/>
            <w:szCs w:val="24"/>
          </w:rPr>
          <w:fldChar w:fldCharType="begin"/>
        </w:r>
        <w:r w:rsidR="00173121" w:rsidRPr="00B844AE">
          <w:rPr>
            <w:rFonts w:ascii="Times New Roman" w:hAnsi="Times New Roman" w:cs="Times New Roman"/>
            <w:bCs/>
            <w:noProof/>
            <w:webHidden/>
            <w:sz w:val="24"/>
            <w:szCs w:val="24"/>
          </w:rPr>
          <w:instrText xml:space="preserve"> PAGEREF _Toc182562346 \h </w:instrText>
        </w:r>
        <w:r w:rsidR="00173121" w:rsidRPr="00B844AE">
          <w:rPr>
            <w:rFonts w:ascii="Times New Roman" w:hAnsi="Times New Roman" w:cs="Times New Roman"/>
            <w:bCs/>
            <w:noProof/>
            <w:webHidden/>
            <w:sz w:val="24"/>
            <w:szCs w:val="24"/>
          </w:rPr>
        </w:r>
        <w:r w:rsidR="00173121" w:rsidRPr="00B844AE">
          <w:rPr>
            <w:rFonts w:ascii="Times New Roman" w:hAnsi="Times New Roman" w:cs="Times New Roman"/>
            <w:bCs/>
            <w:noProof/>
            <w:webHidden/>
            <w:sz w:val="24"/>
            <w:szCs w:val="24"/>
          </w:rPr>
          <w:fldChar w:fldCharType="separate"/>
        </w:r>
        <w:r w:rsidR="00610952">
          <w:rPr>
            <w:rFonts w:ascii="Times New Roman" w:hAnsi="Times New Roman" w:cs="Times New Roman"/>
            <w:bCs/>
            <w:noProof/>
            <w:webHidden/>
            <w:sz w:val="24"/>
            <w:szCs w:val="24"/>
          </w:rPr>
          <w:t>46</w:t>
        </w:r>
        <w:r w:rsidR="00173121" w:rsidRPr="00B844AE">
          <w:rPr>
            <w:rFonts w:ascii="Times New Roman" w:hAnsi="Times New Roman" w:cs="Times New Roman"/>
            <w:bCs/>
            <w:noProof/>
            <w:webHidden/>
            <w:sz w:val="24"/>
            <w:szCs w:val="24"/>
          </w:rPr>
          <w:fldChar w:fldCharType="end"/>
        </w:r>
      </w:hyperlink>
    </w:p>
    <w:p w14:paraId="126A07D3" w14:textId="32441EF5" w:rsidR="00173121" w:rsidRPr="00173121" w:rsidRDefault="00872C80">
      <w:pPr>
        <w:pStyle w:val="TOC2"/>
        <w:tabs>
          <w:tab w:val="right" w:leader="dot" w:pos="7927"/>
        </w:tabs>
        <w:rPr>
          <w:rFonts w:ascii="Times New Roman" w:eastAsiaTheme="minorEastAsia" w:hAnsi="Times New Roman" w:cs="Times New Roman"/>
          <w:noProof/>
          <w:sz w:val="24"/>
          <w:szCs w:val="24"/>
          <w:lang w:eastAsia="en-ID"/>
        </w:rPr>
      </w:pPr>
      <w:hyperlink w:anchor="_Toc182562347" w:history="1">
        <w:r w:rsidR="00173121" w:rsidRPr="00173121">
          <w:rPr>
            <w:rStyle w:val="Hyperlink"/>
            <w:rFonts w:ascii="Times New Roman" w:hAnsi="Times New Roman" w:cs="Times New Roman"/>
            <w:noProof/>
            <w:sz w:val="24"/>
            <w:szCs w:val="24"/>
            <w:lang w:val="id-ID"/>
          </w:rPr>
          <w:t>APPENDIX I: ADMINISTRATION LETTER</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7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46</w:t>
        </w:r>
        <w:r w:rsidR="00173121" w:rsidRPr="00173121">
          <w:rPr>
            <w:rFonts w:ascii="Times New Roman" w:hAnsi="Times New Roman" w:cs="Times New Roman"/>
            <w:noProof/>
            <w:webHidden/>
            <w:sz w:val="24"/>
            <w:szCs w:val="24"/>
          </w:rPr>
          <w:fldChar w:fldCharType="end"/>
        </w:r>
      </w:hyperlink>
    </w:p>
    <w:p w14:paraId="08BAEE37" w14:textId="78644E57" w:rsidR="00173121" w:rsidRPr="00173121" w:rsidRDefault="00872C80">
      <w:pPr>
        <w:pStyle w:val="TOC2"/>
        <w:tabs>
          <w:tab w:val="right" w:leader="dot" w:pos="7927"/>
        </w:tabs>
        <w:rPr>
          <w:rFonts w:ascii="Times New Roman" w:eastAsiaTheme="minorEastAsia" w:hAnsi="Times New Roman" w:cs="Times New Roman"/>
          <w:noProof/>
          <w:sz w:val="24"/>
          <w:szCs w:val="24"/>
          <w:lang w:eastAsia="en-ID"/>
        </w:rPr>
      </w:pPr>
      <w:hyperlink w:anchor="_Toc182562348" w:history="1">
        <w:r w:rsidR="00173121" w:rsidRPr="00173121">
          <w:rPr>
            <w:rStyle w:val="Hyperlink"/>
            <w:rFonts w:ascii="Times New Roman" w:hAnsi="Times New Roman" w:cs="Times New Roman"/>
            <w:noProof/>
            <w:sz w:val="24"/>
            <w:szCs w:val="24"/>
          </w:rPr>
          <w:t xml:space="preserve">APPENDIX II: </w:t>
        </w:r>
        <w:r w:rsidR="00173121" w:rsidRPr="00173121">
          <w:rPr>
            <w:rStyle w:val="Hyperlink"/>
            <w:rFonts w:ascii="Times New Roman" w:hAnsi="Times New Roman" w:cs="Times New Roman"/>
            <w:noProof/>
            <w:sz w:val="24"/>
            <w:szCs w:val="24"/>
            <w:lang w:val="id-ID"/>
          </w:rPr>
          <w:t>GUIDE QUESTIONS AND TRANSCRIPT</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8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50</w:t>
        </w:r>
        <w:r w:rsidR="00173121" w:rsidRPr="00173121">
          <w:rPr>
            <w:rFonts w:ascii="Times New Roman" w:hAnsi="Times New Roman" w:cs="Times New Roman"/>
            <w:noProof/>
            <w:webHidden/>
            <w:sz w:val="24"/>
            <w:szCs w:val="24"/>
          </w:rPr>
          <w:fldChar w:fldCharType="end"/>
        </w:r>
      </w:hyperlink>
    </w:p>
    <w:p w14:paraId="06516F2D" w14:textId="15CD2B47" w:rsidR="00173121" w:rsidRPr="00173121" w:rsidRDefault="00872C80">
      <w:pPr>
        <w:pStyle w:val="TOC2"/>
        <w:tabs>
          <w:tab w:val="right" w:leader="dot" w:pos="7927"/>
        </w:tabs>
        <w:rPr>
          <w:rFonts w:ascii="Times New Roman" w:eastAsiaTheme="minorEastAsia" w:hAnsi="Times New Roman" w:cs="Times New Roman"/>
          <w:noProof/>
          <w:sz w:val="24"/>
          <w:szCs w:val="24"/>
          <w:lang w:eastAsia="en-ID"/>
        </w:rPr>
      </w:pPr>
      <w:hyperlink w:anchor="_Toc182562349" w:history="1">
        <w:r w:rsidR="00173121" w:rsidRPr="00173121">
          <w:rPr>
            <w:rStyle w:val="Hyperlink"/>
            <w:rFonts w:ascii="Times New Roman" w:hAnsi="Times New Roman" w:cs="Times New Roman"/>
            <w:noProof/>
            <w:sz w:val="24"/>
            <w:szCs w:val="24"/>
            <w:lang w:val="id-ID"/>
          </w:rPr>
          <w:t>APPENDIX III: DOCUMENTATION</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49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66</w:t>
        </w:r>
        <w:r w:rsidR="00173121" w:rsidRPr="00173121">
          <w:rPr>
            <w:rFonts w:ascii="Times New Roman" w:hAnsi="Times New Roman" w:cs="Times New Roman"/>
            <w:noProof/>
            <w:webHidden/>
            <w:sz w:val="24"/>
            <w:szCs w:val="24"/>
          </w:rPr>
          <w:fldChar w:fldCharType="end"/>
        </w:r>
      </w:hyperlink>
    </w:p>
    <w:p w14:paraId="7D22D7DA" w14:textId="1890415E" w:rsidR="00173121" w:rsidRDefault="00872C80">
      <w:pPr>
        <w:pStyle w:val="TOC2"/>
        <w:tabs>
          <w:tab w:val="right" w:leader="dot" w:pos="7927"/>
        </w:tabs>
        <w:rPr>
          <w:rFonts w:eastAsiaTheme="minorEastAsia"/>
          <w:noProof/>
          <w:lang w:eastAsia="en-ID"/>
        </w:rPr>
      </w:pPr>
      <w:hyperlink w:anchor="_Toc182562350" w:history="1">
        <w:r w:rsidR="00173121" w:rsidRPr="00173121">
          <w:rPr>
            <w:rStyle w:val="Hyperlink"/>
            <w:rFonts w:ascii="Times New Roman" w:hAnsi="Times New Roman" w:cs="Times New Roman"/>
            <w:noProof/>
            <w:sz w:val="24"/>
            <w:szCs w:val="24"/>
          </w:rPr>
          <w:t>APPENDIX IV: CIRRICULUM VITAE</w:t>
        </w:r>
        <w:r w:rsidR="00173121" w:rsidRPr="00173121">
          <w:rPr>
            <w:rFonts w:ascii="Times New Roman" w:hAnsi="Times New Roman" w:cs="Times New Roman"/>
            <w:noProof/>
            <w:webHidden/>
            <w:sz w:val="24"/>
            <w:szCs w:val="24"/>
          </w:rPr>
          <w:tab/>
        </w:r>
        <w:r w:rsidR="00173121" w:rsidRPr="00173121">
          <w:rPr>
            <w:rFonts w:ascii="Times New Roman" w:hAnsi="Times New Roman" w:cs="Times New Roman"/>
            <w:noProof/>
            <w:webHidden/>
            <w:sz w:val="24"/>
            <w:szCs w:val="24"/>
          </w:rPr>
          <w:fldChar w:fldCharType="begin"/>
        </w:r>
        <w:r w:rsidR="00173121" w:rsidRPr="00173121">
          <w:rPr>
            <w:rFonts w:ascii="Times New Roman" w:hAnsi="Times New Roman" w:cs="Times New Roman"/>
            <w:noProof/>
            <w:webHidden/>
            <w:sz w:val="24"/>
            <w:szCs w:val="24"/>
          </w:rPr>
          <w:instrText xml:space="preserve"> PAGEREF _Toc182562350 \h </w:instrText>
        </w:r>
        <w:r w:rsidR="00173121" w:rsidRPr="00173121">
          <w:rPr>
            <w:rFonts w:ascii="Times New Roman" w:hAnsi="Times New Roman" w:cs="Times New Roman"/>
            <w:noProof/>
            <w:webHidden/>
            <w:sz w:val="24"/>
            <w:szCs w:val="24"/>
          </w:rPr>
        </w:r>
        <w:r w:rsidR="00173121" w:rsidRPr="00173121">
          <w:rPr>
            <w:rFonts w:ascii="Times New Roman" w:hAnsi="Times New Roman" w:cs="Times New Roman"/>
            <w:noProof/>
            <w:webHidden/>
            <w:sz w:val="24"/>
            <w:szCs w:val="24"/>
          </w:rPr>
          <w:fldChar w:fldCharType="separate"/>
        </w:r>
        <w:r w:rsidR="00610952">
          <w:rPr>
            <w:rFonts w:ascii="Times New Roman" w:hAnsi="Times New Roman" w:cs="Times New Roman"/>
            <w:noProof/>
            <w:webHidden/>
            <w:sz w:val="24"/>
            <w:szCs w:val="24"/>
          </w:rPr>
          <w:t>67</w:t>
        </w:r>
        <w:r w:rsidR="00173121" w:rsidRPr="00173121">
          <w:rPr>
            <w:rFonts w:ascii="Times New Roman" w:hAnsi="Times New Roman" w:cs="Times New Roman"/>
            <w:noProof/>
            <w:webHidden/>
            <w:sz w:val="24"/>
            <w:szCs w:val="24"/>
          </w:rPr>
          <w:fldChar w:fldCharType="end"/>
        </w:r>
      </w:hyperlink>
    </w:p>
    <w:p w14:paraId="566EC05A" w14:textId="3CBFC37A" w:rsidR="00D2225C" w:rsidRPr="008F5997" w:rsidRDefault="008C2C0C" w:rsidP="0004129D">
      <w:pPr>
        <w:spacing w:line="276" w:lineRule="auto"/>
        <w:rPr>
          <w:rFonts w:ascii="Times New Roman" w:hAnsi="Times New Roman" w:cs="Times New Roman"/>
          <w:sz w:val="24"/>
          <w:szCs w:val="24"/>
        </w:rPr>
        <w:sectPr w:rsidR="00D2225C" w:rsidRPr="008F5997" w:rsidSect="00710841">
          <w:footerReference w:type="default" r:id="rId10"/>
          <w:pgSz w:w="11906" w:h="16838"/>
          <w:pgMar w:top="1701" w:right="1701" w:bottom="1701" w:left="2268" w:header="709" w:footer="709" w:gutter="0"/>
          <w:pgNumType w:fmt="lowerRoman" w:start="1"/>
          <w:cols w:space="708"/>
          <w:docGrid w:linePitch="360"/>
        </w:sectPr>
      </w:pPr>
      <w:r w:rsidRPr="00875AED">
        <w:rPr>
          <w:rFonts w:ascii="Times New Roman" w:hAnsi="Times New Roman" w:cs="Times New Roman"/>
          <w:sz w:val="24"/>
          <w:szCs w:val="24"/>
        </w:rPr>
        <w:fldChar w:fldCharType="end"/>
      </w:r>
    </w:p>
    <w:p w14:paraId="6A9CB3D6" w14:textId="77777777" w:rsidR="00B87518" w:rsidRPr="008F5997" w:rsidRDefault="00B87518" w:rsidP="0094234A">
      <w:pPr>
        <w:pStyle w:val="Heading1"/>
        <w:rPr>
          <w:rFonts w:cs="Times New Roman"/>
          <w:b w:val="0"/>
          <w:szCs w:val="24"/>
        </w:rPr>
      </w:pPr>
      <w:bookmarkStart w:id="11" w:name="_Toc182562291"/>
      <w:r w:rsidRPr="008F5997">
        <w:rPr>
          <w:rFonts w:cs="Times New Roman"/>
          <w:szCs w:val="24"/>
        </w:rPr>
        <w:lastRenderedPageBreak/>
        <w:t>CHAPTER I</w:t>
      </w:r>
      <w:bookmarkEnd w:id="11"/>
    </w:p>
    <w:p w14:paraId="18AC01DF" w14:textId="77777777" w:rsidR="00B87518" w:rsidRPr="008F5997" w:rsidRDefault="00B87518" w:rsidP="0094234A">
      <w:pPr>
        <w:pStyle w:val="Heading2"/>
        <w:rPr>
          <w:rFonts w:cs="Times New Roman"/>
          <w:b w:val="0"/>
          <w:szCs w:val="24"/>
        </w:rPr>
      </w:pPr>
      <w:bookmarkStart w:id="12" w:name="_Toc182562292"/>
      <w:r w:rsidRPr="008F5997">
        <w:rPr>
          <w:rFonts w:cs="Times New Roman"/>
          <w:szCs w:val="24"/>
        </w:rPr>
        <w:t>INTRODUCTION</w:t>
      </w:r>
      <w:bookmarkEnd w:id="12"/>
    </w:p>
    <w:p w14:paraId="19D0756C" w14:textId="79A2618A" w:rsidR="00B87518" w:rsidRPr="008F5997" w:rsidRDefault="00B87518"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This chapter </w:t>
      </w:r>
      <w:r w:rsidR="00F31AFB" w:rsidRPr="008F5997">
        <w:rPr>
          <w:rFonts w:ascii="Times New Roman" w:hAnsi="Times New Roman" w:cs="Times New Roman"/>
          <w:sz w:val="24"/>
          <w:szCs w:val="24"/>
        </w:rPr>
        <w:t>presents</w:t>
      </w:r>
      <w:r w:rsidRPr="008F5997">
        <w:rPr>
          <w:rFonts w:ascii="Times New Roman" w:hAnsi="Times New Roman" w:cs="Times New Roman"/>
          <w:sz w:val="24"/>
          <w:szCs w:val="24"/>
        </w:rPr>
        <w:t xml:space="preserve"> the background of the study, reasoning for choosing the topic, research question, research objective, scope and limitation, significance of the study, and definition of terminologies. In detail, the discussion of the points above is explained in the following parts.</w:t>
      </w:r>
    </w:p>
    <w:p w14:paraId="6D35668E" w14:textId="77777777" w:rsidR="00B87518" w:rsidRPr="008F5997" w:rsidRDefault="00B87518" w:rsidP="0094234A">
      <w:pPr>
        <w:pStyle w:val="Heading3"/>
        <w:rPr>
          <w:rFonts w:cs="Times New Roman"/>
          <w:b w:val="0"/>
        </w:rPr>
      </w:pPr>
      <w:bookmarkStart w:id="13" w:name="_Toc182562293"/>
      <w:r w:rsidRPr="008F5997">
        <w:rPr>
          <w:rFonts w:cs="Times New Roman"/>
        </w:rPr>
        <w:t>1.1 Background of the Study</w:t>
      </w:r>
      <w:bookmarkEnd w:id="13"/>
    </w:p>
    <w:p w14:paraId="34AC49E0" w14:textId="77777777" w:rsidR="00B87518" w:rsidRPr="008F5997" w:rsidRDefault="00B87518" w:rsidP="0094234A">
      <w:pPr>
        <w:spacing w:after="0"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A learning model is a plan or pattern that can be used to create a curriculum (long-term learning plan), design learning materials, and guide learning in classrooms and other environments. The learning model can be used as a selection pattern. This means that teachers can choose appropriate and efficient learning models to achieve their educational goals </w:t>
      </w:r>
      <w:r w:rsidRPr="008F5997">
        <w:rPr>
          <w:rFonts w:ascii="Times New Roman" w:hAnsi="Times New Roman" w:cs="Times New Roman"/>
          <w:sz w:val="24"/>
          <w:szCs w:val="24"/>
          <w:lang w:val="id-ID"/>
        </w:rPr>
        <w:fldChar w:fldCharType="begin" w:fldLock="1"/>
      </w:r>
      <w:r w:rsidRPr="008F5997">
        <w:rPr>
          <w:rFonts w:ascii="Times New Roman" w:hAnsi="Times New Roman" w:cs="Times New Roman"/>
          <w:sz w:val="24"/>
          <w:szCs w:val="24"/>
          <w:lang w:val="id-ID"/>
        </w:rPr>
        <w:instrText>ADDIN CSL_CITATION {"citationItems":[{"id":"ITEM-1","itemData":{"author":[{"dropping-particle":"","family":"Mirdad","given":"Jamal","non-dropping-particle":"","parse-names":false,"suffix":""},{"dropping-particle":"","family":"Pd","given":"M I","non-dropping-particle":"","parse-names":false,"suffix":""}],"id":"ITEM-1","issue":"1","issued":{"date-parts":[["2020"]]},"page":"14-23","title":"MODEL-MODEL PEMBELAJARAN ( EMPAT RUMPUN MODEL PEMBELAJARAN )","type":"article-journal","volume":"2"},"uris":["http://www.mendeley.com/documents/?uuid=3104fafb-0e1e-46a9-942e-f0853f2c8fad"]}],"mendeley":{"formattedCitation":"(Mirdad &amp; Pd, 2020)","plainTextFormattedCitation":"(Mirdad &amp; Pd, 2020)","previouslyFormattedCitation":"(Mirdad &amp; Pd, 2020)"},"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Mirdad &amp; Pd, 2020)</w:t>
      </w:r>
      <w:r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xml:space="preserve">. Therefore, the learning model is a learning technique that used by teachers in teaching a particular subject (material) and in selecting a model it must be adjusted first to the subject matter. The level of students' cognitive development and the facilities or facilities available are in accordance with the learning objectives so that the expected learning model can be achieved </w:t>
      </w:r>
      <w:r w:rsidRPr="008F5997">
        <w:rPr>
          <w:rFonts w:ascii="Times New Roman" w:hAnsi="Times New Roman" w:cs="Times New Roman"/>
          <w:sz w:val="24"/>
          <w:szCs w:val="24"/>
          <w:lang w:val="id-ID"/>
        </w:rPr>
        <w:fldChar w:fldCharType="begin" w:fldLock="1"/>
      </w:r>
      <w:r w:rsidRPr="008F5997">
        <w:rPr>
          <w:rFonts w:ascii="Times New Roman" w:hAnsi="Times New Roman" w:cs="Times New Roman"/>
          <w:sz w:val="24"/>
          <w:szCs w:val="24"/>
          <w:lang w:val="id-ID"/>
        </w:rPr>
        <w:instrText>ADDIN CSL_CITATION {"citationItems":[{"id":"ITEM-1","itemData":{"author":[{"dropping-particle":"","family":"Samsiah","given":"Cici","non-dropping-particle":"","parse-names":false,"suffix":""},{"dropping-particle":"","family":"Surana","given":"Dedih","non-dropping-particle":"","parse-names":false,"suffix":""},{"dropping-particle":"","family":"Afrianti","given":"Nurul","non-dropping-particle":"","parse-names":false,"suffix":""}],"id":"ITEM-1","issued":{"date-parts":[["0"]]},"page":"521-528","title":"Implementasi Model Pembelajaran Project Based Learning ( PjBL ) untuk Meningkatkan Kreativitas Siswa Kelas VI SDN Pasirkelewih Cianjur","type":"article-journal"},"uris":["http://www.mendeley.com/documents/?uuid=57e915af-6ee7-4332-b6e3-ade40b16089a"]}],"mendeley":{"formattedCitation":"(Samsiah et al., n.d.)","plainTextFormattedCitation":"(Samsiah et al., n.d.)","previouslyFormattedCitation":"(Samsiah et al., n.d.)"},"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Samsiah et al., n.d.)</w:t>
      </w:r>
      <w:r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Considering that in the current year the emancipated curriculum is being implemented in various schools, including senior high schools, then  teachers are required to be creative by keeping up with the times, one of which is by choosing a learning model that is able to create a learning atmosphere that is interactive, fun, non-boring and of course can increase students' creativity and learning achievement.</w:t>
      </w:r>
    </w:p>
    <w:p w14:paraId="1B031E78" w14:textId="77777777" w:rsidR="00FC78EE" w:rsidRPr="00FC78EE" w:rsidRDefault="005F1F8B" w:rsidP="009F7DDB">
      <w:pPr>
        <w:spacing w:line="360" w:lineRule="auto"/>
        <w:ind w:firstLine="720"/>
        <w:jc w:val="both"/>
        <w:rPr>
          <w:rFonts w:ascii="Times New Roman" w:eastAsia="Times New Roman" w:hAnsi="Times New Roman" w:cs="Times New Roman"/>
          <w:kern w:val="0"/>
          <w:sz w:val="24"/>
          <w:szCs w:val="24"/>
          <w:lang w:val="id-ID" w:eastAsia="en-ID"/>
          <w14:ligatures w14:val="none"/>
        </w:rPr>
        <w:sectPr w:rsidR="00FC78EE" w:rsidRPr="00FC78EE" w:rsidSect="0098231A">
          <w:headerReference w:type="default" r:id="rId11"/>
          <w:footerReference w:type="default" r:id="rId12"/>
          <w:pgSz w:w="11906" w:h="16838"/>
          <w:pgMar w:top="1701" w:right="1701" w:bottom="1701" w:left="2268" w:header="709" w:footer="709" w:gutter="0"/>
          <w:pgNumType w:start="1"/>
          <w:cols w:space="708"/>
          <w:docGrid w:linePitch="360"/>
        </w:sectPr>
      </w:pPr>
      <w:r w:rsidRPr="005F1F8B">
        <w:rPr>
          <w:rFonts w:ascii="Times New Roman" w:eastAsia="Times New Roman" w:hAnsi="Times New Roman" w:cs="Times New Roman"/>
          <w:kern w:val="0"/>
          <w:sz w:val="24"/>
          <w:szCs w:val="24"/>
          <w:lang w:eastAsia="en-ID"/>
          <w14:ligatures w14:val="none"/>
        </w:rPr>
        <w:t xml:space="preserve">One learning model that can be used to implement a merdeka curriculum is Project Based Learning (PjBL), which is an learning model that uses projects or activities as the main teaching tool. The learners engage in exploration, deduction, interpretation, synthesis, and information gathering to yield various learning outcomes. Learning on the basis of a project is a teaching approach that uses the assignment as a starting point for gathering and integrating new knowledge based on actual activities. According to Sulolipu et al., (2023) Project based learning is a learning model recommended for implementation because it is aimed at students. </w:t>
      </w:r>
    </w:p>
    <w:p w14:paraId="07DDB479" w14:textId="4047BBF9" w:rsidR="00D65842" w:rsidRDefault="005F1F8B" w:rsidP="00BA590D">
      <w:pPr>
        <w:spacing w:line="360" w:lineRule="auto"/>
        <w:jc w:val="both"/>
        <w:rPr>
          <w:rFonts w:ascii="Times New Roman" w:eastAsia="Times New Roman" w:hAnsi="Times New Roman" w:cs="Times New Roman"/>
          <w:kern w:val="0"/>
          <w:sz w:val="24"/>
          <w:szCs w:val="24"/>
          <w:lang w:eastAsia="en-ID"/>
          <w14:ligatures w14:val="none"/>
        </w:rPr>
      </w:pPr>
      <w:r w:rsidRPr="005F1F8B">
        <w:rPr>
          <w:rFonts w:ascii="Times New Roman" w:eastAsia="Times New Roman" w:hAnsi="Times New Roman" w:cs="Times New Roman"/>
          <w:kern w:val="0"/>
          <w:sz w:val="24"/>
          <w:szCs w:val="24"/>
          <w:lang w:eastAsia="en-ID"/>
          <w14:ligatures w14:val="none"/>
        </w:rPr>
        <w:lastRenderedPageBreak/>
        <w:t xml:space="preserve">With implementation of this learning model, students become more active in learning. </w:t>
      </w:r>
    </w:p>
    <w:p w14:paraId="5C441329" w14:textId="29171538" w:rsidR="00221909" w:rsidRPr="008F5997" w:rsidRDefault="005F1F8B" w:rsidP="00D65842">
      <w:pPr>
        <w:spacing w:line="360" w:lineRule="auto"/>
        <w:ind w:firstLine="720"/>
        <w:jc w:val="both"/>
        <w:rPr>
          <w:rFonts w:ascii="Times New Roman" w:eastAsia="Times New Roman" w:hAnsi="Times New Roman" w:cs="Times New Roman"/>
          <w:kern w:val="0"/>
          <w:sz w:val="24"/>
          <w:szCs w:val="24"/>
          <w:lang w:eastAsia="en-ID"/>
          <w14:ligatures w14:val="none"/>
        </w:rPr>
      </w:pPr>
      <w:r w:rsidRPr="005F1F8B">
        <w:rPr>
          <w:rFonts w:ascii="Times New Roman" w:eastAsia="Times New Roman" w:hAnsi="Times New Roman" w:cs="Times New Roman"/>
          <w:kern w:val="0"/>
          <w:sz w:val="24"/>
          <w:szCs w:val="24"/>
          <w:lang w:eastAsia="en-ID"/>
          <w14:ligatures w14:val="none"/>
        </w:rPr>
        <w:t>Teachers' understanding and application of project-based learning have been prioritized ever since the Emancipated Curriculum was implemented. According to Grossman et al., (2019), an examination of teachers' opinions regarding the use of project-based learning showed that they comprehend it well and are able to infer it from the roles. The other study found that the lesson plan and teaching and learning process did not reflect the approach, despite teachers' generally positive opinions of project-based learning—which is the key strategy in the emancipated curriculum (Rostika &amp; Prihantini, 2019). Therefore, it can be concluded that teachers' opinions tended to be accurate and comprehensive for general curriculum topics based on their level of view and procedural knowledge</w:t>
      </w:r>
      <w:r w:rsidR="00B87518" w:rsidRPr="008F5997">
        <w:rPr>
          <w:rFonts w:ascii="Times New Roman" w:eastAsia="Times New Roman" w:hAnsi="Times New Roman" w:cs="Times New Roman"/>
          <w:kern w:val="0"/>
          <w:sz w:val="24"/>
          <w:szCs w:val="24"/>
          <w:lang w:eastAsia="en-ID"/>
          <w14:ligatures w14:val="none"/>
        </w:rPr>
        <w:t>.</w:t>
      </w:r>
    </w:p>
    <w:p w14:paraId="21A8E84F" w14:textId="686DEDAE" w:rsidR="00B87518" w:rsidRPr="008F5997" w:rsidRDefault="00B87518" w:rsidP="00221909">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t xml:space="preserve">One of the alternative methods provided by Emancipated Curriculum, project-based learning (PjBL), has been tested to determine its efficacy in fostering higher-order thinking skills (HOTS). This kind of instruction involves having students complete a project that the teacher has suggested in order to learn something. In comparison to traditional teaching methods, it offers an environment where learning is more engaging and has a stronger real-world focus </w:t>
      </w:r>
      <w:r w:rsidRPr="008F5997">
        <w:rPr>
          <w:rFonts w:ascii="Times New Roman" w:eastAsia="Times New Roman" w:hAnsi="Times New Roman" w:cs="Times New Roman"/>
          <w:kern w:val="0"/>
          <w:sz w:val="24"/>
          <w:szCs w:val="24"/>
          <w:lang w:eastAsia="en-ID"/>
          <w14:ligatures w14:val="none"/>
        </w:rPr>
        <w:fldChar w:fldCharType="begin" w:fldLock="1"/>
      </w:r>
      <w:r w:rsidRPr="008F5997">
        <w:rPr>
          <w:rFonts w:ascii="Times New Roman" w:eastAsia="Times New Roman" w:hAnsi="Times New Roman" w:cs="Times New Roman"/>
          <w:kern w:val="0"/>
          <w:sz w:val="24"/>
          <w:szCs w:val="24"/>
          <w:lang w:eastAsia="en-ID"/>
          <w14:ligatures w14:val="none"/>
        </w:rPr>
        <w:instrText>ADDIN CSL_CITATION {"citationItems":[{"id":"ITEM-1","itemData":{"DOI":"10.7771/1541-5015.1426","abstract":"This study examines two aspects of teaching with a project-based learning (PBL) model in higher education settings: faculty definitions of PBL and faculty PBL practices, as evidenced by their self-described successes and challenges in implementa- tion. Faculty participants took “a leap of faith” in their teaching practices to redefine what it means to teach and learn using PBL as an instructional methodology. The findings provide insight into how faculty conceptualization of PBL drives imple- mentation; how the PBL approach challenges college-level teachers; and how instructors’ perceptions of their own role in the PBL process impacts how they implement PBL","author":[{"dropping-particle":"","family":"Lee","given":"Jean S","non-dropping-particle":"","parse-names":false,"suffix":""},{"dropping-particle":"","family":"Blackwell","given":"Sue","non-dropping-particle":"","parse-names":false,"suffix":""},{"dropping-particle":"","family":"Drake","given":"Jennifer","non-dropping-particle":"","parse-names":false,"suffix":""},{"dropping-particle":"","family":"Moran","given":"Kathryn A","non-dropping-particle":"","parse-names":false,"suffix":""}],"container-title":"Interdisciplinary Journal of Problem-Based Learning","id":"ITEM-1","issue":"2","issued":{"date-parts":[["2014"]]},"page":"3-13","title":"Taking a Leap of Faith: Redefining Teaching and Learning in Higher Education Through Project-Based Learning","type":"article-journal","volume":"8"},"uris":["http://www.mendeley.com/documents/?uuid=39e4237d-8567-4cc4-9e6b-52ab968b7dcc"]}],"mendeley":{"formattedCitation":"(Lee et al., 2014)","plainTextFormattedCitation":"(Lee et al., 2014)","previouslyFormattedCitation":"(Lee et al., 2014)"},"properties":{"noteIndex":0},"schema":"https://github.com/citation-style-language/schema/raw/master/csl-citation.json"}</w:instrText>
      </w:r>
      <w:r w:rsidRPr="008F5997">
        <w:rPr>
          <w:rFonts w:ascii="Times New Roman" w:eastAsia="Times New Roman" w:hAnsi="Times New Roman" w:cs="Times New Roman"/>
          <w:kern w:val="0"/>
          <w:sz w:val="24"/>
          <w:szCs w:val="24"/>
          <w:lang w:eastAsia="en-ID"/>
          <w14:ligatures w14:val="none"/>
        </w:rPr>
        <w:fldChar w:fldCharType="separate"/>
      </w:r>
      <w:r w:rsidRPr="008F5997">
        <w:rPr>
          <w:rFonts w:ascii="Times New Roman" w:eastAsia="Times New Roman" w:hAnsi="Times New Roman" w:cs="Times New Roman"/>
          <w:noProof/>
          <w:kern w:val="0"/>
          <w:sz w:val="24"/>
          <w:szCs w:val="24"/>
          <w:lang w:eastAsia="en-ID"/>
          <w14:ligatures w14:val="none"/>
        </w:rPr>
        <w:t>(Lee et al., 2014)</w:t>
      </w:r>
      <w:r w:rsidRPr="008F5997">
        <w:rPr>
          <w:rFonts w:ascii="Times New Roman" w:eastAsia="Times New Roman" w:hAnsi="Times New Roman" w:cs="Times New Roman"/>
          <w:kern w:val="0"/>
          <w:sz w:val="24"/>
          <w:szCs w:val="24"/>
          <w:lang w:eastAsia="en-ID"/>
          <w14:ligatures w14:val="none"/>
        </w:rPr>
        <w:fldChar w:fldCharType="end"/>
      </w:r>
      <w:r w:rsidRPr="008F5997">
        <w:rPr>
          <w:rFonts w:ascii="Times New Roman" w:eastAsia="Times New Roman" w:hAnsi="Times New Roman" w:cs="Times New Roman"/>
          <w:kern w:val="0"/>
          <w:sz w:val="24"/>
          <w:szCs w:val="24"/>
          <w:lang w:eastAsia="en-ID"/>
          <w14:ligatures w14:val="none"/>
        </w:rPr>
        <w:t xml:space="preserve">. A collection of instructional strategies called project-based learning (PjBL) are used to create learning scenarios. It alludes to the problem- or project-based learning approach to education </w:t>
      </w:r>
      <w:r w:rsidRPr="008F5997">
        <w:rPr>
          <w:rFonts w:ascii="Times New Roman" w:eastAsia="Times New Roman" w:hAnsi="Times New Roman" w:cs="Times New Roman"/>
          <w:kern w:val="0"/>
          <w:sz w:val="24"/>
          <w:szCs w:val="24"/>
          <w:lang w:eastAsia="en-ID"/>
          <w14:ligatures w14:val="none"/>
        </w:rPr>
        <w:fldChar w:fldCharType="begin" w:fldLock="1"/>
      </w:r>
      <w:r w:rsidRPr="008F5997">
        <w:rPr>
          <w:rFonts w:ascii="Times New Roman" w:eastAsia="Times New Roman" w:hAnsi="Times New Roman" w:cs="Times New Roman"/>
          <w:kern w:val="0"/>
          <w:sz w:val="24"/>
          <w:szCs w:val="24"/>
          <w:lang w:eastAsia="en-ID"/>
          <w14:ligatures w14:val="none"/>
        </w:rPr>
        <w:instrText>ADDIN CSL_CITATION {"citationItems":[{"id":"ITEM-1","itemData":{"DOI":"10.2991/assehr.k.210806.168","abstract":"Project-based learning (PBL) is not only a practical technology but also a new teaching model. By choosing the curriculum content related to real life, students can experience the …","author":[{"dropping-particle":"","family":"Xiong","given":"Yidi","non-dropping-particle":"","parse-names":false,"suffix":""}],"container-title":"Proceedings of the 2021 5th International Seminar on Education, Management and Social Sciences (ISEMSS 2021)","id":"ITEM-1","issue":"Isemss","issued":{"date-parts":[["2021"]]},"page":"886-890","title":"The Development of the Project-based-learning Teaching Method","type":"article-journal","volume":"571"},"uris":["http://www.mendeley.com/documents/?uuid=35eac4ef-d0a2-497b-a9cf-fac21e58e347"]}],"mendeley":{"formattedCitation":"(Xiong, 2021)","plainTextFormattedCitation":"(Xiong, 2021)","previouslyFormattedCitation":"(Xiong, 2021)"},"properties":{"noteIndex":0},"schema":"https://github.com/citation-style-language/schema/raw/master/csl-citation.json"}</w:instrText>
      </w:r>
      <w:r w:rsidRPr="008F5997">
        <w:rPr>
          <w:rFonts w:ascii="Times New Roman" w:eastAsia="Times New Roman" w:hAnsi="Times New Roman" w:cs="Times New Roman"/>
          <w:kern w:val="0"/>
          <w:sz w:val="24"/>
          <w:szCs w:val="24"/>
          <w:lang w:eastAsia="en-ID"/>
          <w14:ligatures w14:val="none"/>
        </w:rPr>
        <w:fldChar w:fldCharType="separate"/>
      </w:r>
      <w:r w:rsidRPr="008F5997">
        <w:rPr>
          <w:rFonts w:ascii="Times New Roman" w:eastAsia="Times New Roman" w:hAnsi="Times New Roman" w:cs="Times New Roman"/>
          <w:noProof/>
          <w:kern w:val="0"/>
          <w:sz w:val="24"/>
          <w:szCs w:val="24"/>
          <w:lang w:eastAsia="en-ID"/>
          <w14:ligatures w14:val="none"/>
        </w:rPr>
        <w:t>(Xiong, 2021)</w:t>
      </w:r>
      <w:r w:rsidRPr="008F5997">
        <w:rPr>
          <w:rFonts w:ascii="Times New Roman" w:eastAsia="Times New Roman" w:hAnsi="Times New Roman" w:cs="Times New Roman"/>
          <w:kern w:val="0"/>
          <w:sz w:val="24"/>
          <w:szCs w:val="24"/>
          <w:lang w:eastAsia="en-ID"/>
          <w14:ligatures w14:val="none"/>
        </w:rPr>
        <w:fldChar w:fldCharType="end"/>
      </w:r>
      <w:r w:rsidRPr="008F5997">
        <w:rPr>
          <w:rFonts w:ascii="Times New Roman" w:eastAsia="Times New Roman" w:hAnsi="Times New Roman" w:cs="Times New Roman"/>
          <w:kern w:val="0"/>
          <w:sz w:val="24"/>
          <w:szCs w:val="24"/>
          <w:lang w:eastAsia="en-ID"/>
          <w14:ligatures w14:val="none"/>
        </w:rPr>
        <w:t xml:space="preserve">. Drawing from a wealth of real-world experience, this creative teaching method dramatically boosts students' motivation to learn, encourages self-directed learning, enhances oral communication skills </w:t>
      </w:r>
      <w:r w:rsidRPr="008F5997">
        <w:rPr>
          <w:rFonts w:ascii="Times New Roman" w:eastAsia="Times New Roman" w:hAnsi="Times New Roman" w:cs="Times New Roman"/>
          <w:kern w:val="0"/>
          <w:sz w:val="24"/>
          <w:szCs w:val="24"/>
          <w:lang w:eastAsia="en-ID"/>
          <w14:ligatures w14:val="none"/>
        </w:rPr>
        <w:fldChar w:fldCharType="begin" w:fldLock="1"/>
      </w:r>
      <w:r w:rsidRPr="008F5997">
        <w:rPr>
          <w:rFonts w:ascii="Times New Roman" w:eastAsia="Times New Roman" w:hAnsi="Times New Roman" w:cs="Times New Roman"/>
          <w:kern w:val="0"/>
          <w:sz w:val="24"/>
          <w:szCs w:val="24"/>
          <w:lang w:eastAsia="en-ID"/>
          <w14:ligatures w14:val="none"/>
        </w:rPr>
        <w:instrText>ADDIN CSL_CITATION {"citationItems":[{"id":"ITEM-1","itemData":{"DOI":"10.5539/elt.v12n4p73","ISSN":"1916-4742","abstract":"The quasi-experimental study investigated the effectiveness of using project-based learning (PjBL) activities as a teaching strategy in improving the oral communicative competence of Malaysian English language learners. The participants included 44 diploma students enrolled in a Communicative English course at a technical college in the Peninsular Malaysia, who were purposely selected for the study. The intervention comprised a 12-week lessons taught using PjBL teaching strategy and centred on eight PjBL activities. Data were collected using a speaking test and a listening test, which were administered as pre-tests and post-tests, and a student questionnaire which was administered at the end of the study. Data analysis involved the procedure of MANOVA, as well as descriptive statistics such as mean, standard deviation and percentage. The findings revealed a significant improvement in the learners&amp;rsquo; overall oral communicative competence and a high perception of PjBL by the learners. It is concluded that PjBL teaching strategy is effective in improving the oral communicative competence of the English language learners. The study recommends the use of PjBL as a suitable English language teaching strategy for technical students who are generally low proficient English language learners.","author":[{"dropping-particle":"","family":"Abu Bakar","given":"Noor Idayu","non-dropping-particle":"","parse-names":false,"suffix":""},{"dropping-particle":"","family":"Noordin","given":"Nooreen","non-dropping-particle":"","parse-names":false,"suffix":""},{"dropping-particle":"","family":"Razali","given":"Abu Bakar","non-dropping-particle":"","parse-names":false,"suffix":""}],"container-title":"English Language Teaching","id":"ITEM-1","issue":"4","issued":{"date-parts":[["2019"]]},"page":"73","title":"Improving Oral Communicative Competence in English Using Project-Based Learning Activities","type":"article-journal","volume":"12"},"uris":["http://www.mendeley.com/documents/?uuid=7416c56d-864e-465f-9470-0a839d85b348"]}],"mendeley":{"formattedCitation":"(Abu Bakar et al., 2019)","plainTextFormattedCitation":"(Abu Bakar et al., 2019)","previouslyFormattedCitation":"(Abu Bakar et al., 2019)"},"properties":{"noteIndex":0},"schema":"https://github.com/citation-style-language/schema/raw/master/csl-citation.json"}</w:instrText>
      </w:r>
      <w:r w:rsidRPr="008F5997">
        <w:rPr>
          <w:rFonts w:ascii="Times New Roman" w:eastAsia="Times New Roman" w:hAnsi="Times New Roman" w:cs="Times New Roman"/>
          <w:kern w:val="0"/>
          <w:sz w:val="24"/>
          <w:szCs w:val="24"/>
          <w:lang w:eastAsia="en-ID"/>
          <w14:ligatures w14:val="none"/>
        </w:rPr>
        <w:fldChar w:fldCharType="separate"/>
      </w:r>
      <w:r w:rsidRPr="008F5997">
        <w:rPr>
          <w:rFonts w:ascii="Times New Roman" w:eastAsia="Times New Roman" w:hAnsi="Times New Roman" w:cs="Times New Roman"/>
          <w:noProof/>
          <w:kern w:val="0"/>
          <w:sz w:val="24"/>
          <w:szCs w:val="24"/>
          <w:lang w:eastAsia="en-ID"/>
          <w14:ligatures w14:val="none"/>
        </w:rPr>
        <w:t>(Abu Bakar et al., 2019)</w:t>
      </w:r>
      <w:r w:rsidRPr="008F5997">
        <w:rPr>
          <w:rFonts w:ascii="Times New Roman" w:eastAsia="Times New Roman" w:hAnsi="Times New Roman" w:cs="Times New Roman"/>
          <w:kern w:val="0"/>
          <w:sz w:val="24"/>
          <w:szCs w:val="24"/>
          <w:lang w:eastAsia="en-ID"/>
          <w14:ligatures w14:val="none"/>
        </w:rPr>
        <w:fldChar w:fldCharType="end"/>
      </w:r>
      <w:r w:rsidRPr="008F5997">
        <w:rPr>
          <w:rFonts w:ascii="Times New Roman" w:eastAsia="Times New Roman" w:hAnsi="Times New Roman" w:cs="Times New Roman"/>
          <w:kern w:val="0"/>
          <w:sz w:val="24"/>
          <w:szCs w:val="24"/>
          <w:lang w:eastAsia="en-ID"/>
          <w14:ligatures w14:val="none"/>
        </w:rPr>
        <w:t xml:space="preserve">. </w:t>
      </w:r>
    </w:p>
    <w:p w14:paraId="67E4DAF1" w14:textId="77777777" w:rsidR="00B87518" w:rsidRPr="008F5997" w:rsidRDefault="00B87518" w:rsidP="0094234A">
      <w:pPr>
        <w:spacing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t xml:space="preserve">In additional, students are also encouraged to consider what they have learned through PjBL. Students can become more aware of their speaking strengths and areas for improvement through reflective discussions and self-assessments. Group reflection sessions encourage discussion and the exchange of personal insights, which improves speaking abilities even more </w:t>
      </w:r>
      <w:r w:rsidRPr="008F5997">
        <w:rPr>
          <w:rFonts w:ascii="Times New Roman" w:eastAsia="Times New Roman" w:hAnsi="Times New Roman" w:cs="Times New Roman"/>
          <w:kern w:val="0"/>
          <w:sz w:val="24"/>
          <w:szCs w:val="24"/>
          <w:lang w:eastAsia="en-ID"/>
          <w14:ligatures w14:val="none"/>
        </w:rPr>
        <w:fldChar w:fldCharType="begin" w:fldLock="1"/>
      </w:r>
      <w:r w:rsidRPr="008F5997">
        <w:rPr>
          <w:rFonts w:ascii="Times New Roman" w:eastAsia="Times New Roman" w:hAnsi="Times New Roman" w:cs="Times New Roman"/>
          <w:kern w:val="0"/>
          <w:sz w:val="24"/>
          <w:szCs w:val="24"/>
          <w:lang w:eastAsia="en-ID"/>
          <w14:ligatures w14:val="none"/>
        </w:rPr>
        <w:instrText>ADDIN CSL_CITATION {"citationItems":[{"id":"ITEM-1","itemData":{"author":[{"dropping-particle":"","family":"Judy","given":"By","non-dropping-particle":"","parse-names":false,"suffix":""},{"dropping-particle":"","family":"Helm","given":"Harris","non-dropping-particle":"","parse-names":false,"suffix":""},{"dropping-particle":"","family":"Katz","given":"Lilian","non-dropping-particle":"","parse-names":false,"suffix":""},{"dropping-particle":"","family":"Helm","given":"Judy Harris","non-dropping-particle":"","parse-names":false,"suffix":""},{"dropping-particle":"","family":"Ed","given":"D","non-dropping-particle":"","parse-names":false,"suffix":""}],"id":"ITEM-1","issued":{"date-parts":[["2016"]]},"title":"Book Study Ideas for Young Investigators : The Project Approach in the Early Years","type":"article-journal"},"uris":["http://www.mendeley.com/documents/?uuid=20bd4629-b724-4b15-a835-d4a719a315eb"]}],"mendeley":{"formattedCitation":"(Judy et al., 2016)","plainTextFormattedCitation":"(Judy et al., 2016)","previouslyFormattedCitation":"(Judy et al., 2016)"},"properties":{"noteIndex":0},"schema":"https://github.com/citation-style-language/schema/raw/master/csl-citation.json"}</w:instrText>
      </w:r>
      <w:r w:rsidRPr="008F5997">
        <w:rPr>
          <w:rFonts w:ascii="Times New Roman" w:eastAsia="Times New Roman" w:hAnsi="Times New Roman" w:cs="Times New Roman"/>
          <w:kern w:val="0"/>
          <w:sz w:val="24"/>
          <w:szCs w:val="24"/>
          <w:lang w:eastAsia="en-ID"/>
          <w14:ligatures w14:val="none"/>
        </w:rPr>
        <w:fldChar w:fldCharType="separate"/>
      </w:r>
      <w:r w:rsidRPr="008F5997">
        <w:rPr>
          <w:rFonts w:ascii="Times New Roman" w:eastAsia="Times New Roman" w:hAnsi="Times New Roman" w:cs="Times New Roman"/>
          <w:noProof/>
          <w:kern w:val="0"/>
          <w:sz w:val="24"/>
          <w:szCs w:val="24"/>
          <w:lang w:eastAsia="en-ID"/>
          <w14:ligatures w14:val="none"/>
        </w:rPr>
        <w:t>(Judy et al., 2016)</w:t>
      </w:r>
      <w:r w:rsidRPr="008F5997">
        <w:rPr>
          <w:rFonts w:ascii="Times New Roman" w:eastAsia="Times New Roman" w:hAnsi="Times New Roman" w:cs="Times New Roman"/>
          <w:kern w:val="0"/>
          <w:sz w:val="24"/>
          <w:szCs w:val="24"/>
          <w:lang w:eastAsia="en-ID"/>
          <w14:ligatures w14:val="none"/>
        </w:rPr>
        <w:fldChar w:fldCharType="end"/>
      </w:r>
      <w:r w:rsidRPr="008F5997">
        <w:rPr>
          <w:rFonts w:ascii="Times New Roman" w:eastAsia="Times New Roman" w:hAnsi="Times New Roman" w:cs="Times New Roman"/>
          <w:kern w:val="0"/>
          <w:sz w:val="24"/>
          <w:szCs w:val="24"/>
          <w:lang w:eastAsia="en-ID"/>
          <w14:ligatures w14:val="none"/>
        </w:rPr>
        <w:t xml:space="preserve">. </w:t>
      </w:r>
    </w:p>
    <w:p w14:paraId="51B02AE3" w14:textId="77777777" w:rsidR="00B87518" w:rsidRPr="008F5997" w:rsidRDefault="00B87518" w:rsidP="0094234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lastRenderedPageBreak/>
        <w:t>There are two examples of teaching modules that apply the PjBL learning approach, the first is applied in one of the 11th grade high school level schools with the theme “Suggestions and Offers” this learning is carried out for a week twice a meeting with each meeting lasting 45 minutes. The activities carried out by teachers or educators when class learning begins are that the teacher is responsible for mastering the material so that the material to be taught looks more interesting and the teacher must at least be skilled at motivating students in working on projects, so students are expected to feel “ownership” of the project or on the project that is being carried out. In addition, students also play an important role in this PjBL learning model, they at least have several activities to carry out such as students writing various types of fictional and factual texts independently, showing students' awareness of the purpose and target audience. They plan, write, review and rewrite a variety of text types showing self-correction strategies, including punctuation, capitalization and grammar. They convey complex ideas and use a diverse range of vocabulary and grammar in their writing. They write the main sentences in their paragraphs and use time signatures for order, as well as conjunctions, conjunctions and third person pronouns to connect or contrast ideas between and within paragraphs. They present information using various presentation modes in front of other learners and take turns.</w:t>
      </w:r>
    </w:p>
    <w:p w14:paraId="6E6A3069" w14:textId="4FD5F2F5" w:rsidR="00B87518" w:rsidRPr="008F5997" w:rsidRDefault="00B87518" w:rsidP="0094234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t xml:space="preserve">The next module example is in grade X at a different high school. With the theme “Descrptive text: Great Athletes” this lesson is also held twice a week with a duration of 45 minutes each meeting. There are several activities carried out by the teacher during the lesson, namely the teacher shows pictures of outstanding athletes in certain sports. In the Student Book, examples of pictures of athletes from the sports of Badminton, Wall Climbing, Weightlifting, and Football are given. Teachers are advised to provide pictures of different athletes and sports through learning media. Teachers can also show pictures of athletes and sports that are not very well known in Indonesia to provoke learners' curiosity and to broaden their horizons to new types of sports. The teacher asks some triggering questions that help learners prepare their background knowledge. The questions should be graded from close-ended to open-ended. If learners have difficulty, questions can be repeated, paraphrased or elaborated further. In addition, there are </w:t>
      </w:r>
      <w:r w:rsidRPr="008F5997">
        <w:rPr>
          <w:rFonts w:ascii="Times New Roman" w:eastAsia="Times New Roman" w:hAnsi="Times New Roman" w:cs="Times New Roman"/>
          <w:kern w:val="0"/>
          <w:sz w:val="24"/>
          <w:szCs w:val="24"/>
          <w:lang w:eastAsia="en-ID"/>
          <w14:ligatures w14:val="none"/>
        </w:rPr>
        <w:lastRenderedPageBreak/>
        <w:t>also several activities carried out by students such as students will be in groups sorting the important things that an athlete must have based on the words in the table then, students will present the results of their discussion using the English language they master.</w:t>
      </w:r>
    </w:p>
    <w:p w14:paraId="7AD02633" w14:textId="5E4CD581" w:rsidR="00B87518" w:rsidRPr="008F5997" w:rsidRDefault="00B87518" w:rsidP="0094234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hAnsi="Times New Roman" w:cs="Times New Roman"/>
          <w:sz w:val="24"/>
          <w:szCs w:val="24"/>
        </w:rPr>
        <w:t>Many pre</w:t>
      </w:r>
      <w:r w:rsidR="00567083">
        <w:rPr>
          <w:rFonts w:ascii="Times New Roman" w:hAnsi="Times New Roman" w:cs="Times New Roman"/>
          <w:sz w:val="24"/>
          <w:szCs w:val="24"/>
        </w:rPr>
        <w:t>vious study said about teacher</w:t>
      </w:r>
      <w:r w:rsidR="00567083">
        <w:rPr>
          <w:rFonts w:ascii="Times New Roman" w:hAnsi="Times New Roman" w:cs="Times New Roman"/>
          <w:sz w:val="24"/>
          <w:szCs w:val="24"/>
          <w:lang w:val="id-ID"/>
        </w:rPr>
        <w:t>s’</w:t>
      </w:r>
      <w:r w:rsidRPr="008F5997">
        <w:rPr>
          <w:rFonts w:ascii="Times New Roman" w:hAnsi="Times New Roman" w:cs="Times New Roman"/>
          <w:sz w:val="24"/>
          <w:szCs w:val="24"/>
        </w:rPr>
        <w:t xml:space="preserve"> perceptions regarding the use of PjBL. According to </w:t>
      </w:r>
      <w:r w:rsidRPr="008F5997">
        <w:rPr>
          <w:rFonts w:ascii="Times New Roman" w:hAnsi="Times New Roman" w:cs="Times New Roman"/>
          <w:sz w:val="24"/>
          <w:szCs w:val="24"/>
        </w:rPr>
        <w:fldChar w:fldCharType="begin" w:fldLock="1"/>
      </w:r>
      <w:r w:rsidR="00723632" w:rsidRPr="008F5997">
        <w:rPr>
          <w:rFonts w:ascii="Times New Roman" w:hAnsi="Times New Roman" w:cs="Times New Roman"/>
          <w:sz w:val="24"/>
          <w:szCs w:val="24"/>
        </w:rPr>
        <w:instrText>ADDIN CSL_CITATION {"citationItems":[{"id":"ITEM-1","itemData":{"author":[{"dropping-particle":"","family":"Cintang","given":"Nyai","non-dropping-particle":"","parse-names":false,"suffix":""},{"dropping-particle":"","family":"Setyowati","given":"Dewi Liesnoor","non-dropping-particle":"","parse-names":false,"suffix":""},{"dropping-particle":"","family":"Sularti","given":"Sri","non-dropping-particle":"","parse-names":false,"suffix":""},{"dropping-particle":"","family":"Handayani","given":"Dewanti","non-dropping-particle":"","parse-names":false,"suffix":""}],"id":"ITEM-1","issue":"24","issued":{"date-parts":[["2017"]]},"title":"Perception of Primary School Teachers towards the Implementation of Project Based Learning","type":"article-journal","volume":"6"},"uris":["http://www.mendeley.com/documents/?uuid=f2d6766b-26bb-4ae8-8baa-dd00d2d1c188"]}],"mendeley":{"formattedCitation":"(Cintang et al., 2017)","manualFormatting":"Cintang et al., (2017)","plainTextFormattedCitation":"(Cintang et al., 2017)","previouslyFormattedCitation":"(Cintang et al., 2017)"},"properties":{"noteIndex":0},"schema":"https://github.com/citation-style-language/schema/raw/master/csl-citation.json"}</w:instrText>
      </w:r>
      <w:r w:rsidRPr="008F5997">
        <w:rPr>
          <w:rFonts w:ascii="Times New Roman" w:hAnsi="Times New Roman" w:cs="Times New Roman"/>
          <w:sz w:val="24"/>
          <w:szCs w:val="24"/>
        </w:rPr>
        <w:fldChar w:fldCharType="separate"/>
      </w:r>
      <w:r w:rsidRPr="008F5997">
        <w:rPr>
          <w:rFonts w:ascii="Times New Roman" w:hAnsi="Times New Roman" w:cs="Times New Roman"/>
          <w:noProof/>
          <w:sz w:val="24"/>
          <w:szCs w:val="24"/>
        </w:rPr>
        <w:t xml:space="preserve">Cintang et al., </w:t>
      </w:r>
      <w:r w:rsidR="00C54B01" w:rsidRPr="008F5997">
        <w:rPr>
          <w:rFonts w:ascii="Times New Roman" w:hAnsi="Times New Roman" w:cs="Times New Roman"/>
          <w:noProof/>
          <w:sz w:val="24"/>
          <w:szCs w:val="24"/>
        </w:rPr>
        <w:t>(</w:t>
      </w:r>
      <w:r w:rsidRPr="008F5997">
        <w:rPr>
          <w:rFonts w:ascii="Times New Roman" w:hAnsi="Times New Roman" w:cs="Times New Roman"/>
          <w:noProof/>
          <w:sz w:val="24"/>
          <w:szCs w:val="24"/>
        </w:rPr>
        <w:t>2017)</w:t>
      </w:r>
      <w:r w:rsidRPr="008F5997">
        <w:rPr>
          <w:rFonts w:ascii="Times New Roman" w:hAnsi="Times New Roman" w:cs="Times New Roman"/>
          <w:sz w:val="24"/>
          <w:szCs w:val="24"/>
        </w:rPr>
        <w:fldChar w:fldCharType="end"/>
      </w:r>
      <w:r w:rsidRPr="008F5997">
        <w:rPr>
          <w:rFonts w:ascii="Times New Roman" w:hAnsi="Times New Roman" w:cs="Times New Roman"/>
          <w:sz w:val="24"/>
          <w:szCs w:val="24"/>
        </w:rPr>
        <w:t xml:space="preserve"> </w:t>
      </w:r>
      <w:r w:rsidRPr="008F5997">
        <w:rPr>
          <w:rFonts w:ascii="Times New Roman" w:eastAsia="Times New Roman" w:hAnsi="Times New Roman" w:cs="Times New Roman"/>
          <w:kern w:val="0"/>
          <w:sz w:val="24"/>
          <w:szCs w:val="24"/>
          <w:lang w:eastAsia="en-ID"/>
          <w14:ligatures w14:val="none"/>
        </w:rPr>
        <w:t xml:space="preserve">It is clear from this that teachers' perspectives on the application of project-based learning in elementary schools have unique qualities that lead to various interpretations of the project-based learning carried out in the primary project pilot school. In addition </w:t>
      </w:r>
      <w:r w:rsidRPr="008F5997">
        <w:rPr>
          <w:rFonts w:ascii="Times New Roman" w:eastAsia="Times New Roman" w:hAnsi="Times New Roman" w:cs="Times New Roman"/>
          <w:kern w:val="0"/>
          <w:sz w:val="24"/>
          <w:szCs w:val="24"/>
          <w:lang w:eastAsia="en-ID"/>
          <w14:ligatures w14:val="none"/>
        </w:rPr>
        <w:fldChar w:fldCharType="begin" w:fldLock="1"/>
      </w:r>
      <w:r w:rsidRPr="008F5997">
        <w:rPr>
          <w:rFonts w:ascii="Times New Roman" w:eastAsia="Times New Roman" w:hAnsi="Times New Roman" w:cs="Times New Roman"/>
          <w:kern w:val="0"/>
          <w:sz w:val="24"/>
          <w:szCs w:val="24"/>
          <w:lang w:eastAsia="en-ID"/>
          <w14:ligatures w14:val="none"/>
        </w:rPr>
        <w:instrText>ADDIN CSL_CITATION {"citationItems":[{"id":"ITEM-1","itemData":{"author":[{"dropping-particle":"","family":"Macmath","given":"Sheryl","non-dropping-particle":"","parse-names":false,"suffix":""},{"dropping-particle":"","family":"Sivia","given":"Awneet","non-dropping-particle":"","parse-names":false,"suffix":""},{"dropping-particle":"","family":"Britton","given":"Vandy","non-dropping-particle":"","parse-names":false,"suffix":""}],"id":"ITEM-1","issued":{"date-parts":[["2017"]]},"page":"175-192","title":"Teacher Perceptions of Project Based Learning in the Secondary Classroom","type":"article-journal","volume":"63"},"uris":["http://www.mendeley.com/documents/?uuid=4ebfe272-29dc-4f14-b143-5598dcdc70b8"]}],"mendeley":{"formattedCitation":"(Macmath et al., 2017)","manualFormatting":"Macmath et al., (2017)","plainTextFormattedCitation":"(Macmath et al., 2017)","previouslyFormattedCitation":"(Macmath et al., 2017)"},"properties":{"noteIndex":0},"schema":"https://github.com/citation-style-language/schema/raw/master/csl-citation.json"}</w:instrText>
      </w:r>
      <w:r w:rsidRPr="008F5997">
        <w:rPr>
          <w:rFonts w:ascii="Times New Roman" w:eastAsia="Times New Roman" w:hAnsi="Times New Roman" w:cs="Times New Roman"/>
          <w:kern w:val="0"/>
          <w:sz w:val="24"/>
          <w:szCs w:val="24"/>
          <w:lang w:eastAsia="en-ID"/>
          <w14:ligatures w14:val="none"/>
        </w:rPr>
        <w:fldChar w:fldCharType="separate"/>
      </w:r>
      <w:r w:rsidRPr="008F5997">
        <w:rPr>
          <w:rFonts w:ascii="Times New Roman" w:eastAsia="Times New Roman" w:hAnsi="Times New Roman" w:cs="Times New Roman"/>
          <w:noProof/>
          <w:kern w:val="0"/>
          <w:sz w:val="24"/>
          <w:szCs w:val="24"/>
          <w:lang w:eastAsia="en-ID"/>
          <w14:ligatures w14:val="none"/>
        </w:rPr>
        <w:t>Macmath et al., (2017)</w:t>
      </w:r>
      <w:r w:rsidRPr="008F5997">
        <w:rPr>
          <w:rFonts w:ascii="Times New Roman" w:eastAsia="Times New Roman" w:hAnsi="Times New Roman" w:cs="Times New Roman"/>
          <w:kern w:val="0"/>
          <w:sz w:val="24"/>
          <w:szCs w:val="24"/>
          <w:lang w:eastAsia="en-ID"/>
          <w14:ligatures w14:val="none"/>
        </w:rPr>
        <w:fldChar w:fldCharType="end"/>
      </w:r>
      <w:r w:rsidRPr="008F5997">
        <w:rPr>
          <w:rFonts w:ascii="Times New Roman" w:eastAsia="Times New Roman" w:hAnsi="Times New Roman" w:cs="Times New Roman"/>
          <w:kern w:val="0"/>
          <w:sz w:val="24"/>
          <w:szCs w:val="24"/>
          <w:lang w:eastAsia="en-ID"/>
          <w14:ligatures w14:val="none"/>
        </w:rPr>
        <w:t xml:space="preserve"> said The em</w:t>
      </w:r>
      <w:r w:rsidR="00567083">
        <w:rPr>
          <w:rFonts w:ascii="Times New Roman" w:eastAsia="Times New Roman" w:hAnsi="Times New Roman" w:cs="Times New Roman"/>
          <w:kern w:val="0"/>
          <w:sz w:val="24"/>
          <w:szCs w:val="24"/>
          <w:lang w:eastAsia="en-ID"/>
          <w14:ligatures w14:val="none"/>
        </w:rPr>
        <w:t>ployment of multiple researcher</w:t>
      </w:r>
      <w:r w:rsidRPr="008F5997">
        <w:rPr>
          <w:rFonts w:ascii="Times New Roman" w:eastAsia="Times New Roman" w:hAnsi="Times New Roman" w:cs="Times New Roman"/>
          <w:kern w:val="0"/>
          <w:sz w:val="24"/>
          <w:szCs w:val="24"/>
          <w:lang w:eastAsia="en-ID"/>
          <w14:ligatures w14:val="none"/>
        </w:rPr>
        <w:t>, in-depth focus group interviews conducted both before and after the completion of multiple PjBL units, and the participation of teachers who have been using PjBL for a long time are the study's strong points. With these advantages, anyone wishing to work with or use PBL in their classrooms will find great value in the advantages and suggestions listed here. It is important to exercise caution because this study only included students in grade 9 (ages 14 to 15), and its findings might only apply in secondary school settings. Furthermore, it is imperative to restate that the educators who participated in this research exclusively utilized the PjBL model</w:t>
      </w:r>
      <w:r w:rsidR="00723632" w:rsidRPr="008F5997">
        <w:rPr>
          <w:rFonts w:ascii="Times New Roman" w:eastAsia="Times New Roman" w:hAnsi="Times New Roman" w:cs="Times New Roman"/>
          <w:kern w:val="0"/>
          <w:sz w:val="24"/>
          <w:szCs w:val="24"/>
          <w:lang w:eastAsia="en-ID"/>
          <w14:ligatures w14:val="none"/>
        </w:rPr>
        <w:t xml:space="preserve"> </w:t>
      </w:r>
      <w:r w:rsidR="00723632" w:rsidRPr="008F5997">
        <w:rPr>
          <w:rFonts w:ascii="Times New Roman" w:eastAsia="Times New Roman" w:hAnsi="Times New Roman" w:cs="Times New Roman"/>
          <w:kern w:val="0"/>
          <w:sz w:val="24"/>
          <w:szCs w:val="24"/>
          <w:lang w:eastAsia="en-ID"/>
          <w14:ligatures w14:val="none"/>
        </w:rPr>
        <w:fldChar w:fldCharType="begin" w:fldLock="1"/>
      </w:r>
      <w:r w:rsidR="00A21090" w:rsidRPr="008F5997">
        <w:rPr>
          <w:rFonts w:ascii="Times New Roman" w:eastAsia="Times New Roman" w:hAnsi="Times New Roman" w:cs="Times New Roman"/>
          <w:kern w:val="0"/>
          <w:sz w:val="24"/>
          <w:szCs w:val="24"/>
          <w:lang w:eastAsia="en-ID"/>
          <w14:ligatures w14:val="none"/>
        </w:rPr>
        <w:instrText>ADDIN CSL_CITATION {"citationItems":[{"id":"ITEM-1","itemData":{"DOI":"10.1152/ADVAN.00042.2021","ISSN":"15221229","PMID":"34990300","abstract":"Recommendations for enhancing scientific literacy, inclusivity, and the ecosystem for innovation call for transitioning from teacher-centered to learner-centered science classrooms, particularly at the introductory undergraduate level. Yet little is documented about the challenges that undergraduates perceive in such classrooms and the students’ ways of navigating them. Via mixed methods, we studied undergraduates’ lived experience in one form of learner-centered teaching, hybrid project-/problembased learning (PBL), in introductory organismal biology at a baccalaureate institution. Prominent in qualitative analyses of student interviews and written reflections were undergraduates’ initial expectation of and longing for an emphasis on facts and transmission of them. The prominence diminished from semester’s middle to end, as students came to value developing ideas, solving problems collaboratively, and engaging in deep ways of learning. Collaboration and personal resources such as belief in self emerged as supports for these shifts. Quantitative analyses corroborated that PBL students transformed as learners, moving toward informed views on the nature of science, advancing in multivariable causal reasoning, and more frequently adopting deep approaches for learning than students in lecture-based sections. The qualitative and quantitative findings portray the PBL classroom as an intercultural experience in which culture shock yields over time to acceptance in a way supported by students’ internal resources and peer collaboration. The findings have value to those seeking to implement PBL and other complex-learning approaches in a manner responsive to the lived experience of the learner.","author":[{"dropping-particle":"","family":"Webster","given":"Audrey","non-dropping-particle":"","parse-names":false,"suffix":""},{"dropping-particle":"","family":"Metcalf","given":"Alana","non-dropping-particle":"","parse-names":false,"suffix":""},{"dropping-particle":"","family":"Kelly","given":"Lauren","non-dropping-particle":"","parse-names":false,"suffix":""},{"dropping-particle":"","family":"Bisesi","given":"Ave","non-dropping-particle":"","parse-names":false,"suffix":""},{"dropping-particle":"","family":"Marnik-Said","given":"Miranda","non-dropping-particle":"","parse-names":false,"suffix":""},{"dropping-particle":"","family":"Colbeck","given":"Carol","non-dropping-particle":"","parse-names":false,"suffix":""},{"dropping-particle":"","family":"Marine","given":"Robert","non-dropping-particle":"","parse-names":false,"suffix":""},{"dropping-particle":"","family":"Vinces","given":"Marcelo","non-dropping-particle":"","parse-names":false,"suffix":""},{"dropping-particle":"","family":"Campbell","given":"Amy","non-dropping-particle":"","parse-names":false,"suffix":""},{"dropping-particle":"","family":"Allen","given":"Taylor","non-dropping-particle":"","parse-names":false,"suffix":""}],"container-title":"Advances in Physiology Education","id":"ITEM-1","issue":"1","issued":{"date-parts":[["2022"]]},"page":"162-178","title":"Undergraduates’ lived experience of project-/problem-based learning in introductory biology","type":"article-journal","volume":"46"},"uris":["http://www.mendeley.com/documents/?uuid=507e5e72-4f27-4246-991c-bdb3688a1574"]}],"mendeley":{"formattedCitation":"(Webster et al., 2022)","plainTextFormattedCitation":"(Webster et al., 2022)","previouslyFormattedCitation":"(Webster et al., 2022)"},"properties":{"noteIndex":0},"schema":"https://github.com/citation-style-language/schema/raw/master/csl-citation.json"}</w:instrText>
      </w:r>
      <w:r w:rsidR="00723632" w:rsidRPr="008F5997">
        <w:rPr>
          <w:rFonts w:ascii="Times New Roman" w:eastAsia="Times New Roman" w:hAnsi="Times New Roman" w:cs="Times New Roman"/>
          <w:kern w:val="0"/>
          <w:sz w:val="24"/>
          <w:szCs w:val="24"/>
          <w:lang w:eastAsia="en-ID"/>
          <w14:ligatures w14:val="none"/>
        </w:rPr>
        <w:fldChar w:fldCharType="separate"/>
      </w:r>
      <w:r w:rsidR="00723632" w:rsidRPr="008F5997">
        <w:rPr>
          <w:rFonts w:ascii="Times New Roman" w:eastAsia="Times New Roman" w:hAnsi="Times New Roman" w:cs="Times New Roman"/>
          <w:noProof/>
          <w:kern w:val="0"/>
          <w:sz w:val="24"/>
          <w:szCs w:val="24"/>
          <w:lang w:eastAsia="en-ID"/>
          <w14:ligatures w14:val="none"/>
        </w:rPr>
        <w:t>(Webster et al., 2022)</w:t>
      </w:r>
      <w:r w:rsidR="00723632" w:rsidRPr="008F5997">
        <w:rPr>
          <w:rFonts w:ascii="Times New Roman" w:eastAsia="Times New Roman" w:hAnsi="Times New Roman" w:cs="Times New Roman"/>
          <w:kern w:val="0"/>
          <w:sz w:val="24"/>
          <w:szCs w:val="24"/>
          <w:lang w:eastAsia="en-ID"/>
          <w14:ligatures w14:val="none"/>
        </w:rPr>
        <w:fldChar w:fldCharType="end"/>
      </w:r>
      <w:r w:rsidRPr="008F5997">
        <w:rPr>
          <w:rFonts w:ascii="Times New Roman" w:eastAsia="Times New Roman" w:hAnsi="Times New Roman" w:cs="Times New Roman"/>
          <w:kern w:val="0"/>
          <w:sz w:val="24"/>
          <w:szCs w:val="24"/>
          <w:lang w:eastAsia="en-ID"/>
          <w14:ligatures w14:val="none"/>
        </w:rPr>
        <w:t>. In turn, suggestions might not translate to other PjBL models. In the end, gathering perceptions was the study's main objective. It would be very beneficial to have more hard data with which to compare these findings. Still, the above-mentioned results show that PjBL is an instructional model deserving of further study and application.</w:t>
      </w:r>
    </w:p>
    <w:p w14:paraId="1E566EB0" w14:textId="77777777" w:rsidR="00B87518" w:rsidRPr="008F5997" w:rsidRDefault="00B87518" w:rsidP="0094234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t xml:space="preserve">According to the previous studies, researcher found that various results from the implementation of Project-Based Learning from teachers’ opinions. In this particular research, researcher would like to investigate how is the impact of PjBL for senior high school students in improving speaking skill according to teachers’ perception. </w:t>
      </w:r>
    </w:p>
    <w:p w14:paraId="74E108A9" w14:textId="77777777" w:rsidR="00B87518" w:rsidRPr="008F5997" w:rsidRDefault="00B87518" w:rsidP="0094234A">
      <w:pPr>
        <w:pStyle w:val="Heading3"/>
        <w:rPr>
          <w:rFonts w:eastAsia="Times New Roman" w:cs="Times New Roman"/>
          <w:lang w:eastAsia="en-ID"/>
        </w:rPr>
      </w:pPr>
      <w:bookmarkStart w:id="14" w:name="_Toc182562294"/>
      <w:r w:rsidRPr="008F5997">
        <w:rPr>
          <w:rFonts w:eastAsia="Times New Roman" w:cs="Times New Roman"/>
          <w:lang w:eastAsia="en-ID"/>
        </w:rPr>
        <w:t>1.2 Reason for Choosing the Topic</w:t>
      </w:r>
      <w:bookmarkEnd w:id="14"/>
    </w:p>
    <w:p w14:paraId="78163A78" w14:textId="3F51894C" w:rsidR="00B87518" w:rsidRPr="008F5997" w:rsidRDefault="00D969C8" w:rsidP="0094234A">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9941C3">
        <w:rPr>
          <w:rFonts w:ascii="Times New Roman" w:eastAsia="Times New Roman" w:hAnsi="Times New Roman" w:cs="Times New Roman"/>
          <w:kern w:val="0"/>
          <w:sz w:val="24"/>
          <w:szCs w:val="24"/>
          <w:lang w:eastAsia="en-ID"/>
          <w14:ligatures w14:val="none"/>
        </w:rPr>
        <w:t xml:space="preserve">The researcher chose this topic because she wanted to know and there has not been much research that discusses the perspective or perception of teachers in </w:t>
      </w:r>
      <w:r w:rsidRPr="009941C3">
        <w:rPr>
          <w:rFonts w:ascii="Times New Roman" w:eastAsia="Times New Roman" w:hAnsi="Times New Roman" w:cs="Times New Roman"/>
          <w:kern w:val="0"/>
          <w:sz w:val="24"/>
          <w:szCs w:val="24"/>
          <w:lang w:eastAsia="en-ID"/>
          <w14:ligatures w14:val="none"/>
        </w:rPr>
        <w:lastRenderedPageBreak/>
        <w:t xml:space="preserve">implementing project-based learning to improve students' speaking </w:t>
      </w:r>
      <w:r>
        <w:rPr>
          <w:rFonts w:ascii="Times New Roman" w:eastAsia="Times New Roman" w:hAnsi="Times New Roman" w:cs="Times New Roman"/>
          <w:kern w:val="0"/>
          <w:sz w:val="24"/>
          <w:szCs w:val="24"/>
          <w:lang w:eastAsia="en-ID"/>
          <w14:ligatures w14:val="none"/>
        </w:rPr>
        <w:t>skill</w:t>
      </w:r>
      <w:r w:rsidRPr="009941C3">
        <w:rPr>
          <w:rFonts w:ascii="Times New Roman" w:eastAsia="Times New Roman" w:hAnsi="Times New Roman" w:cs="Times New Roman"/>
          <w:kern w:val="0"/>
          <w:sz w:val="24"/>
          <w:szCs w:val="24"/>
          <w:lang w:eastAsia="en-ID"/>
          <w14:ligatures w14:val="none"/>
        </w:rPr>
        <w:t xml:space="preserve"> at the high school level in Garut</w:t>
      </w:r>
      <w:r w:rsidR="00AE4C7A" w:rsidRPr="008F5997">
        <w:rPr>
          <w:rFonts w:ascii="Times New Roman" w:eastAsia="Times New Roman" w:hAnsi="Times New Roman" w:cs="Times New Roman"/>
          <w:kern w:val="0"/>
          <w:sz w:val="24"/>
          <w:szCs w:val="24"/>
          <w:lang w:eastAsia="en-ID"/>
          <w14:ligatures w14:val="none"/>
        </w:rPr>
        <w:t>.</w:t>
      </w:r>
    </w:p>
    <w:p w14:paraId="07CE1033" w14:textId="77777777" w:rsidR="00B87518" w:rsidRPr="008F5997" w:rsidRDefault="00B87518" w:rsidP="0094234A">
      <w:pPr>
        <w:pStyle w:val="Heading3"/>
        <w:rPr>
          <w:rFonts w:cs="Times New Roman"/>
          <w:lang w:val="id-ID"/>
        </w:rPr>
      </w:pPr>
      <w:bookmarkStart w:id="15" w:name="_Toc182562295"/>
      <w:r w:rsidRPr="008F5997">
        <w:rPr>
          <w:rFonts w:cs="Times New Roman"/>
          <w:lang w:val="id-ID"/>
        </w:rPr>
        <w:t>1.3 Research Question</w:t>
      </w:r>
      <w:bookmarkEnd w:id="15"/>
    </w:p>
    <w:p w14:paraId="075018B9" w14:textId="77777777" w:rsidR="00B87518" w:rsidRPr="008F5997" w:rsidRDefault="00B87518" w:rsidP="0094234A">
      <w:pPr>
        <w:spacing w:after="0"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fter the researcher considering about background of the study and reasons for choosing the topic, here are the research question that has been constructed:</w:t>
      </w:r>
    </w:p>
    <w:p w14:paraId="26D11A6B" w14:textId="2BFED500" w:rsidR="00B87518" w:rsidRPr="008F5997" w:rsidRDefault="00B87518" w:rsidP="0094234A">
      <w:pPr>
        <w:spacing w:after="0"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r w:rsidR="008B5EBD" w:rsidRPr="008F5997">
        <w:rPr>
          <w:rFonts w:ascii="Times New Roman" w:hAnsi="Times New Roman" w:cs="Times New Roman"/>
          <w:sz w:val="24"/>
          <w:szCs w:val="24"/>
          <w:lang w:val="id-ID"/>
        </w:rPr>
        <w:t>What are</w:t>
      </w:r>
      <w:r w:rsidRPr="008F5997">
        <w:rPr>
          <w:rFonts w:ascii="Times New Roman" w:hAnsi="Times New Roman" w:cs="Times New Roman"/>
          <w:sz w:val="24"/>
          <w:szCs w:val="24"/>
          <w:lang w:val="id-ID"/>
        </w:rPr>
        <w:t xml:space="preserve"> teachers’ </w:t>
      </w:r>
      <w:r w:rsidRPr="008F5997">
        <w:rPr>
          <w:rFonts w:ascii="Times New Roman" w:eastAsia="Times New Roman" w:hAnsi="Times New Roman" w:cs="Times New Roman"/>
          <w:kern w:val="0"/>
          <w:sz w:val="24"/>
          <w:szCs w:val="24"/>
          <w:lang w:eastAsia="en-ID"/>
          <w14:ligatures w14:val="none"/>
        </w:rPr>
        <w:t xml:space="preserve">perception about the </w:t>
      </w:r>
      <w:r w:rsidRPr="008F5997">
        <w:rPr>
          <w:rFonts w:ascii="Times New Roman" w:hAnsi="Times New Roman" w:cs="Times New Roman"/>
          <w:sz w:val="24"/>
          <w:szCs w:val="24"/>
          <w:lang w:val="id-ID"/>
        </w:rPr>
        <w:t>project based learning (pjbl) model in emancipated curriculum</w:t>
      </w:r>
      <w:r w:rsidR="00567083">
        <w:rPr>
          <w:rFonts w:ascii="Times New Roman" w:hAnsi="Times New Roman" w:cs="Times New Roman"/>
          <w:sz w:val="24"/>
          <w:szCs w:val="24"/>
          <w:lang w:val="id-ID"/>
        </w:rPr>
        <w:t xml:space="preserve"> to improve senior high school</w:t>
      </w:r>
      <w:r w:rsidRPr="008F5997">
        <w:rPr>
          <w:rFonts w:ascii="Times New Roman" w:hAnsi="Times New Roman" w:cs="Times New Roman"/>
          <w:sz w:val="24"/>
          <w:szCs w:val="24"/>
          <w:lang w:val="id-ID"/>
        </w:rPr>
        <w:t xml:space="preserve"> students</w:t>
      </w:r>
      <w:r w:rsidR="00567083">
        <w:rPr>
          <w:rFonts w:ascii="Times New Roman" w:hAnsi="Times New Roman" w:cs="Times New Roman"/>
          <w:sz w:val="24"/>
          <w:szCs w:val="24"/>
          <w:lang w:val="id-ID"/>
        </w:rPr>
        <w:t>’</w:t>
      </w:r>
      <w:r w:rsidRPr="008F5997">
        <w:rPr>
          <w:rFonts w:ascii="Times New Roman" w:hAnsi="Times New Roman" w:cs="Times New Roman"/>
          <w:sz w:val="24"/>
          <w:szCs w:val="24"/>
          <w:lang w:val="id-ID"/>
        </w:rPr>
        <w:t> speaking skill?”</w:t>
      </w:r>
    </w:p>
    <w:p w14:paraId="3EEF50F7" w14:textId="77777777" w:rsidR="00B87518" w:rsidRPr="008F5997" w:rsidRDefault="00B87518" w:rsidP="0094234A">
      <w:pPr>
        <w:pStyle w:val="Heading3"/>
        <w:rPr>
          <w:rFonts w:cs="Times New Roman"/>
          <w:lang w:val="id-ID"/>
        </w:rPr>
      </w:pPr>
      <w:bookmarkStart w:id="16" w:name="_Toc182562296"/>
      <w:r w:rsidRPr="008F5997">
        <w:rPr>
          <w:rFonts w:cs="Times New Roman"/>
          <w:lang w:val="id-ID"/>
        </w:rPr>
        <w:t>1.4 Research Objectives</w:t>
      </w:r>
      <w:bookmarkEnd w:id="16"/>
    </w:p>
    <w:p w14:paraId="7E01E240" w14:textId="77777777" w:rsidR="00B87518" w:rsidRPr="008F5997" w:rsidRDefault="00B87518" w:rsidP="0094234A">
      <w:pPr>
        <w:spacing w:after="0" w:line="360" w:lineRule="auto"/>
        <w:ind w:firstLine="720"/>
        <w:jc w:val="both"/>
        <w:rPr>
          <w:rFonts w:ascii="Times New Roman" w:hAnsi="Times New Roman" w:cs="Times New Roman"/>
          <w:sz w:val="24"/>
          <w:szCs w:val="24"/>
          <w:lang w:val="id-ID"/>
        </w:rPr>
      </w:pPr>
      <w:r w:rsidRPr="008F5997">
        <w:rPr>
          <w:rFonts w:ascii="Times New Roman" w:eastAsia="Times New Roman" w:hAnsi="Times New Roman" w:cs="Times New Roman"/>
          <w:kern w:val="0"/>
          <w:sz w:val="24"/>
          <w:szCs w:val="24"/>
          <w:lang w:eastAsia="en-ID"/>
          <w14:ligatures w14:val="none"/>
        </w:rPr>
        <w:t xml:space="preserve">According to the research question, this reasech attempt to find out the </w:t>
      </w:r>
      <w:r w:rsidRPr="008F5997">
        <w:rPr>
          <w:rFonts w:ascii="Times New Roman" w:hAnsi="Times New Roman" w:cs="Times New Roman"/>
          <w:sz w:val="24"/>
          <w:szCs w:val="24"/>
          <w:lang w:val="id-ID"/>
        </w:rPr>
        <w:t xml:space="preserve">teacher </w:t>
      </w:r>
      <w:r w:rsidRPr="008F5997">
        <w:rPr>
          <w:rFonts w:ascii="Times New Roman" w:eastAsia="Times New Roman" w:hAnsi="Times New Roman" w:cs="Times New Roman"/>
          <w:kern w:val="0"/>
          <w:sz w:val="24"/>
          <w:szCs w:val="24"/>
          <w:lang w:eastAsia="en-ID"/>
          <w14:ligatures w14:val="none"/>
        </w:rPr>
        <w:t xml:space="preserve">perception about the </w:t>
      </w:r>
      <w:r w:rsidRPr="008F5997">
        <w:rPr>
          <w:rFonts w:ascii="Times New Roman" w:hAnsi="Times New Roman" w:cs="Times New Roman"/>
          <w:sz w:val="24"/>
          <w:szCs w:val="24"/>
          <w:lang w:val="id-ID"/>
        </w:rPr>
        <w:t>project based learning (pjbl) model in emancipated curriculum to improve senior high school’s students speaking skill.</w:t>
      </w:r>
    </w:p>
    <w:p w14:paraId="2951BF3E" w14:textId="77777777" w:rsidR="00B87518" w:rsidRPr="008F5997" w:rsidRDefault="00B87518" w:rsidP="0094234A">
      <w:pPr>
        <w:pStyle w:val="Heading3"/>
        <w:rPr>
          <w:rFonts w:cs="Times New Roman"/>
          <w:lang w:val="id-ID"/>
        </w:rPr>
      </w:pPr>
      <w:bookmarkStart w:id="17" w:name="_Toc182562297"/>
      <w:r w:rsidRPr="008F5997">
        <w:rPr>
          <w:rFonts w:cs="Times New Roman"/>
          <w:lang w:val="id-ID"/>
        </w:rPr>
        <w:t>1.5 Significances of the Study</w:t>
      </w:r>
      <w:bookmarkEnd w:id="17"/>
    </w:p>
    <w:p w14:paraId="40226917" w14:textId="77777777" w:rsidR="00B87518" w:rsidRPr="008F5997" w:rsidRDefault="00B87518" w:rsidP="0094234A">
      <w:pPr>
        <w:spacing w:after="0" w:line="360" w:lineRule="auto"/>
        <w:ind w:firstLine="36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t>This study has significance that is expected to be practical benefits, which is explained in the following section:</w:t>
      </w:r>
    </w:p>
    <w:p w14:paraId="032680B5" w14:textId="77777777" w:rsidR="00B87518" w:rsidRPr="008F5997" w:rsidRDefault="00B87518" w:rsidP="0094234A">
      <w:pPr>
        <w:pStyle w:val="ListParagraph"/>
        <w:numPr>
          <w:ilvl w:val="0"/>
          <w:numId w:val="1"/>
        </w:numPr>
        <w:spacing w:after="0"/>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 xml:space="preserve">For teachers, </w:t>
      </w:r>
    </w:p>
    <w:p w14:paraId="77246210" w14:textId="77777777" w:rsidR="00B87518" w:rsidRPr="008F5997" w:rsidRDefault="00B87518" w:rsidP="0094234A">
      <w:pPr>
        <w:pStyle w:val="ListParagraph"/>
        <w:numPr>
          <w:ilvl w:val="0"/>
          <w:numId w:val="2"/>
        </w:numPr>
        <w:spacing w:after="0"/>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Allows teachers to know more about their students,</w:t>
      </w:r>
    </w:p>
    <w:p w14:paraId="49D2F680" w14:textId="77777777" w:rsidR="00B87518" w:rsidRPr="008F5997" w:rsidRDefault="00B87518" w:rsidP="0094234A">
      <w:pPr>
        <w:pStyle w:val="ListParagraph"/>
        <w:numPr>
          <w:ilvl w:val="0"/>
          <w:numId w:val="2"/>
        </w:numPr>
        <w:spacing w:after="0"/>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Provides teachers with many opportunities to conduct assessments,</w:t>
      </w:r>
    </w:p>
    <w:p w14:paraId="3D4772A1" w14:textId="77777777" w:rsidR="00B87518" w:rsidRPr="008F5997" w:rsidRDefault="00B87518" w:rsidP="0094234A">
      <w:pPr>
        <w:pStyle w:val="ListParagraph"/>
        <w:numPr>
          <w:ilvl w:val="0"/>
          <w:numId w:val="2"/>
        </w:numPr>
        <w:spacing w:after="0"/>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Helps teachers to communicate progressively and meaningfully with a student or group of students on a variety of issues.</w:t>
      </w:r>
    </w:p>
    <w:p w14:paraId="79055411" w14:textId="77777777" w:rsidR="00B87518" w:rsidRPr="008F5997" w:rsidRDefault="00B87518" w:rsidP="0094234A">
      <w:pPr>
        <w:pStyle w:val="ListParagraph"/>
        <w:numPr>
          <w:ilvl w:val="0"/>
          <w:numId w:val="1"/>
        </w:numPr>
        <w:spacing w:after="0"/>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For students,</w:t>
      </w:r>
    </w:p>
    <w:p w14:paraId="5C76F840" w14:textId="77777777" w:rsidR="00B87518" w:rsidRPr="008F5997" w:rsidRDefault="00B87518" w:rsidP="0094234A">
      <w:pPr>
        <w:pStyle w:val="ListParagraph"/>
        <w:numPr>
          <w:ilvl w:val="0"/>
          <w:numId w:val="3"/>
        </w:numPr>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Provides opportunities for students to demonstrate their ability to work independently.</w:t>
      </w:r>
    </w:p>
    <w:p w14:paraId="5B1E94A0" w14:textId="77777777" w:rsidR="00B87518" w:rsidRPr="008F5997" w:rsidRDefault="00B87518" w:rsidP="0094234A">
      <w:pPr>
        <w:pStyle w:val="ListParagraph"/>
        <w:numPr>
          <w:ilvl w:val="0"/>
          <w:numId w:val="3"/>
        </w:numPr>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Can demonstrate students' ability to apply desired skills such as conducting research studies,</w:t>
      </w:r>
    </w:p>
    <w:p w14:paraId="3F38B51D" w14:textId="77777777" w:rsidR="00B87518" w:rsidRPr="008F5997" w:rsidRDefault="00B87518" w:rsidP="0094234A">
      <w:pPr>
        <w:pStyle w:val="ListParagraph"/>
        <w:numPr>
          <w:ilvl w:val="0"/>
          <w:numId w:val="3"/>
        </w:numPr>
        <w:jc w:val="both"/>
        <w:rPr>
          <w:rFonts w:eastAsia="Times New Roman" w:cs="Times New Roman"/>
          <w:kern w:val="0"/>
          <w:szCs w:val="24"/>
          <w:lang w:eastAsia="en-ID"/>
          <w14:ligatures w14:val="none"/>
        </w:rPr>
      </w:pPr>
      <w:r w:rsidRPr="008F5997">
        <w:rPr>
          <w:rFonts w:eastAsia="Times New Roman" w:cs="Times New Roman"/>
          <w:kern w:val="0"/>
          <w:szCs w:val="24"/>
          <w:lang w:eastAsia="en-ID"/>
          <w14:ligatures w14:val="none"/>
        </w:rPr>
        <w:t>Develops students' ability to work together with their peers.</w:t>
      </w:r>
    </w:p>
    <w:p w14:paraId="7D88DE17" w14:textId="77777777" w:rsidR="00B87518" w:rsidRPr="008F5997" w:rsidRDefault="00B87518" w:rsidP="0094234A">
      <w:pPr>
        <w:pStyle w:val="Heading3"/>
        <w:rPr>
          <w:rFonts w:eastAsia="Times New Roman" w:cs="Times New Roman"/>
          <w:lang w:eastAsia="en-ID"/>
        </w:rPr>
      </w:pPr>
      <w:bookmarkStart w:id="18" w:name="_Toc182562298"/>
      <w:r w:rsidRPr="008F5997">
        <w:rPr>
          <w:rFonts w:eastAsia="Times New Roman" w:cs="Times New Roman"/>
          <w:lang w:eastAsia="en-ID"/>
        </w:rPr>
        <w:t>1.6 Research Methodology</w:t>
      </w:r>
      <w:bookmarkEnd w:id="18"/>
    </w:p>
    <w:p w14:paraId="208C0A74" w14:textId="12D630AF" w:rsidR="00B87518" w:rsidRPr="008F5997" w:rsidRDefault="00B87518" w:rsidP="0094234A">
      <w:pPr>
        <w:spacing w:line="360" w:lineRule="auto"/>
        <w:ind w:firstLine="720"/>
        <w:jc w:val="both"/>
        <w:rPr>
          <w:rFonts w:ascii="Times New Roman" w:eastAsia="Times New Roman" w:hAnsi="Times New Roman" w:cs="Times New Roman"/>
          <w:kern w:val="0"/>
          <w:sz w:val="24"/>
          <w:szCs w:val="24"/>
          <w:lang w:eastAsia="en-ID"/>
          <w14:ligatures w14:val="none"/>
        </w:rPr>
      </w:pPr>
      <w:r w:rsidRPr="008F5997">
        <w:rPr>
          <w:rFonts w:ascii="Times New Roman" w:eastAsia="Times New Roman" w:hAnsi="Times New Roman" w:cs="Times New Roman"/>
          <w:kern w:val="0"/>
          <w:sz w:val="24"/>
          <w:szCs w:val="24"/>
          <w:lang w:eastAsia="en-ID"/>
          <w14:ligatures w14:val="none"/>
        </w:rPr>
        <w:t xml:space="preserve">Qualitative design was used to understand teachers' perspectives of project-based learning implementation in high school. This research was conducted on two high school teachers who implemented project-based learning. The research subjects were spread across several districts in Garut Regency. The data was collected by using interview method, the interview was given to teachers </w:t>
      </w:r>
      <w:r w:rsidRPr="008F5997">
        <w:rPr>
          <w:rFonts w:ascii="Times New Roman" w:eastAsia="Times New Roman" w:hAnsi="Times New Roman" w:cs="Times New Roman"/>
          <w:kern w:val="0"/>
          <w:sz w:val="24"/>
          <w:szCs w:val="24"/>
          <w:lang w:eastAsia="en-ID"/>
          <w14:ligatures w14:val="none"/>
        </w:rPr>
        <w:lastRenderedPageBreak/>
        <w:t>with open-ended questions to describe the condition of teaching process and find out some problems related to the implementation of project-based learning.</w:t>
      </w:r>
    </w:p>
    <w:p w14:paraId="3779C2A2" w14:textId="77777777" w:rsidR="00B87518" w:rsidRPr="008F5997" w:rsidRDefault="00B87518" w:rsidP="0094234A">
      <w:pPr>
        <w:pStyle w:val="Heading3"/>
        <w:rPr>
          <w:rFonts w:eastAsia="Times New Roman" w:cs="Times New Roman"/>
          <w:lang w:eastAsia="en-ID"/>
        </w:rPr>
      </w:pPr>
      <w:bookmarkStart w:id="19" w:name="_Toc182562299"/>
      <w:r w:rsidRPr="008F5997">
        <w:rPr>
          <w:rFonts w:eastAsia="Times New Roman" w:cs="Times New Roman"/>
          <w:lang w:eastAsia="en-ID"/>
        </w:rPr>
        <w:t>1.7 Definition of Terminologies</w:t>
      </w:r>
      <w:bookmarkEnd w:id="19"/>
    </w:p>
    <w:p w14:paraId="552C870F" w14:textId="77777777" w:rsidR="00B87518" w:rsidRPr="008F5997" w:rsidRDefault="00B87518"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veral important terms are used in this research, to understand the meaning of these terms they will be explained in the paragraph below:</w:t>
      </w:r>
    </w:p>
    <w:p w14:paraId="28462BDC" w14:textId="77777777" w:rsidR="00B87518" w:rsidRPr="008F5997" w:rsidRDefault="00B87518" w:rsidP="0094234A">
      <w:pPr>
        <w:pStyle w:val="Heading4"/>
        <w:rPr>
          <w:rFonts w:cs="Times New Roman"/>
          <w:b w:val="0"/>
          <w:szCs w:val="24"/>
          <w:lang w:val="id-ID"/>
        </w:rPr>
      </w:pPr>
      <w:bookmarkStart w:id="20" w:name="_Toc182562300"/>
      <w:r w:rsidRPr="008F5997">
        <w:rPr>
          <w:rFonts w:cs="Times New Roman"/>
          <w:szCs w:val="24"/>
          <w:lang w:val="id-ID"/>
        </w:rPr>
        <w:t>1.7.1 Emancipated Curriculum</w:t>
      </w:r>
      <w:bookmarkEnd w:id="20"/>
    </w:p>
    <w:p w14:paraId="270D4F7F" w14:textId="4EAE17C2" w:rsidR="00B87518" w:rsidRPr="008F5997" w:rsidRDefault="00B87518" w:rsidP="0094234A">
      <w:pPr>
        <w:spacing w:line="360" w:lineRule="auto"/>
        <w:ind w:firstLine="720"/>
        <w:jc w:val="both"/>
        <w:rPr>
          <w:rFonts w:ascii="Times New Roman" w:eastAsia="Times New Roman" w:hAnsi="Times New Roman" w:cs="Times New Roman"/>
          <w:b/>
          <w:bCs/>
          <w:kern w:val="0"/>
          <w:sz w:val="24"/>
          <w:szCs w:val="24"/>
          <w:lang w:eastAsia="en-ID"/>
          <w14:ligatures w14:val="none"/>
        </w:rPr>
      </w:pPr>
      <w:r w:rsidRPr="008F5997">
        <w:rPr>
          <w:rFonts w:ascii="Times New Roman" w:hAnsi="Times New Roman" w:cs="Times New Roman"/>
          <w:sz w:val="24"/>
          <w:szCs w:val="24"/>
          <w:lang w:val="en-US"/>
        </w:rPr>
        <w:t xml:space="preserve">The </w:t>
      </w:r>
      <w:r w:rsidRPr="008F5997">
        <w:rPr>
          <w:rFonts w:ascii="Times New Roman" w:hAnsi="Times New Roman" w:cs="Times New Roman"/>
          <w:sz w:val="24"/>
          <w:szCs w:val="24"/>
          <w:lang w:val="id-ID"/>
        </w:rPr>
        <w:t>Emancipated</w:t>
      </w:r>
      <w:r w:rsidRPr="008F5997">
        <w:rPr>
          <w:rFonts w:ascii="Times New Roman" w:hAnsi="Times New Roman" w:cs="Times New Roman"/>
          <w:sz w:val="24"/>
          <w:szCs w:val="24"/>
          <w:lang w:val="en-US"/>
        </w:rPr>
        <w:t xml:space="preserve"> Curriculum based on the National Education Standards Agency or abbreviated as BSNP is a policy established by the Ministry of Education, Culture, Science and Technology (KEMENDIKBURISTEK) and provided to educational units as an additional recovery measure to be used in applications with learning in 2022-2024.</w:t>
      </w:r>
      <w:r w:rsidRPr="008F5997">
        <w:rPr>
          <w:rFonts w:ascii="Times New Roman" w:hAnsi="Times New Roman" w:cs="Times New Roman"/>
          <w:sz w:val="24"/>
          <w:szCs w:val="24"/>
          <w:lang w:val="id-ID"/>
        </w:rPr>
        <w:t xml:space="preserve"> As for according to</w:t>
      </w:r>
      <w:r w:rsidR="00C61438" w:rsidRPr="008F5997">
        <w:rPr>
          <w:rFonts w:ascii="Times New Roman" w:hAnsi="Times New Roman" w:cs="Times New Roman"/>
          <w:sz w:val="24"/>
          <w:szCs w:val="24"/>
          <w:lang w:val="id-ID"/>
        </w:rPr>
        <w:t xml:space="preserve"> </w:t>
      </w:r>
      <w:r w:rsidR="00C61438" w:rsidRPr="008F5997">
        <w:rPr>
          <w:rFonts w:ascii="Times New Roman" w:hAnsi="Times New Roman" w:cs="Times New Roman"/>
          <w:sz w:val="24"/>
          <w:szCs w:val="24"/>
          <w:lang w:val="id-ID"/>
        </w:rPr>
        <w:fldChar w:fldCharType="begin" w:fldLock="1"/>
      </w:r>
      <w:r w:rsidR="003D5273" w:rsidRPr="008F5997">
        <w:rPr>
          <w:rFonts w:ascii="Times New Roman" w:hAnsi="Times New Roman" w:cs="Times New Roman"/>
          <w:sz w:val="24"/>
          <w:szCs w:val="24"/>
          <w:lang w:val="id-ID"/>
        </w:rPr>
        <w:instrText>ADDIN CSL_CITATION {"citationItems":[{"id":"ITEM-1","itemData":{"abstract":"This study aims to determine the level of achievement of the fourth year Vocational School education program towards increasing student competitiveness and work readiness. The main objective of the fourth year vocational program is to equip students and graduates with various competencies in order to develop graduates capabilities in finding jobs, assigning work, entrepreneurship, pursuing the work faced and renewing their work skills. This research was conducted through a literature review of references originating from the theories and results of relevant research, and continued through focus group discussions. Relevant references include the policies of the Government of the Republic of Indonesia, guidance on the implementation of the fourth year vocational program, relevant research results, namely evaluations of four years vocational programs, and influencing factors in increase in competitiveness and work readiness graduates. The study found: (1) reviewed from the curriculum of fourth years vocational school graduates having more work experience in the industry in the fourth year; (2) in terms of the competency of fourth year vocational school graduates having better competence than the third year vocational program; (3) in terms of industry interest, fourth year vocational graduates have more acceptance as labor in the industry than third year graduates. Coresponden","author":[{"dropping-particle":"","family":"Dewi","given":"A. Erni Ratna","non-dropping-particle":"","parse-names":false,"suffix":""}],"container-title":"of Learning Education and Counseling","id":"ITEM-1","issue":"1","issued":{"date-parts":[["2022"]]},"page":"81-89","title":"Implementasi Strategi Penguatan Kurikulum Merdeka Belajar","type":"article-journal","volume":"5"},"uris":["http://www.mendeley.com/documents/?uuid=a5b41a3d-6ded-4c62-8b24-a8ab2dcaf1d7"]}],"mendeley":{"formattedCitation":"(A. E. R. Dewi, 2022)","manualFormatting":"A. E. R. Dewi, (2022)","plainTextFormattedCitation":"(A. E. R. Dewi, 2022)","previouslyFormattedCitation":"(A. E. R. Dewi, 2022)"},"properties":{"noteIndex":0},"schema":"https://github.com/citation-style-language/schema/raw/master/csl-citation.json"}</w:instrText>
      </w:r>
      <w:r w:rsidR="00C61438" w:rsidRPr="008F5997">
        <w:rPr>
          <w:rFonts w:ascii="Times New Roman" w:hAnsi="Times New Roman" w:cs="Times New Roman"/>
          <w:sz w:val="24"/>
          <w:szCs w:val="24"/>
          <w:lang w:val="id-ID"/>
        </w:rPr>
        <w:fldChar w:fldCharType="separate"/>
      </w:r>
      <w:r w:rsidR="00C61438" w:rsidRPr="008F5997">
        <w:rPr>
          <w:rFonts w:ascii="Times New Roman" w:hAnsi="Times New Roman" w:cs="Times New Roman"/>
          <w:noProof/>
          <w:sz w:val="24"/>
          <w:szCs w:val="24"/>
          <w:lang w:val="id-ID"/>
        </w:rPr>
        <w:t xml:space="preserve">A. E. R. Dewi, </w:t>
      </w:r>
      <w:r w:rsidR="004B51A1" w:rsidRPr="008F5997">
        <w:rPr>
          <w:rFonts w:ascii="Times New Roman" w:hAnsi="Times New Roman" w:cs="Times New Roman"/>
          <w:noProof/>
          <w:sz w:val="24"/>
          <w:szCs w:val="24"/>
          <w:lang w:val="id-ID"/>
        </w:rPr>
        <w:t>(</w:t>
      </w:r>
      <w:r w:rsidR="00C61438" w:rsidRPr="008F5997">
        <w:rPr>
          <w:rFonts w:ascii="Times New Roman" w:hAnsi="Times New Roman" w:cs="Times New Roman"/>
          <w:noProof/>
          <w:sz w:val="24"/>
          <w:szCs w:val="24"/>
          <w:lang w:val="id-ID"/>
        </w:rPr>
        <w:t>2022)</w:t>
      </w:r>
      <w:r w:rsidR="00C61438"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xml:space="preserve"> The emancipated curriculum is one of the existing curricula in Indonesia, this curriculum refers to national education standards. The aim of implementing the emancipated curriculum is to prepare people to have productive, creative and innovative personalities.</w:t>
      </w:r>
    </w:p>
    <w:p w14:paraId="44AF73EF" w14:textId="77777777" w:rsidR="00B87518" w:rsidRPr="008F5997" w:rsidRDefault="00B87518" w:rsidP="0094234A">
      <w:pPr>
        <w:pStyle w:val="Heading4"/>
        <w:rPr>
          <w:rFonts w:eastAsia="Times New Roman" w:cs="Times New Roman"/>
          <w:szCs w:val="24"/>
          <w:lang w:eastAsia="en-ID"/>
        </w:rPr>
      </w:pPr>
      <w:bookmarkStart w:id="21" w:name="_Toc182562301"/>
      <w:r w:rsidRPr="008F5997">
        <w:rPr>
          <w:rFonts w:eastAsia="Times New Roman" w:cs="Times New Roman"/>
          <w:szCs w:val="24"/>
          <w:lang w:eastAsia="en-ID"/>
        </w:rPr>
        <w:t>1.7.2 Project Based Learning (PjBL)</w:t>
      </w:r>
      <w:bookmarkEnd w:id="21"/>
    </w:p>
    <w:p w14:paraId="19FF6587" w14:textId="5B183888" w:rsidR="00B87518" w:rsidRPr="008F5997" w:rsidRDefault="00B87518"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Project based learning, learning model recommended for implementation because it is aimed at students. With implementation of this learning model, students become more active in learning</w:t>
      </w:r>
      <w:r w:rsidR="00733B5F" w:rsidRPr="008F5997">
        <w:rPr>
          <w:rFonts w:ascii="Times New Roman" w:hAnsi="Times New Roman" w:cs="Times New Roman"/>
          <w:sz w:val="24"/>
          <w:szCs w:val="24"/>
          <w:lang w:val="id-ID"/>
        </w:rPr>
        <w:t xml:space="preserve"> </w:t>
      </w:r>
      <w:r w:rsidR="003D5273" w:rsidRPr="008F5997">
        <w:rPr>
          <w:rFonts w:ascii="Times New Roman" w:hAnsi="Times New Roman" w:cs="Times New Roman"/>
          <w:sz w:val="24"/>
          <w:szCs w:val="24"/>
          <w:lang w:val="id-ID"/>
        </w:rPr>
        <w:fldChar w:fldCharType="begin" w:fldLock="1"/>
      </w:r>
      <w:r w:rsidR="003F1A1F" w:rsidRPr="008F5997">
        <w:rPr>
          <w:rFonts w:ascii="Times New Roman" w:hAnsi="Times New Roman" w:cs="Times New Roman"/>
          <w:sz w:val="24"/>
          <w:szCs w:val="24"/>
          <w:lang w:val="id-ID"/>
        </w:rPr>
        <w:instrText>ADDIN CSL_CITATION {"citationItems":[{"id":"ITEM-1","itemData":{"DOI":"10.59407/jpki2.v1i5.118","abstract":"Tata kelola administrasi sekolah telah mengalami kemajuan dan mengikuti perkembangan zaman. Namun, penggunakan Kurikulum Merdeka masih belum optimal. Hal ini menjadi Permasalahan yang dialami mitra pada SD Inpres Tamanyeleng Gowa yaitu belum maksimalnya sosialisasi terkait penerapan Kurikulum merdeka khususnya penggunaan model-model pembelajaran yang sesuai dengan IKM (Implementasi Kurikulum Merdeka). Hasil PkM menunjukkan adanya peningkatan pengetahuan dan keterampilan peserta dalam menggunakan model- model pembelajaran yang sesuai dengan kurikulum merdeka. Hal ini menjadikan pembelajaran di dalam kelas lebih bermakna sebab siswa dapat belajar sesuai dengan kesiapan. Minat dan profil peserta didik itu sendiri. Luaran yang terwujud dari kegiatan ini adalah: Peningkatan pengetahuan dan keterampilan guru dalam menggunakan model pembelajaran yang menarik sesuai dengan materi yang diajarkan","author":[{"dropping-particle":"","family":"Sulolipu","given":"Andi Annisa","non-dropping-particle":"","parse-names":false,"suffix":""},{"dropping-particle":"","family":"Yahya","given":"Muh.","non-dropping-particle":"","parse-names":false,"suffix":""},{"dropping-particle":"","family":"Rismawanti","given":"Erni","non-dropping-particle":"","parse-names":false,"suffix":""},{"dropping-particle":"","family":"Anas","given":"Muh.","non-dropping-particle":"","parse-names":false,"suffix":""}],"container-title":"Jurnal Pengabdian Kolaborasi dan Inovasi IPTEKS","id":"ITEM-1","issue":"5","issued":{"date-parts":[["2023"]]},"page":"730-737","title":"Model Pembelajaran Dalam Implementasi Kurikulum Merdeka","type":"article-journal","volume":"1"},"uris":["http://www.mendeley.com/documents/?uuid=296abcb6-4b0c-40d8-8d7f-d9ab4d5ec9c6"]}],"mendeley":{"formattedCitation":"(Sulolipu et al., 2023)","plainTextFormattedCitation":"(Sulolipu et al., 2023)","previouslyFormattedCitation":"(Sulolipu et al., 2023)"},"properties":{"noteIndex":0},"schema":"https://github.com/citation-style-language/schema/raw/master/csl-citation.json"}</w:instrText>
      </w:r>
      <w:r w:rsidR="003D5273" w:rsidRPr="008F5997">
        <w:rPr>
          <w:rFonts w:ascii="Times New Roman" w:hAnsi="Times New Roman" w:cs="Times New Roman"/>
          <w:sz w:val="24"/>
          <w:szCs w:val="24"/>
          <w:lang w:val="id-ID"/>
        </w:rPr>
        <w:fldChar w:fldCharType="separate"/>
      </w:r>
      <w:r w:rsidR="003D5273" w:rsidRPr="008F5997">
        <w:rPr>
          <w:rFonts w:ascii="Times New Roman" w:hAnsi="Times New Roman" w:cs="Times New Roman"/>
          <w:noProof/>
          <w:sz w:val="24"/>
          <w:szCs w:val="24"/>
          <w:lang w:val="id-ID"/>
        </w:rPr>
        <w:t>(Sulolipu et al., 2023)</w:t>
      </w:r>
      <w:r w:rsidR="003D5273" w:rsidRPr="008F5997">
        <w:rPr>
          <w:rFonts w:ascii="Times New Roman" w:hAnsi="Times New Roman" w:cs="Times New Roman"/>
          <w:sz w:val="24"/>
          <w:szCs w:val="24"/>
          <w:lang w:val="id-ID"/>
        </w:rPr>
        <w:fldChar w:fldCharType="end"/>
      </w:r>
      <w:r w:rsidR="003D7590" w:rsidRPr="008F5997">
        <w:rPr>
          <w:rFonts w:ascii="Times New Roman" w:hAnsi="Times New Roman" w:cs="Times New Roman"/>
          <w:sz w:val="24"/>
          <w:szCs w:val="24"/>
          <w:lang w:val="id-ID"/>
        </w:rPr>
        <w:t>.</w:t>
      </w:r>
    </w:p>
    <w:p w14:paraId="75E6AD61" w14:textId="77777777" w:rsidR="00B87518" w:rsidRPr="008F5997" w:rsidRDefault="00B87518" w:rsidP="0094234A">
      <w:pPr>
        <w:pStyle w:val="Heading4"/>
        <w:rPr>
          <w:rFonts w:eastAsia="Times New Roman" w:cs="Times New Roman"/>
          <w:szCs w:val="24"/>
          <w:lang w:eastAsia="en-ID"/>
        </w:rPr>
      </w:pPr>
      <w:bookmarkStart w:id="22" w:name="_Toc182562302"/>
      <w:r w:rsidRPr="008F5997">
        <w:rPr>
          <w:rFonts w:eastAsia="Times New Roman" w:cs="Times New Roman"/>
          <w:szCs w:val="24"/>
          <w:lang w:eastAsia="en-ID"/>
        </w:rPr>
        <w:t>1.7.3 Perception</w:t>
      </w:r>
      <w:bookmarkEnd w:id="22"/>
    </w:p>
    <w:p w14:paraId="2D964B10" w14:textId="6B16283A" w:rsidR="00B87518" w:rsidRPr="008F5997" w:rsidRDefault="00B87518"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 xml:space="preserve">Perception has the meaning of a person's perspective on something, or an understanding expressed from the processed results of thought. According to </w:t>
      </w:r>
      <w:r w:rsidRPr="008F5997">
        <w:rPr>
          <w:rFonts w:ascii="Times New Roman" w:hAnsi="Times New Roman" w:cs="Times New Roman"/>
          <w:sz w:val="24"/>
          <w:szCs w:val="24"/>
          <w:lang w:val="en-US"/>
        </w:rPr>
        <w:fldChar w:fldCharType="begin" w:fldLock="1"/>
      </w:r>
      <w:r w:rsidRPr="008F5997">
        <w:rPr>
          <w:rFonts w:ascii="Times New Roman" w:hAnsi="Times New Roman" w:cs="Times New Roman"/>
          <w:sz w:val="24"/>
          <w:szCs w:val="24"/>
          <w:lang w:val="en-US"/>
        </w:rPr>
        <w:instrText>ADDIN CSL_CITATION {"citationItems":[{"id":"ITEM-1","itemData":{"abstract":"In this digital era, ICT use in the classroom is important for giving students opportunities to learn and apply the required 21st century skills. Hence studying the issues and challenges related to ICT use in teaching and learning can assist teachers in overcoming the obstacles and become successful technology users. Therefore, the main purpose of this study is to analyze teachers' perceptions of the challenges faced in using ICT tools in classrooms. A quantitative research design was used to collect the data randomly from a sample of 100 secondary school teachers in the state of Melaka, Malaysia. Evidence has been collected through distribution of a modified-adopted survey questionnaire. Overall, the key issues and challenges found to be significant in using ICT tools by teachers were: limited accessibility and network connection, limited technical support, lack of effective training, limited time and lack of teachers' competency. Moreover, the results from independent t-test show that use of ICT tools by male teachers (M =2.08, SD = .997) in the classroom is higher compared to female teachers (M = 2.04, SD = .992). It is hoped that the outcome of this research provides proper information and recommendation to those responsible for integrating new technologies into the school teaching and learning process.","author":[{"dropping-particle":"","family":"Ghavifekr","given":"Simin","non-dropping-particle":"","parse-names":false,"suffix":""},{"dropping-particle":"","family":"Kunjappan","given":"Thanusha","non-dropping-particle":"","parse-names":false,"suffix":""},{"dropping-particle":"","family":"Ramasamy","given":"Logeswary","non-dropping-particle":"","parse-names":false,"suffix":""},{"dropping-particle":"","family":"Anthony","given":"Annreetha","non-dropping-particle":"","parse-names":false,"suffix":""},{"dropping-particle":"","family":"My","given":"Edu","non-dropping-particle":"","parse-names":false,"suffix":""}],"id":"ITEM-1","issue":"2","issued":{"date-parts":[["2006"]]},"page":"38-57","title":"Teaching and Learning with ICT Tools: Issues and Challenges from Teachers' Perceptions","type":"article-journal","volume":"4"},"uris":["http://www.mendeley.com/documents/?uuid=55e3f1e5-5271-4746-8880-e746a9b11348"]}],"mendeley":{"formattedCitation":"(Ghavifekr et al., 2006)","manualFormatting":"Ghavifekr et al., (2006)","plainTextFormattedCitation":"(Ghavifekr et al., 2006)","previouslyFormattedCitation":"(Ghavifekr et al., 2006)"},"properties":{"noteIndex":0},"schema":"https://github.com/citation-style-language/schema/raw/master/csl-citation.json"}</w:instrText>
      </w:r>
      <w:r w:rsidRPr="008F5997">
        <w:rPr>
          <w:rFonts w:ascii="Times New Roman" w:hAnsi="Times New Roman" w:cs="Times New Roman"/>
          <w:sz w:val="24"/>
          <w:szCs w:val="24"/>
          <w:lang w:val="en-US"/>
        </w:rPr>
        <w:fldChar w:fldCharType="separate"/>
      </w:r>
      <w:r w:rsidRPr="008F5997">
        <w:rPr>
          <w:rFonts w:ascii="Times New Roman" w:hAnsi="Times New Roman" w:cs="Times New Roman"/>
          <w:noProof/>
          <w:sz w:val="24"/>
          <w:szCs w:val="24"/>
          <w:lang w:val="en-US"/>
        </w:rPr>
        <w:t>Ghavifekr et al., (2006)</w:t>
      </w:r>
      <w:r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 xml:space="preserve"> Perception is the process of receiving, selecting, organizing, interpreting, testing and reacting to sensory stimuli or data. Basically, perception is a process of assessing a person against certain phenomena or objects. Perception begins with a stimulus such as events that occur in the social environment, then a view arises and forms different perceptions in each individual </w:t>
      </w:r>
      <w:r w:rsidRPr="008F5997">
        <w:rPr>
          <w:rFonts w:ascii="Times New Roman" w:hAnsi="Times New Roman" w:cs="Times New Roman"/>
          <w:sz w:val="24"/>
          <w:szCs w:val="24"/>
          <w:lang w:val="en-US"/>
        </w:rPr>
        <w:fldChar w:fldCharType="begin" w:fldLock="1"/>
      </w:r>
      <w:r w:rsidR="00EA163D" w:rsidRPr="008F5997">
        <w:rPr>
          <w:rFonts w:ascii="Times New Roman" w:hAnsi="Times New Roman" w:cs="Times New Roman"/>
          <w:sz w:val="24"/>
          <w:szCs w:val="24"/>
          <w:lang w:val="en-US"/>
        </w:rPr>
        <w:instrText>ADDIN CSL_CITATION {"citationItems":[{"id":"ITEM-1","itemData":{"ISSN":"2525-2674","abstract":"This research aimed to investigate teachers' perceptions and practices of project-based learning (PBL) in teaching speaking skill at some high schools in a Central Vietnam province. The mixed methods research was adopted with the population of twenty-five teachers of English as a foreign language (EFL). The questionnaire, interviews, and class observations were employed to collect data for the current study. The findings revealed that the majority of the teachers were fully aware of the necessity of PBL in teaching speaking and the benefits of PBL in improving students' speaking skill, creating meaningful contexts to practice speaking English, developing students' affective factors, encouraging students to speak English through integrative skill practice and promoting learner autonomy and skills of the 21st century, such as problem-solving skill, negotiation skill, and technological skill. Despite the perceived benefits, EFL teachers reported that they did not apply this method frequently in their actual practices. Another finding showed teachers' most encountered difficulties, including teachers' lack of knowledge and experience of using PBL in teaching speaking, time pressure, and students' low level of English proficiency.","author":[{"dropping-particle":"","family":"Vo","given":"Thi Le Hang","non-dropping-particle":"","parse-names":false,"suffix":""},{"dropping-particle":"","family":"Tran","given":"Quang Ngoc Thuy","non-dropping-particle":"","parse-names":false,"suffix":""}],"container-title":"Journal of Inquiry into Language and Culture","id":"ITEM-1","issue":"3","issued":{"date-parts":[["2023"]]},"page":"346-360","title":"EFL high school teachers' perceptions and practices of Project-based Learning in teaching speaking skill","type":"article-journal","volume":"7"},"uris":["http://www.mendeley.com/documents/?uuid=e2c12faa-001d-4f54-b37d-e1733df90ddf"]}],"mendeley":{"formattedCitation":"(Vo &amp; Tran, 2023)","plainTextFormattedCitation":"(Vo &amp; Tran, 2023)","previouslyFormattedCitation":"(Vo &amp; Tran, 2023)"},"properties":{"noteIndex":0},"schema":"https://github.com/citation-style-language/schema/raw/master/csl-citation.json"}</w:instrText>
      </w:r>
      <w:r w:rsidRPr="008F5997">
        <w:rPr>
          <w:rFonts w:ascii="Times New Roman" w:hAnsi="Times New Roman" w:cs="Times New Roman"/>
          <w:sz w:val="24"/>
          <w:szCs w:val="24"/>
          <w:lang w:val="en-US"/>
        </w:rPr>
        <w:fldChar w:fldCharType="separate"/>
      </w:r>
      <w:r w:rsidRPr="008F5997">
        <w:rPr>
          <w:rFonts w:ascii="Times New Roman" w:hAnsi="Times New Roman" w:cs="Times New Roman"/>
          <w:noProof/>
          <w:sz w:val="24"/>
          <w:szCs w:val="24"/>
          <w:lang w:val="en-US"/>
        </w:rPr>
        <w:t>(Vo &amp; Tran, 2023)</w:t>
      </w:r>
      <w:r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w:t>
      </w:r>
    </w:p>
    <w:p w14:paraId="45D2DF87" w14:textId="77777777" w:rsidR="00FB746F" w:rsidRPr="008F5997" w:rsidRDefault="00FB746F" w:rsidP="0094234A">
      <w:pPr>
        <w:spacing w:line="360" w:lineRule="auto"/>
        <w:ind w:firstLine="720"/>
        <w:jc w:val="both"/>
        <w:rPr>
          <w:rFonts w:ascii="Times New Roman" w:hAnsi="Times New Roman" w:cs="Times New Roman"/>
          <w:sz w:val="24"/>
          <w:szCs w:val="24"/>
          <w:lang w:val="en-US"/>
        </w:rPr>
      </w:pPr>
    </w:p>
    <w:p w14:paraId="421FA21C" w14:textId="529ADDFE" w:rsidR="00FB746F" w:rsidRPr="008F5997" w:rsidRDefault="00FB746F" w:rsidP="0094234A">
      <w:pPr>
        <w:spacing w:line="360" w:lineRule="auto"/>
        <w:rPr>
          <w:rFonts w:ascii="Times New Roman" w:hAnsi="Times New Roman" w:cs="Times New Roman"/>
          <w:sz w:val="24"/>
          <w:szCs w:val="24"/>
          <w:lang w:val="en-US"/>
        </w:rPr>
      </w:pPr>
      <w:r w:rsidRPr="008F5997">
        <w:rPr>
          <w:rFonts w:ascii="Times New Roman" w:hAnsi="Times New Roman" w:cs="Times New Roman"/>
          <w:sz w:val="24"/>
          <w:szCs w:val="24"/>
          <w:lang w:val="en-US"/>
        </w:rPr>
        <w:br w:type="page"/>
      </w:r>
    </w:p>
    <w:p w14:paraId="2E5FE7D8" w14:textId="77777777" w:rsidR="007E3474" w:rsidRPr="008F5997" w:rsidRDefault="007E3474" w:rsidP="0094234A">
      <w:pPr>
        <w:pStyle w:val="Heading1"/>
        <w:rPr>
          <w:rFonts w:cs="Times New Roman"/>
          <w:szCs w:val="24"/>
          <w:lang w:val="id-ID"/>
        </w:rPr>
        <w:sectPr w:rsidR="007E3474" w:rsidRPr="008F5997" w:rsidSect="00A811DB">
          <w:headerReference w:type="default" r:id="rId13"/>
          <w:footerReference w:type="default" r:id="rId14"/>
          <w:pgSz w:w="11906" w:h="16838"/>
          <w:pgMar w:top="1701" w:right="1701" w:bottom="1701" w:left="2268" w:header="709" w:footer="709" w:gutter="0"/>
          <w:pgNumType w:start="2"/>
          <w:cols w:space="708"/>
          <w:docGrid w:linePitch="360"/>
        </w:sectPr>
      </w:pPr>
    </w:p>
    <w:p w14:paraId="28A51AAE" w14:textId="77777777" w:rsidR="005414A1" w:rsidRPr="008F5997" w:rsidRDefault="005414A1" w:rsidP="0094234A">
      <w:pPr>
        <w:pStyle w:val="Heading1"/>
        <w:rPr>
          <w:rFonts w:cs="Times New Roman"/>
          <w:szCs w:val="24"/>
          <w:lang w:val="id-ID"/>
        </w:rPr>
      </w:pPr>
      <w:bookmarkStart w:id="23" w:name="_Toc182562303"/>
      <w:r w:rsidRPr="008F5997">
        <w:rPr>
          <w:rFonts w:cs="Times New Roman"/>
          <w:szCs w:val="24"/>
          <w:lang w:val="id-ID"/>
        </w:rPr>
        <w:lastRenderedPageBreak/>
        <w:t>CHAPTER II</w:t>
      </w:r>
      <w:bookmarkEnd w:id="23"/>
    </w:p>
    <w:p w14:paraId="60FD4CEA" w14:textId="2DD99550" w:rsidR="005414A1" w:rsidRPr="008F5997" w:rsidRDefault="005414A1" w:rsidP="0094234A">
      <w:pPr>
        <w:pStyle w:val="Heading2"/>
        <w:rPr>
          <w:rFonts w:cs="Times New Roman"/>
          <w:szCs w:val="24"/>
          <w:lang w:val="id-ID"/>
        </w:rPr>
      </w:pPr>
      <w:bookmarkStart w:id="24" w:name="_Toc182562304"/>
      <w:r w:rsidRPr="008F5997">
        <w:rPr>
          <w:rFonts w:cs="Times New Roman"/>
          <w:szCs w:val="24"/>
          <w:lang w:val="id-ID"/>
        </w:rPr>
        <w:t>LITERATURE R</w:t>
      </w:r>
      <w:r w:rsidR="00583F5D">
        <w:rPr>
          <w:rFonts w:cs="Times New Roman"/>
          <w:szCs w:val="24"/>
          <w:lang w:val="id-ID"/>
        </w:rPr>
        <w:t>E</w:t>
      </w:r>
      <w:r w:rsidRPr="008F5997">
        <w:rPr>
          <w:rFonts w:cs="Times New Roman"/>
          <w:szCs w:val="24"/>
          <w:lang w:val="id-ID"/>
        </w:rPr>
        <w:t>VIEW</w:t>
      </w:r>
      <w:bookmarkEnd w:id="24"/>
    </w:p>
    <w:p w14:paraId="707CA6B0" w14:textId="79E5F16B" w:rsidR="005414A1" w:rsidRPr="008F5997" w:rsidRDefault="00BF3247" w:rsidP="0094234A">
      <w:pPr>
        <w:spacing w:line="360" w:lineRule="auto"/>
        <w:ind w:firstLine="720"/>
        <w:jc w:val="both"/>
        <w:rPr>
          <w:rFonts w:ascii="Times New Roman" w:hAnsi="Times New Roman" w:cs="Times New Roman"/>
          <w:sz w:val="28"/>
          <w:szCs w:val="28"/>
          <w:lang w:val="en-US"/>
        </w:rPr>
      </w:pPr>
      <w:r w:rsidRPr="008F5997">
        <w:rPr>
          <w:rFonts w:ascii="Times New Roman" w:hAnsi="Times New Roman" w:cs="Times New Roman"/>
          <w:sz w:val="24"/>
          <w:szCs w:val="24"/>
          <w:lang w:val="en-US"/>
        </w:rPr>
        <w:t xml:space="preserve">The literature review is carried out to select problems that will be used as research topic, where the literature review will look for theories or concepts that will become the theoretical basis of the research to be carried out. The literature review in this study such as </w:t>
      </w:r>
      <w:r w:rsidR="00F46950" w:rsidRPr="008F5997">
        <w:rPr>
          <w:rFonts w:ascii="Times New Roman" w:hAnsi="Times New Roman" w:cs="Times New Roman"/>
          <w:sz w:val="24"/>
          <w:szCs w:val="24"/>
          <w:lang w:val="en-US"/>
        </w:rPr>
        <w:t>P</w:t>
      </w:r>
      <w:r w:rsidRPr="008F5997">
        <w:rPr>
          <w:rFonts w:ascii="Times New Roman" w:hAnsi="Times New Roman" w:cs="Times New Roman"/>
          <w:sz w:val="24"/>
          <w:szCs w:val="24"/>
          <w:lang w:val="en-US"/>
        </w:rPr>
        <w:t xml:space="preserve">erception, Emancipated Curriculum, </w:t>
      </w:r>
      <w:r w:rsidRPr="008F5997">
        <w:rPr>
          <w:rFonts w:ascii="Times New Roman" w:hAnsi="Times New Roman" w:cs="Times New Roman"/>
          <w:sz w:val="24"/>
          <w:szCs w:val="24"/>
          <w:lang w:val="id-ID"/>
        </w:rPr>
        <w:t>Project Based Learning (PjBL)</w:t>
      </w:r>
      <w:r w:rsidR="00124B35">
        <w:rPr>
          <w:rFonts w:ascii="Times New Roman" w:hAnsi="Times New Roman" w:cs="Times New Roman"/>
          <w:sz w:val="24"/>
          <w:szCs w:val="24"/>
          <w:lang w:val="id-ID"/>
        </w:rPr>
        <w:t>, and Speaking Skills</w:t>
      </w:r>
      <w:r w:rsidR="003C2924" w:rsidRPr="008F5997">
        <w:rPr>
          <w:rFonts w:ascii="Times New Roman" w:hAnsi="Times New Roman" w:cs="Times New Roman"/>
          <w:sz w:val="24"/>
          <w:szCs w:val="24"/>
          <w:lang w:val="id-ID"/>
        </w:rPr>
        <w:t>.</w:t>
      </w:r>
    </w:p>
    <w:p w14:paraId="7913AD8A" w14:textId="77777777" w:rsidR="005414A1" w:rsidRPr="008F5997" w:rsidRDefault="005414A1" w:rsidP="0094234A">
      <w:pPr>
        <w:pStyle w:val="Heading3"/>
        <w:rPr>
          <w:rFonts w:cs="Times New Roman"/>
          <w:lang w:val="en-US"/>
        </w:rPr>
      </w:pPr>
      <w:bookmarkStart w:id="25" w:name="_Toc182562305"/>
      <w:r w:rsidRPr="008F5997">
        <w:rPr>
          <w:rFonts w:cs="Times New Roman"/>
          <w:lang w:val="en-US"/>
        </w:rPr>
        <w:t>2.1 Perception</w:t>
      </w:r>
      <w:bookmarkEnd w:id="25"/>
    </w:p>
    <w:p w14:paraId="02F56DDD" w14:textId="37714D4E"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 xml:space="preserve">Perception has the meaning of a person's perspective on something, or an understanding expressed from the processed results of thought. According to </w:t>
      </w:r>
      <w:r w:rsidRPr="008F5997">
        <w:rPr>
          <w:rFonts w:ascii="Times New Roman" w:hAnsi="Times New Roman" w:cs="Times New Roman"/>
          <w:sz w:val="24"/>
          <w:szCs w:val="24"/>
          <w:lang w:val="en-US"/>
        </w:rPr>
        <w:fldChar w:fldCharType="begin" w:fldLock="1"/>
      </w:r>
      <w:r w:rsidRPr="008F5997">
        <w:rPr>
          <w:rFonts w:ascii="Times New Roman" w:hAnsi="Times New Roman" w:cs="Times New Roman"/>
          <w:sz w:val="24"/>
          <w:szCs w:val="24"/>
          <w:lang w:val="en-US"/>
        </w:rPr>
        <w:instrText>ADDIN CSL_CITATION {"citationItems":[{"id":"ITEM-1","itemData":{"abstract":"In this digital era, ICT use in the classroom is important for giving students opportunities to learn and apply the required 21st century skills. Hence studying the issues and challenges related to ICT use in teaching and learning can assist teachers in overcoming the obstacles and become successful technology users. Therefore, the main purpose of this study is to analyze teachers' perceptions of the challenges faced in using ICT tools in classrooms. A quantitative research design was used to collect the data randomly from a sample of 100 secondary school teachers in the state of Melaka, Malaysia. Evidence has been collected through distribution of a modified-adopted survey questionnaire. Overall, the key issues and challenges found to be significant in using ICT tools by teachers were: limited accessibility and network connection, limited technical support, lack of effective training, limited time and lack of teachers' competency. Moreover, the results from independent t-test show that use of ICT tools by male teachers (M =2.08, SD = .997) in the classroom is higher compared to female teachers (M = 2.04, SD = .992). It is hoped that the outcome of this research provides proper information and recommendation to those responsible for integrating new technologies into the school teaching and learning process.","author":[{"dropping-particle":"","family":"Ghavifekr","given":"Simin","non-dropping-particle":"","parse-names":false,"suffix":""},{"dropping-particle":"","family":"Kunjappan","given":"Thanusha","non-dropping-particle":"","parse-names":false,"suffix":""},{"dropping-particle":"","family":"Ramasamy","given":"Logeswary","non-dropping-particle":"","parse-names":false,"suffix":""},{"dropping-particle":"","family":"Anthony","given":"Annreetha","non-dropping-particle":"","parse-names":false,"suffix":""},{"dropping-particle":"","family":"My","given":"Edu","non-dropping-particle":"","parse-names":false,"suffix":""}],"id":"ITEM-1","issue":"2","issued":{"date-parts":[["2006"]]},"page":"38-57","title":"Teaching and Learning with ICT Tools: Issues and Challenges from Teachers' Perceptions","type":"article-journal","volume":"4"},"uris":["http://www.mendeley.com/documents/?uuid=55e3f1e5-5271-4746-8880-e746a9b11348"]}],"mendeley":{"formattedCitation":"(Ghavifekr et al., 2006)","manualFormatting":"Ghavifekr et al., (2006)","plainTextFormattedCitation":"(Ghavifekr et al., 2006)","previouslyFormattedCitation":"(Ghavifekr et al., 2006)"},"properties":{"noteIndex":0},"schema":"https://github.com/citation-style-language/schema/raw/master/csl-citation.json"}</w:instrText>
      </w:r>
      <w:r w:rsidRPr="008F5997">
        <w:rPr>
          <w:rFonts w:ascii="Times New Roman" w:hAnsi="Times New Roman" w:cs="Times New Roman"/>
          <w:sz w:val="24"/>
          <w:szCs w:val="24"/>
          <w:lang w:val="en-US"/>
        </w:rPr>
        <w:fldChar w:fldCharType="separate"/>
      </w:r>
      <w:r w:rsidRPr="008F5997">
        <w:rPr>
          <w:rFonts w:ascii="Times New Roman" w:hAnsi="Times New Roman" w:cs="Times New Roman"/>
          <w:noProof/>
          <w:sz w:val="24"/>
          <w:szCs w:val="24"/>
          <w:lang w:val="en-US"/>
        </w:rPr>
        <w:t>Ghavifekr et al., (2006)</w:t>
      </w:r>
      <w:r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 xml:space="preserve"> Perception is the process of receiving, selecting, organizing, interpreting, testing and reacting to sensory stimuli or data. Basically, perception is a process of assessing a person against certain phenomena or objects. Perception begins with a stimulus such as events that occur in the social environment, then a view arises and forms different perceptions in each individual </w:t>
      </w:r>
      <w:r w:rsidRPr="008F5997">
        <w:rPr>
          <w:rFonts w:ascii="Times New Roman" w:hAnsi="Times New Roman" w:cs="Times New Roman"/>
          <w:sz w:val="24"/>
          <w:szCs w:val="24"/>
          <w:lang w:val="en-US"/>
        </w:rPr>
        <w:fldChar w:fldCharType="begin" w:fldLock="1"/>
      </w:r>
      <w:r w:rsidR="00EA163D" w:rsidRPr="008F5997">
        <w:rPr>
          <w:rFonts w:ascii="Times New Roman" w:hAnsi="Times New Roman" w:cs="Times New Roman"/>
          <w:sz w:val="24"/>
          <w:szCs w:val="24"/>
          <w:lang w:val="en-US"/>
        </w:rPr>
        <w:instrText>ADDIN CSL_CITATION {"citationItems":[{"id":"ITEM-1","itemData":{"ISSN":"2525-2674","abstract":"This research aimed to investigate teachers' perceptions and practices of project-based learning (PBL) in teaching speaking skill at some high schools in a Central Vietnam province. The mixed methods research was adopted with the population of twenty-five teachers of English as a foreign language (EFL). The questionnaire, interviews, and class observations were employed to collect data for the current study. The findings revealed that the majority of the teachers were fully aware of the necessity of PBL in teaching speaking and the benefits of PBL in improving students' speaking skill, creating meaningful contexts to practice speaking English, developing students' affective factors, encouraging students to speak English through integrative skill practice and promoting learner autonomy and skills of the 21st century, such as problem-solving skill, negotiation skill, and technological skill. Despite the perceived benefits, EFL teachers reported that they did not apply this method frequently in their actual practices. Another finding showed teachers' most encountered difficulties, including teachers' lack of knowledge and experience of using PBL in teaching speaking, time pressure, and students' low level of English proficiency.","author":[{"dropping-particle":"","family":"Vo","given":"Thi Le Hang","non-dropping-particle":"","parse-names":false,"suffix":""},{"dropping-particle":"","family":"Tran","given":"Quang Ngoc Thuy","non-dropping-particle":"","parse-names":false,"suffix":""}],"container-title":"Journal of Inquiry into Language and Culture","id":"ITEM-1","issue":"3","issued":{"date-parts":[["2023"]]},"page":"346-360","title":"EFL high school teachers' perceptions and practices of Project-based Learning in teaching speaking skill","type":"article-journal","volume":"7"},"uris":["http://www.mendeley.com/documents/?uuid=e2c12faa-001d-4f54-b37d-e1733df90ddf"]}],"mendeley":{"formattedCitation":"(Vo &amp; Tran, 2023)","plainTextFormattedCitation":"(Vo &amp; Tran, 2023)","previouslyFormattedCitation":"(Vo &amp; Tran, 2023)"},"properties":{"noteIndex":0},"schema":"https://github.com/citation-style-language/schema/raw/master/csl-citation.json"}</w:instrText>
      </w:r>
      <w:r w:rsidRPr="008F5997">
        <w:rPr>
          <w:rFonts w:ascii="Times New Roman" w:hAnsi="Times New Roman" w:cs="Times New Roman"/>
          <w:sz w:val="24"/>
          <w:szCs w:val="24"/>
          <w:lang w:val="en-US"/>
        </w:rPr>
        <w:fldChar w:fldCharType="separate"/>
      </w:r>
      <w:r w:rsidRPr="008F5997">
        <w:rPr>
          <w:rFonts w:ascii="Times New Roman" w:hAnsi="Times New Roman" w:cs="Times New Roman"/>
          <w:noProof/>
          <w:sz w:val="24"/>
          <w:szCs w:val="24"/>
          <w:lang w:val="en-US"/>
        </w:rPr>
        <w:t>(Vo &amp; Tran, 2023)</w:t>
      </w:r>
      <w:r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w:t>
      </w:r>
    </w:p>
    <w:p w14:paraId="1C846BF6" w14:textId="77777777" w:rsidR="005414A1"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From the several definitions of perception that have been described above, it can be concluded that perception is a person's perspective or understanding of an object, symptom, event, or phenomenon that occurs so that it forms a diverse perception in each individual. The diversity of perceptions can occur because the emergence of a perception does not depend on the object alone but is influenced by the activities and position of each individual.</w:t>
      </w:r>
    </w:p>
    <w:p w14:paraId="3D523F4F" w14:textId="77777777" w:rsidR="00A811DB" w:rsidRDefault="004A65C5" w:rsidP="0094234A">
      <w:pPr>
        <w:spacing w:line="360" w:lineRule="auto"/>
        <w:ind w:firstLine="720"/>
        <w:jc w:val="both"/>
        <w:rPr>
          <w:rFonts w:ascii="Times New Roman" w:hAnsi="Times New Roman" w:cs="Times New Roman"/>
          <w:sz w:val="24"/>
          <w:szCs w:val="24"/>
          <w:lang w:val="en-US"/>
        </w:rPr>
        <w:sectPr w:rsidR="00A811DB" w:rsidSect="00A811DB">
          <w:headerReference w:type="default" r:id="rId15"/>
          <w:footerReference w:type="default" r:id="rId16"/>
          <w:pgSz w:w="11906" w:h="16838"/>
          <w:pgMar w:top="1701" w:right="1701" w:bottom="1701" w:left="2268" w:header="709" w:footer="709" w:gutter="0"/>
          <w:pgNumType w:start="7"/>
          <w:cols w:space="708"/>
          <w:docGrid w:linePitch="360"/>
        </w:sectPr>
      </w:pPr>
      <w:r w:rsidRPr="004A65C5">
        <w:rPr>
          <w:rFonts w:ascii="Times New Roman" w:hAnsi="Times New Roman" w:cs="Times New Roman"/>
          <w:sz w:val="24"/>
          <w:szCs w:val="24"/>
          <w:lang w:val="en-US"/>
        </w:rPr>
        <w:t xml:space="preserve">Teachers' perceptions play an important role in shaping emancipated curriculum, as they directly influence how educators understand and respond to their students' unique needs, abilities and interests. By being responsive and mindful of the diversity of backgrounds and learning styles present in their classrooms, teachers can adapt their instructional approaches to better align with the principles of an emancipated curriculum. This flexibility allows educators to transition from the 2013 curriculum to an emancipated curriculum to create a </w:t>
      </w:r>
    </w:p>
    <w:p w14:paraId="555F5AA1" w14:textId="5DEBE237" w:rsidR="00527E71" w:rsidRDefault="004A65C5" w:rsidP="00A811DB">
      <w:pPr>
        <w:spacing w:line="360" w:lineRule="auto"/>
        <w:jc w:val="both"/>
        <w:rPr>
          <w:rFonts w:ascii="Times New Roman" w:hAnsi="Times New Roman" w:cs="Times New Roman"/>
          <w:sz w:val="24"/>
          <w:szCs w:val="24"/>
          <w:lang w:val="en-US"/>
        </w:rPr>
      </w:pPr>
      <w:r w:rsidRPr="004A65C5">
        <w:rPr>
          <w:rFonts w:ascii="Times New Roman" w:hAnsi="Times New Roman" w:cs="Times New Roman"/>
          <w:sz w:val="24"/>
          <w:szCs w:val="24"/>
          <w:lang w:val="en-US"/>
        </w:rPr>
        <w:lastRenderedPageBreak/>
        <w:t xml:space="preserve">dynamic learning environment that emphasizes student freedom, creativity and critical thinking. </w:t>
      </w:r>
    </w:p>
    <w:p w14:paraId="08588B21" w14:textId="77777777" w:rsidR="00527E71" w:rsidRDefault="004A65C5" w:rsidP="00527E71">
      <w:pPr>
        <w:pStyle w:val="Heading3"/>
        <w:rPr>
          <w:lang w:val="en-US"/>
        </w:rPr>
      </w:pPr>
      <w:bookmarkStart w:id="26" w:name="_Toc182562306"/>
      <w:r w:rsidRPr="004A65C5">
        <w:rPr>
          <w:lang w:val="en-US"/>
        </w:rPr>
        <w:t>2.2 Emancipated Curriculum</w:t>
      </w:r>
      <w:bookmarkEnd w:id="26"/>
      <w:r w:rsidRPr="004A65C5">
        <w:rPr>
          <w:lang w:val="en-US"/>
        </w:rPr>
        <w:t xml:space="preserve"> </w:t>
      </w:r>
    </w:p>
    <w:p w14:paraId="57820C3B" w14:textId="0FF06CDB" w:rsidR="005414A1" w:rsidRPr="008F5997" w:rsidRDefault="004A65C5" w:rsidP="00DB6B5C">
      <w:pPr>
        <w:spacing w:line="360" w:lineRule="auto"/>
        <w:ind w:firstLine="720"/>
        <w:jc w:val="both"/>
        <w:rPr>
          <w:rFonts w:ascii="Times New Roman" w:hAnsi="Times New Roman" w:cs="Times New Roman"/>
          <w:sz w:val="24"/>
          <w:szCs w:val="24"/>
          <w:lang w:val="en-US"/>
        </w:rPr>
      </w:pPr>
      <w:r w:rsidRPr="004A65C5">
        <w:rPr>
          <w:rFonts w:ascii="Times New Roman" w:hAnsi="Times New Roman" w:cs="Times New Roman"/>
          <w:sz w:val="24"/>
          <w:szCs w:val="24"/>
          <w:lang w:val="en-US"/>
        </w:rPr>
        <w:t>Etymologically, the curriculum comes from the Greek “curir”, which means runner and curare, which means a place to race. So the term curriculum comes from the world of sports in Ancient Roman times in Greece, which means the distance that must be traveled by the runner from the start line to the finish. It can be nderstood that the distance to be traveled here means a curriculum with content and subject matter that is used as a period of time that must be taken by students to obtain a diploma. taken by students to obtain a diploma Barlian et al, 2022 cited in (Ana, 2023).</w:t>
      </w:r>
    </w:p>
    <w:p w14:paraId="331C24F3" w14:textId="678F4D47"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The curriculum is a reference for educational institutions in carrying out the educational process education process to achieve certain goals</w:t>
      </w:r>
      <w:r w:rsidR="005C16FC" w:rsidRPr="008F5997">
        <w:rPr>
          <w:rFonts w:ascii="Times New Roman" w:hAnsi="Times New Roman" w:cs="Times New Roman"/>
          <w:sz w:val="24"/>
          <w:szCs w:val="24"/>
          <w:lang w:val="en-US"/>
        </w:rPr>
        <w:t xml:space="preserve"> </w:t>
      </w:r>
      <w:r w:rsidR="005C16FC" w:rsidRPr="008F5997">
        <w:rPr>
          <w:rFonts w:ascii="Times New Roman" w:hAnsi="Times New Roman" w:cs="Times New Roman"/>
          <w:sz w:val="24"/>
          <w:szCs w:val="24"/>
          <w:lang w:val="en-US"/>
        </w:rPr>
        <w:fldChar w:fldCharType="begin" w:fldLock="1"/>
      </w:r>
      <w:r w:rsidR="0085453A" w:rsidRPr="008F5997">
        <w:rPr>
          <w:rFonts w:ascii="Times New Roman" w:hAnsi="Times New Roman" w:cs="Times New Roman"/>
          <w:sz w:val="24"/>
          <w:szCs w:val="24"/>
          <w:lang w:val="en-US"/>
        </w:rPr>
        <w:instrText>ADDIN CSL_CITATION {"citationItems":[{"id":"ITEM-1","itemData":{"DOI":"10.21831/pep.v20i2.7173","ISSN":"2685-7111","abstract":"Tujuan penelitian ini adalah untuk: (1) mendeskripsikan implementasi  penilaian pada Kurikulum 2013; (2) mengidentifikasi hambatan dan keberhasilan pelaksanaan penilaian pada Kurikulum 2013, (3) memberikan rekomendasi kepada Pemerintah dalam mengambil kebijakan pelaksanaan penilaian pada Kurikulum 2013. Populasi dalam evaluasi ini adalah sekolah di Indonesia jenjang sekolah dasar dan menengah. Penentuan sampel dengan purposive sampling, yaitu sekolah jenjang sekolah dasar dan menengah di 15 provinsi di Wilayah Indonesia Bagian Barat, Wilayah Indonesia Bagian Tengah, dan Wilayah Indonesia Bagian Timur. Pengumpulan data menggunakan kuesioner, dokumentasi, dan Focus Group Discussion(FGD). Data dianalisis dengan analisis deskriptif kuantitatif dan kualitatif. Model ini digunakan untuk mengevaluasi kesenjangan antara kriteria yang telah ditetapkan dengan pelaksanaan program di lapangan. Hasil penelitian dibagi tiga tahap, yaitu: (1) perencanaan, disarankan kepada pemerintah untuk melakukan sosialisasi dan pelatihan membuat kisi-kisi dahulu baru membuat soal-soalnya, bukan yang dilakukan sebaliknya, juga pelatihan analisis instrumen penilaian dan membuat rubrik untuk soal uraian; (2) pelaksanaan, disarankan kepada pemerintah untuk menyederhanakan pedoman penilaian pada Kurikulum 2013, melakukan sosialisasi dan pelatihan penilaian kompetensi sikap, untuk jenjang SD perlu diberikan pelatihan teknik penilaian pada pembelajaran tematik, dan membimbing guru melakukan kegiatan analisis instrumen dan revisi butir soal; (3) pelaporan, disarankan pengambil kebijakan mengkaji kembali  penggunaan rentang nilai 1-4 pada penilaian pengetahuan dan keterampilan.Kata kunci: penilaian pada Kurikulum 2013, rubrik untuk soal uraian, penilaian pada pembelajaran tematik, rentang skor 1-4 THE  IMPLEMENTATION  OF ASSESSMENT IN THE CURRICULUM  2013AbstractThe objectives  of  this study are (1) to describe the implementation of the assessment in the curriculum 2013, (2)to identify the obstacle and the success of the implementation  of assessment in the curriculum 2013, and (3)to make a recommendation for policy makers to improve the implementation of  assessment in the curriculum2013. The population of the study consist of the elementary schools, junior schools, and senior high schools in Indonesia. The sample was determined purposively, consisting of the elementary schools, junior schools, and senior high schools in 15 provinces in Indonesia. Data were collected through questionnair…","author":[{"dropping-particle":"","family":"Setiadi","given":"Hari","non-dropping-particle":"","parse-names":false,"suffix":""}],"container-title":"Jurnal Penelitian dan Evaluasi Pendidikan","id":"ITEM-1","issue":"2","issued":{"date-parts":[["2016"]]},"page":"166-178","title":"Pelaksanaan penilaian pada Kurikulum 2013","type":"article-journal","volume":"20"},"uris":["http://www.mendeley.com/documents/?uuid=78fcb87e-42fe-4318-bbef-9ae8ae7796d0"]}],"mendeley":{"formattedCitation":"(Setiadi, 2016)","plainTextFormattedCitation":"(Setiadi, 2016)","previouslyFormattedCitation":"(Setiadi, 2016)"},"properties":{"noteIndex":0},"schema":"https://github.com/citation-style-language/schema/raw/master/csl-citation.json"}</w:instrText>
      </w:r>
      <w:r w:rsidR="005C16FC" w:rsidRPr="008F5997">
        <w:rPr>
          <w:rFonts w:ascii="Times New Roman" w:hAnsi="Times New Roman" w:cs="Times New Roman"/>
          <w:sz w:val="24"/>
          <w:szCs w:val="24"/>
          <w:lang w:val="en-US"/>
        </w:rPr>
        <w:fldChar w:fldCharType="separate"/>
      </w:r>
      <w:r w:rsidR="005C16FC" w:rsidRPr="008F5997">
        <w:rPr>
          <w:rFonts w:ascii="Times New Roman" w:hAnsi="Times New Roman" w:cs="Times New Roman"/>
          <w:noProof/>
          <w:sz w:val="24"/>
          <w:szCs w:val="24"/>
          <w:lang w:val="en-US"/>
        </w:rPr>
        <w:t>(Setiadi, 2016)</w:t>
      </w:r>
      <w:r w:rsidR="005C16FC"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 xml:space="preserve">. </w:t>
      </w:r>
      <w:r w:rsidR="005415A5" w:rsidRPr="008F5997">
        <w:rPr>
          <w:rFonts w:ascii="Times New Roman" w:hAnsi="Times New Roman" w:cs="Times New Roman"/>
          <w:sz w:val="24"/>
          <w:szCs w:val="24"/>
          <w:lang w:val="en-US"/>
        </w:rPr>
        <w:t>C</w:t>
      </w:r>
      <w:r w:rsidRPr="008F5997">
        <w:rPr>
          <w:rFonts w:ascii="Times New Roman" w:hAnsi="Times New Roman" w:cs="Times New Roman"/>
          <w:sz w:val="24"/>
          <w:szCs w:val="24"/>
          <w:lang w:val="en-US"/>
        </w:rPr>
        <w:t xml:space="preserve">urriculum is a learning plan that contains the objectives, content and organization of learning activities to achieve educational goals </w:t>
      </w:r>
      <w:r w:rsidR="00051A5A" w:rsidRPr="008F5997">
        <w:rPr>
          <w:rFonts w:ascii="Times New Roman" w:hAnsi="Times New Roman" w:cs="Times New Roman"/>
          <w:sz w:val="24"/>
          <w:szCs w:val="24"/>
          <w:lang w:val="en-US"/>
        </w:rPr>
        <w:fldChar w:fldCharType="begin" w:fldLock="1"/>
      </w:r>
      <w:r w:rsidR="004B025E" w:rsidRPr="008F5997">
        <w:rPr>
          <w:rFonts w:ascii="Times New Roman" w:hAnsi="Times New Roman" w:cs="Times New Roman"/>
          <w:sz w:val="24"/>
          <w:szCs w:val="24"/>
          <w:lang w:val="en-US"/>
        </w:rPr>
        <w:instrText>ADDIN CSL_CITATION {"citationItems":[{"id":"ITEM-1","itemData":{"DOI":"10.55606/jurima.v2i3.856","ISSN":"2827-8569","abstract":"Pengorganisasian dalam manajemen pendidikan adalah sangat penting dilaksanakan dan dibutuhkan untuk mencapai suatu pendidikan yang lebih baik untuk masa depan anak bangsa, maka dari itu tujuan dari suatu pendidikan itu harus diutamakan. Lembaga pendidikan di bawah naungan pemerintah maupun dibawah naungan pihak swasta sudah semestinya memiliki pengorganisasian yang baik agar tujuan dari pendidikan yang sudah dibuat bias diwujudkan. Kegiatan menyusun berbagai elemen dalam sebuah lembaga pendidikan maupun instansi merupakan kegiatan manajemen yang secara khusus disebut sebagai pengorganisasian, hal ini makin memperjelas bahwa di antara fungsi manajemen adalah menyusun dan membentuk berbagai hubungan kerja dari berbagai unit untuk menjadi sebuah tim yang solid, dari tim yang solid akan memberi kekuatan. Apabila terjadi kesatuan kekuatan dari berbagai elemen sistem untuk mencapai tujuan dalam lembaga maupun organisasi maka manajemen dianggap berhasil.","author":[{"dropping-particle":"","family":"Angelya","given":"Alifa Audy","non-dropping-particle":"","parse-names":false,"suffix":""},{"dropping-particle":"","family":"Nurmalasari","given":"","non-dropping-particle":"","parse-names":false,"suffix":""},{"dropping-particle":"","family":"Enggin Rios Saputra","given":"","non-dropping-particle":"","parse-names":false,"suffix":""},{"dropping-particle":"","family":"Naziha Amani","given":"","non-dropping-particle":"","parse-names":false,"suffix":""},{"dropping-particle":"","family":"Sukatin","given":"","non-dropping-particle":"","parse-names":false,"suffix":""},{"dropping-particle":"","family":"Mashudi Hariyanto","given":"","non-dropping-particle":"","parse-names":false,"suffix":""}],"container-title":"Jurnal Riset Manajemen dan Akuntansi","id":"ITEM-1","issue":"3","issued":{"date-parts":[["2022"]]},"page":"97-105","title":"Pengorganisasian Dalam Manajemen Pendidikan","type":"article-journal","volume":"2"},"uris":["http://www.mendeley.com/documents/?uuid=18744d27-a1b0-4db5-b10c-c3e5740cde21"]}],"mendeley":{"formattedCitation":"(Angelya et al., 2022)","plainTextFormattedCitation":"(Angelya et al., 2022)","previouslyFormattedCitation":"(Angelya et al., 2022)"},"properties":{"noteIndex":0},"schema":"https://github.com/citation-style-language/schema/raw/master/csl-citation.json"}</w:instrText>
      </w:r>
      <w:r w:rsidR="00051A5A" w:rsidRPr="008F5997">
        <w:rPr>
          <w:rFonts w:ascii="Times New Roman" w:hAnsi="Times New Roman" w:cs="Times New Roman"/>
          <w:sz w:val="24"/>
          <w:szCs w:val="24"/>
          <w:lang w:val="en-US"/>
        </w:rPr>
        <w:fldChar w:fldCharType="separate"/>
      </w:r>
      <w:r w:rsidR="00051A5A" w:rsidRPr="008F5997">
        <w:rPr>
          <w:rFonts w:ascii="Times New Roman" w:hAnsi="Times New Roman" w:cs="Times New Roman"/>
          <w:noProof/>
          <w:sz w:val="24"/>
          <w:szCs w:val="24"/>
          <w:lang w:val="en-US"/>
        </w:rPr>
        <w:t>(Angelya et al., 2022)</w:t>
      </w:r>
      <w:r w:rsidR="00051A5A"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w:t>
      </w:r>
    </w:p>
    <w:p w14:paraId="59C25F3C" w14:textId="785C7ADB"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According to S. Nasution in</w:t>
      </w:r>
      <w:r w:rsidR="004B025E" w:rsidRPr="008F5997">
        <w:rPr>
          <w:rFonts w:ascii="Times New Roman" w:hAnsi="Times New Roman" w:cs="Times New Roman"/>
          <w:sz w:val="24"/>
          <w:szCs w:val="24"/>
          <w:lang w:val="en-US"/>
        </w:rPr>
        <w:t xml:space="preserve"> </w:t>
      </w:r>
      <w:r w:rsidR="004B025E" w:rsidRPr="008F5997">
        <w:rPr>
          <w:rFonts w:ascii="Times New Roman" w:hAnsi="Times New Roman" w:cs="Times New Roman"/>
          <w:sz w:val="24"/>
          <w:szCs w:val="24"/>
          <w:lang w:val="en-US"/>
        </w:rPr>
        <w:fldChar w:fldCharType="begin" w:fldLock="1"/>
      </w:r>
      <w:r w:rsidR="007A3F84" w:rsidRPr="008F5997">
        <w:rPr>
          <w:rFonts w:ascii="Times New Roman" w:hAnsi="Times New Roman" w:cs="Times New Roman"/>
          <w:sz w:val="24"/>
          <w:szCs w:val="24"/>
          <w:lang w:val="en-US"/>
        </w:rPr>
        <w:instrText>ADDIN CSL_CITATION {"citationItems":[{"id":"ITEM-1","itemData":{"DOI":"10.22373/jiif.v11i1.61","ISSN":"1412-1190","abstract":"Curriculum development is important to be investigated from various perspectives. This study will discuss twofold fundamental aspect of curriculum development; the basic and the purposes of curriculum. The literarure discussion reveals that the curriculum provided by a school not only limited to unit of courses and teaching learning process but also on all process which influence the development and student character building as it is required by national education goals. There are some elements such as Philosophy, Psycology, socio-culture and technology in which they support the foundation of curriculum. The objective of curriculum can be clasified into two group; micro and macro. The earlier is more consent on the institutional and intructional objectives. Whilts the latter is intended to reconstruct and to innovate any shortcoming of previous curriculum. The curriculum development aims at addaptating between education and social change and also exploring untouch knowledge.","author":[{"dropping-particle":"","family":"Bahri","given":"Syamsul","non-dropping-particle":"","parse-names":false,"suffix":""}],"container-title":"Jurnal Ilmiah Islam Futura","id":"ITEM-1","issue":"1","issued":{"date-parts":[["2017"]]},"page":"15","title":"Pengembangan Kurikulum Dasar Dan Tujuannya","type":"article-journal","volume":"11"},"uris":["http://www.mendeley.com/documents/?uuid=0c5cf3d9-7d74-4992-9ad9-9e06838434b0"]}],"mendeley":{"formattedCitation":"(Bahri, 2017)","plainTextFormattedCitation":"(Bahri, 2017)","previouslyFormattedCitation":"(Bahri, 2017)"},"properties":{"noteIndex":0},"schema":"https://github.com/citation-style-language/schema/raw/master/csl-citation.json"}</w:instrText>
      </w:r>
      <w:r w:rsidR="004B025E" w:rsidRPr="008F5997">
        <w:rPr>
          <w:rFonts w:ascii="Times New Roman" w:hAnsi="Times New Roman" w:cs="Times New Roman"/>
          <w:sz w:val="24"/>
          <w:szCs w:val="24"/>
          <w:lang w:val="en-US"/>
        </w:rPr>
        <w:fldChar w:fldCharType="separate"/>
      </w:r>
      <w:r w:rsidR="004B025E" w:rsidRPr="008F5997">
        <w:rPr>
          <w:rFonts w:ascii="Times New Roman" w:hAnsi="Times New Roman" w:cs="Times New Roman"/>
          <w:noProof/>
          <w:sz w:val="24"/>
          <w:szCs w:val="24"/>
          <w:lang w:val="en-US"/>
        </w:rPr>
        <w:t>(Bahri, 2017)</w:t>
      </w:r>
      <w:r w:rsidR="004B025E"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 the curriculum is a plan that is prepared to launch the teaching and learning process under the guidance and responsibility of schools or educational institutions and teaching staff. guidance and responsibility of the school or educational institution and teaching staff. Furthermore, Nasution explained that a number of curriculum theorists argue that the curriculum not only includes all planned activities but events that occur under the supervision of the school. So in addition to formal curriculum activities which are often called co-curricular or extra-curricular activities.</w:t>
      </w:r>
    </w:p>
    <w:p w14:paraId="10CC5C4A" w14:textId="77777777"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Based on the above opinion, it can be concluded that the curriculum is a learning plan prepared by an educational institution to serve as a reference to achieve educational goals education agency to serve as a reference to achieve educational goals learning.</w:t>
      </w:r>
    </w:p>
    <w:p w14:paraId="0AFD2E0C" w14:textId="06B58848"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 xml:space="preserve">The emancipated curriculum is a new policy program of the Ministry of Education and Culture of the Republic of Indonesia, which was launched by the </w:t>
      </w:r>
      <w:r w:rsidRPr="008F5997">
        <w:rPr>
          <w:rFonts w:ascii="Times New Roman" w:hAnsi="Times New Roman" w:cs="Times New Roman"/>
          <w:sz w:val="24"/>
          <w:szCs w:val="24"/>
          <w:lang w:val="en-US"/>
        </w:rPr>
        <w:lastRenderedPageBreak/>
        <w:t>Minister of Education and and Culture of the Republic of Indonesia Mr. Nadiem Anwar Makarim. Emancipated curriculum itself can be interpreted as freedom of thought. The essence The main essence of freedom of thought comes from educators or teachers. If as an educator has not felt independent in teaching, it will result in the absence of independence felt by students</w:t>
      </w:r>
      <w:r w:rsidR="00FF47B1" w:rsidRPr="008F5997">
        <w:rPr>
          <w:rFonts w:ascii="Times New Roman" w:hAnsi="Times New Roman" w:cs="Times New Roman"/>
          <w:sz w:val="24"/>
          <w:szCs w:val="24"/>
          <w:lang w:val="en-US"/>
        </w:rPr>
        <w:t xml:space="preserve"> </w:t>
      </w:r>
      <w:r w:rsidR="00FF47B1" w:rsidRPr="008F5997">
        <w:rPr>
          <w:rFonts w:ascii="Times New Roman" w:hAnsi="Times New Roman" w:cs="Times New Roman"/>
          <w:sz w:val="24"/>
          <w:szCs w:val="24"/>
          <w:lang w:val="en-US"/>
        </w:rPr>
        <w:fldChar w:fldCharType="begin" w:fldLock="1"/>
      </w:r>
      <w:r w:rsidR="00290625" w:rsidRPr="008F5997">
        <w:rPr>
          <w:rFonts w:ascii="Times New Roman" w:hAnsi="Times New Roman" w:cs="Times New Roman"/>
          <w:sz w:val="24"/>
          <w:szCs w:val="24"/>
          <w:lang w:val="en-US"/>
        </w:rPr>
        <w:instrText>ADDIN CSL_CITATION {"citationItems":[{"id":"ITEM-1","itemData":{"abstract":"Penelitian ini memiliki beberapa tujuan, yaitu (1) mendeskripsikan penerapan program SKS yang dikelu- arkan oleh pemerintah, (2) mendeskripsikan penerapan program SKS yang diterapkan di SMA Negeri 1 Pekalongan, dan (3) mendeskripsikan apakah program SKS sudah sesuai dengan Program Merdeka Belajar yang diinginkan oleh pemerintah. Jenis penelitian yang digunakan adalah pendekatan kualitatif dengan rancangan studi kasus deskriptif. Pengumpulan data yang dilakukan dalam penelitian ini adalah dengan teknik observasi, teknik wawancara, dan teknik studi pustaka. Sebagai bahan analisis, penelitian ini menggunakan reduksi data, display data, dan verifikasi data. Hasil analisis dari teknik observasi dan teknik wawancara menunjukkan bahwa 1) SMA Negeri 1 Pekalongan telah menerapkan program SKS mulai tahun ajaran 2019/2020 kepada peserta didik kelas X, 2) pelaksanaan SKS belum optimal karena masih dalam tahap transisi dan masih ada campuran dengan program paket, 3) program SKS masuk ke arah dan lebih mudah diarahkan ke Program Merdeka Belajar, mesikupun belum optimal. Proses pembelajaran yang dilakukan pada program SKS dengan merancang pengembangan silabus, pengembangan RPP, dan pengembangan UKBM yang dirancang oleh guru. UKBM digunakan sebagai bahan ajar yang didalamnya terdapat peta konsep, KD yang harus dikuasai, materi, contoh soal, dan latihan. Standar dari ketuntasan peserta didik setiap mata pelajaran dilihat dari semua UKBM yang harus diselesaikan dari mata pelajaran tersebut","author":[{"dropping-particle":"","family":"Naufal","given":"Hanif","non-dropping-particle":"","parse-names":false,"suffix":""},{"dropping-particle":"","family":"Irkhamni","given":"Indika","non-dropping-particle":"","parse-names":false,"suffix":""},{"dropping-particle":"","family":"Yuliyani","given":"Milda","non-dropping-particle":"","parse-names":false,"suffix":""}],"container-title":"Jurnal Konferensi Ilmiah Pendidikan","id":"ITEM-1","issue":"1","issued":{"date-parts":[["2020"]]},"page":"141-148","title":"Penelitian Penerapan Program Sistem Kredit Semester Menunjang Terealisasinya Merdeka Belajar di SMA Negeri 1 Pekalongan","type":"article-journal","volume":"1"},"uris":["http://www.mendeley.com/documents/?uuid=575021ee-dc8c-4c93-9188-621cea64dd5a"]}],"mendeley":{"formattedCitation":"(Naufal et al., 2020)","plainTextFormattedCitation":"(Naufal et al., 2020)","previouslyFormattedCitation":"(Naufal et al., 2020)"},"properties":{"noteIndex":0},"schema":"https://github.com/citation-style-language/schema/raw/master/csl-citation.json"}</w:instrText>
      </w:r>
      <w:r w:rsidR="00FF47B1" w:rsidRPr="008F5997">
        <w:rPr>
          <w:rFonts w:ascii="Times New Roman" w:hAnsi="Times New Roman" w:cs="Times New Roman"/>
          <w:sz w:val="24"/>
          <w:szCs w:val="24"/>
          <w:lang w:val="en-US"/>
        </w:rPr>
        <w:fldChar w:fldCharType="separate"/>
      </w:r>
      <w:r w:rsidR="00FF47B1" w:rsidRPr="008F5997">
        <w:rPr>
          <w:rFonts w:ascii="Times New Roman" w:hAnsi="Times New Roman" w:cs="Times New Roman"/>
          <w:noProof/>
          <w:sz w:val="24"/>
          <w:szCs w:val="24"/>
          <w:lang w:val="en-US"/>
        </w:rPr>
        <w:t>(Naufal et al., 2020)</w:t>
      </w:r>
      <w:r w:rsidR="00FF47B1"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w:t>
      </w:r>
    </w:p>
    <w:p w14:paraId="2DDC2773" w14:textId="5F3A6B2D"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Teachers have the flexibility to choose various teaching tools so that learning can be tailored to the learning needs and interests of students. Projects to strengthen the achievement of the Pancasila learner profile are developed based on specific themes set by the government. The project is not directed to achieve specific learning outcome targets, so it is not tied to subject content Barlian</w:t>
      </w:r>
      <w:r w:rsidR="00BA1CDA" w:rsidRPr="008F5997">
        <w:rPr>
          <w:rFonts w:ascii="Times New Roman" w:hAnsi="Times New Roman" w:cs="Times New Roman"/>
          <w:sz w:val="24"/>
          <w:szCs w:val="24"/>
          <w:lang w:val="en-US"/>
        </w:rPr>
        <w:t xml:space="preserve"> et al</w:t>
      </w:r>
      <w:r w:rsidRPr="008F5997">
        <w:rPr>
          <w:rFonts w:ascii="Times New Roman" w:hAnsi="Times New Roman" w:cs="Times New Roman"/>
          <w:sz w:val="24"/>
          <w:szCs w:val="24"/>
          <w:lang w:val="en-US"/>
        </w:rPr>
        <w:t>, 2022</w:t>
      </w:r>
      <w:r w:rsidR="007A3F84" w:rsidRPr="008F5997">
        <w:rPr>
          <w:rFonts w:ascii="Times New Roman" w:hAnsi="Times New Roman" w:cs="Times New Roman"/>
          <w:sz w:val="24"/>
          <w:szCs w:val="24"/>
          <w:lang w:val="en-US"/>
        </w:rPr>
        <w:t xml:space="preserve"> in </w:t>
      </w:r>
      <w:r w:rsidR="007A3F84" w:rsidRPr="008F5997">
        <w:rPr>
          <w:rFonts w:ascii="Times New Roman" w:hAnsi="Times New Roman" w:cs="Times New Roman"/>
          <w:sz w:val="24"/>
          <w:szCs w:val="24"/>
          <w:lang w:val="en-US"/>
        </w:rPr>
        <w:fldChar w:fldCharType="begin" w:fldLock="1"/>
      </w:r>
      <w:r w:rsidR="00FF47B1" w:rsidRPr="008F5997">
        <w:rPr>
          <w:rFonts w:ascii="Times New Roman" w:hAnsi="Times New Roman" w:cs="Times New Roman"/>
          <w:sz w:val="24"/>
          <w:szCs w:val="24"/>
          <w:lang w:val="en-US"/>
        </w:rPr>
        <w:instrText>ADDIN CSL_CITATION {"citationItems":[{"id":"ITEM-1","itemData":{"abstract":"Education is a process carried out by teachers and students when learning is carried out in class. At this time the school began to implement an independent curriculum. The implementation of independent curriculum management in improving the quality of education at SMPN 2 Pekalongan involves education unit committees and various stakeholders including parents, organizations, and various centers, under the coordination and supervision of the Pekalongan City Education Office. who carry out government affairs by their authority. Independent curriculum management is very important in realizing the quality of education. The purpose of this research is to analyze management: (1) organizing learning; (2) lesson planning; (3) evaluation, mentoring, and professional development. This research uses a qualitative approach with descriptive methods. The research location is SMPN 2 Pekalongan. The research subjects were independent curriculum management implementers, namely school principals, vice principals, teachers, and learning committees. Data collection techniques through observation, interviews, and documentation studies. The results of the study show that the management of the implementation of the independent curriculum runs effectively and meaningfully so that it improves the quality of education at SMPN 2 Pekalongan.","author":[{"dropping-particle":"","family":"Ana","given":"Nurlaila","non-dropping-particle":"","parse-names":false,"suffix":""}],"container-title":"Prosiding SEMAI 2","id":"ITEM-1","issued":{"date-parts":[["2023"]]},"page":"84-97","title":"Implementasi Manajemen Kurikulum Merdeka Dalam Meningkatkan Mutu Pendidikan Di Smpn 2 Pekalongan","type":"article-journal"},"uris":["http://www.mendeley.com/documents/?uuid=02fcc756-ec82-4287-8f6a-2052f2a52c7a"]}],"mendeley":{"formattedCitation":"(Ana, 2023)","plainTextFormattedCitation":"(Ana, 2023)","previouslyFormattedCitation":"(Ana, 2023)"},"properties":{"noteIndex":0},"schema":"https://github.com/citation-style-language/schema/raw/master/csl-citation.json"}</w:instrText>
      </w:r>
      <w:r w:rsidR="007A3F84" w:rsidRPr="008F5997">
        <w:rPr>
          <w:rFonts w:ascii="Times New Roman" w:hAnsi="Times New Roman" w:cs="Times New Roman"/>
          <w:sz w:val="24"/>
          <w:szCs w:val="24"/>
          <w:lang w:val="en-US"/>
        </w:rPr>
        <w:fldChar w:fldCharType="separate"/>
      </w:r>
      <w:r w:rsidR="007A3F84" w:rsidRPr="008F5997">
        <w:rPr>
          <w:rFonts w:ascii="Times New Roman" w:hAnsi="Times New Roman" w:cs="Times New Roman"/>
          <w:noProof/>
          <w:sz w:val="24"/>
          <w:szCs w:val="24"/>
          <w:lang w:val="en-US"/>
        </w:rPr>
        <w:t>(Ana, 2023)</w:t>
      </w:r>
      <w:r w:rsidR="007A3F84" w:rsidRPr="008F5997">
        <w:rPr>
          <w:rFonts w:ascii="Times New Roman" w:hAnsi="Times New Roman" w:cs="Times New Roman"/>
          <w:sz w:val="24"/>
          <w:szCs w:val="24"/>
          <w:lang w:val="en-US"/>
        </w:rPr>
        <w:fldChar w:fldCharType="end"/>
      </w:r>
      <w:r w:rsidR="00BA1CDA" w:rsidRPr="008F5997">
        <w:rPr>
          <w:rFonts w:ascii="Times New Roman" w:hAnsi="Times New Roman" w:cs="Times New Roman"/>
          <w:sz w:val="24"/>
          <w:szCs w:val="24"/>
          <w:lang w:val="en-US"/>
        </w:rPr>
        <w:t>.</w:t>
      </w:r>
    </w:p>
    <w:p w14:paraId="71E23D3E" w14:textId="7E06A1E0" w:rsidR="005414A1" w:rsidRPr="008F5997" w:rsidRDefault="005414A1"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The Emancipated curriculum has several advantages. Some of these advantages are that the curriculum is simpler and more in-depth. In the Emancipated curriculum, learning focuses on essential knowledge and developing students' abilities according to their phase. Learning is deeper, meaningful, unhurried and fun. The second advantage is that it is more independent. As at the high school level there is no longer a specialization program, students determine the subjects of interest, according to their talents and aspirations. For teachers in teaching activities can carry out teaching according to the assessment of the level of achievement and development of students. For schools in implementing this independent curriculum, they are given the authority to develop and manage the curriculum and teaching and learning process that is tailored to the character of the education unit and students. The third advantage is that it is more relevant, and interactive. In this case, learning is mostly done through project work and given the freedom to learners to actively explore, explore and describe actual issues such as environmental issues, circular economy, sanitation and so on to foster the ability of critical thinking, careness and complex problem solving as a form of character development and competence</w:t>
      </w:r>
      <w:r w:rsidR="00667F3E" w:rsidRPr="008F5997">
        <w:rPr>
          <w:rFonts w:ascii="Times New Roman" w:hAnsi="Times New Roman" w:cs="Times New Roman"/>
          <w:sz w:val="24"/>
          <w:szCs w:val="24"/>
          <w:lang w:val="en-US"/>
        </w:rPr>
        <w:t xml:space="preserve"> </w:t>
      </w:r>
      <w:r w:rsidR="00290625" w:rsidRPr="008F5997">
        <w:rPr>
          <w:rFonts w:ascii="Times New Roman" w:hAnsi="Times New Roman" w:cs="Times New Roman"/>
          <w:sz w:val="24"/>
          <w:szCs w:val="24"/>
          <w:lang w:val="en-US"/>
        </w:rPr>
        <w:fldChar w:fldCharType="begin" w:fldLock="1"/>
      </w:r>
      <w:r w:rsidR="00A85308" w:rsidRPr="008F5997">
        <w:rPr>
          <w:rFonts w:ascii="Times New Roman" w:hAnsi="Times New Roman" w:cs="Times New Roman"/>
          <w:sz w:val="24"/>
          <w:szCs w:val="24"/>
          <w:lang w:val="en-US"/>
        </w:rPr>
        <w:instrText>ADDIN CSL_CITATION {"citationItems":[{"id":"ITEM-1","itemData":{"DOI":"10.25078/jpm.v8i02.1386","ISSN":"2407-912X","abstract":"Tujuan artikel ini untuk mendeskripsikan secara konseptual kurikulum merdeka dan platform merdeka mengajar yang akan diterapkan pada tahun ajaran 2022/2023. Jenis penelitian ini adalah jenis penelitian studi pustaka dengan metode deskriptif. Tujuannya untuk mendeskripsikan hasil temuan pustaka yang diambil dari artikel, web, steaming youtube terkait dengan topik yang dibahas. Hasil penelitian menunjukkan bahwa dalam mempersiapkan kondisi zaman, maka pendidikan harus terus bergerak secara dinamis mengedepankan sikap proaktif dalam menghadapi perubahan secara progresif dan transformatif ada beberapa hal yang perlu diperhatikan. Kurikulum merdeka dan platform merdeka mengajar merupakan salah satu upaya transformasi pendidikan di Indonesia. Arah pengembangan kurikulum merdeka dan platform merdeka mengajar memiliki khas yang menjadi pendukung dalam upaya pemulihan belajar. Kurikulum ini memiliki tujuan yang sangat baik yaitu menginginkan pembelajaran lebih aktif dan adaptif dengan memberikan keleluasaan bagi pendidik untuk menjalankan proses pembelajaran yang berorientasi pada proyek pembelajaran. Untuk mencapai hal tersebut maka dukungan dan kerjakeras dari berbagai pihak sangat dibutuhkan guna mewujudkan pendidikan Indonesia yang lebih baik lagi dan lebih maju lagi.","author":[{"dropping-particle":"","family":"Arisanti","given":"Dewa Ayu Kade","non-dropping-particle":"","parse-names":false,"suffix":""}],"container-title":"Jurnal Penjaminan Mutu","id":"ITEM-1","issue":"02","issued":{"date-parts":[["2022"]]},"page":"243-250","title":"Analisis Kurikulum Merdeka Dan Platform Merdeka Belajar Untuk Mewujudkan Pendidikan Yang Berkualitas","type":"article-journal","volume":"8"},"uris":["http://www.mendeley.com/documents/?uuid=914c63e8-ef6e-449b-9722-78e51988f618"]}],"mendeley":{"formattedCitation":"(Arisanti, 2022)","plainTextFormattedCitation":"(Arisanti, 2022)","previouslyFormattedCitation":"(Arisanti, 2022)"},"properties":{"noteIndex":0},"schema":"https://github.com/citation-style-language/schema/raw/master/csl-citation.json"}</w:instrText>
      </w:r>
      <w:r w:rsidR="00290625" w:rsidRPr="008F5997">
        <w:rPr>
          <w:rFonts w:ascii="Times New Roman" w:hAnsi="Times New Roman" w:cs="Times New Roman"/>
          <w:sz w:val="24"/>
          <w:szCs w:val="24"/>
          <w:lang w:val="en-US"/>
        </w:rPr>
        <w:fldChar w:fldCharType="separate"/>
      </w:r>
      <w:r w:rsidR="00290625" w:rsidRPr="008F5997">
        <w:rPr>
          <w:rFonts w:ascii="Times New Roman" w:hAnsi="Times New Roman" w:cs="Times New Roman"/>
          <w:noProof/>
          <w:sz w:val="24"/>
          <w:szCs w:val="24"/>
          <w:lang w:val="en-US"/>
        </w:rPr>
        <w:t>(Arisanti, 2022)</w:t>
      </w:r>
      <w:r w:rsidR="00290625"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w:t>
      </w:r>
    </w:p>
    <w:p w14:paraId="6F244C7A" w14:textId="190EE18D" w:rsidR="003C4AE6" w:rsidRPr="008F5997" w:rsidRDefault="00895969" w:rsidP="0094234A">
      <w:pPr>
        <w:spacing w:line="360" w:lineRule="auto"/>
        <w:ind w:firstLine="720"/>
        <w:jc w:val="both"/>
        <w:rPr>
          <w:rFonts w:ascii="Times New Roman" w:hAnsi="Times New Roman" w:cs="Times New Roman"/>
          <w:szCs w:val="24"/>
          <w:lang w:val="en-US"/>
        </w:rPr>
      </w:pPr>
      <w:r w:rsidRPr="008F5997">
        <w:rPr>
          <w:rFonts w:ascii="Times New Roman" w:hAnsi="Times New Roman" w:cs="Times New Roman"/>
          <w:sz w:val="24"/>
          <w:szCs w:val="24"/>
          <w:lang w:val="en-US"/>
        </w:rPr>
        <w:t xml:space="preserve">In this specific research, </w:t>
      </w:r>
      <w:r w:rsidR="00CC698A" w:rsidRPr="008F5997">
        <w:rPr>
          <w:rFonts w:ascii="Times New Roman" w:hAnsi="Times New Roman" w:cs="Times New Roman"/>
          <w:sz w:val="24"/>
          <w:szCs w:val="24"/>
          <w:lang w:val="en-US"/>
        </w:rPr>
        <w:t>there are two learning module that researcher examine. In the first l</w:t>
      </w:r>
      <w:r w:rsidR="004040DD" w:rsidRPr="008F5997">
        <w:rPr>
          <w:rFonts w:ascii="Times New Roman" w:hAnsi="Times New Roman" w:cs="Times New Roman"/>
          <w:sz w:val="24"/>
          <w:szCs w:val="24"/>
          <w:lang w:val="en-US"/>
        </w:rPr>
        <w:t>earning module</w:t>
      </w:r>
      <w:r w:rsidR="007E5DF8" w:rsidRPr="008F5997">
        <w:rPr>
          <w:rFonts w:ascii="Times New Roman" w:hAnsi="Times New Roman" w:cs="Times New Roman"/>
          <w:sz w:val="24"/>
          <w:szCs w:val="24"/>
          <w:lang w:val="en-US"/>
        </w:rPr>
        <w:t>, the students are expected</w:t>
      </w:r>
      <w:r w:rsidR="00481BB2" w:rsidRPr="008F5997">
        <w:rPr>
          <w:rFonts w:ascii="Times New Roman" w:hAnsi="Times New Roman" w:cs="Times New Roman"/>
          <w:sz w:val="24"/>
          <w:szCs w:val="24"/>
          <w:lang w:val="en-US"/>
        </w:rPr>
        <w:t xml:space="preserve"> to learn descriptive text that explain </w:t>
      </w:r>
      <w:r w:rsidR="007A7165" w:rsidRPr="008F5997">
        <w:rPr>
          <w:rFonts w:ascii="Times New Roman" w:hAnsi="Times New Roman" w:cs="Times New Roman"/>
          <w:sz w:val="24"/>
          <w:szCs w:val="24"/>
          <w:lang w:val="en-US"/>
        </w:rPr>
        <w:t xml:space="preserve">particular thing such as person or place. In this </w:t>
      </w:r>
      <w:r w:rsidR="007A7165" w:rsidRPr="008F5997">
        <w:rPr>
          <w:rFonts w:ascii="Times New Roman" w:hAnsi="Times New Roman" w:cs="Times New Roman"/>
          <w:sz w:val="24"/>
          <w:szCs w:val="24"/>
          <w:lang w:val="en-US"/>
        </w:rPr>
        <w:lastRenderedPageBreak/>
        <w:t xml:space="preserve">learning module, </w:t>
      </w:r>
      <w:r w:rsidR="007E30B9" w:rsidRPr="008F5997">
        <w:rPr>
          <w:rFonts w:ascii="Times New Roman" w:hAnsi="Times New Roman" w:cs="Times New Roman"/>
          <w:sz w:val="24"/>
          <w:szCs w:val="24"/>
          <w:lang w:val="en-US"/>
        </w:rPr>
        <w:t>during the implamantation of learning module</w:t>
      </w:r>
      <w:r w:rsidR="00333A09" w:rsidRPr="008F5997">
        <w:rPr>
          <w:rFonts w:ascii="Times New Roman" w:hAnsi="Times New Roman" w:cs="Times New Roman"/>
          <w:sz w:val="24"/>
          <w:szCs w:val="24"/>
          <w:lang w:val="en-US"/>
        </w:rPr>
        <w:t xml:space="preserve">, both teatcher and students </w:t>
      </w:r>
      <w:r w:rsidR="00007E55" w:rsidRPr="008F5997">
        <w:rPr>
          <w:rFonts w:ascii="Times New Roman" w:hAnsi="Times New Roman" w:cs="Times New Roman"/>
          <w:sz w:val="24"/>
          <w:szCs w:val="24"/>
          <w:lang w:val="en-US"/>
        </w:rPr>
        <w:t xml:space="preserve">are using supportive facilities </w:t>
      </w:r>
      <w:r w:rsidR="00805094" w:rsidRPr="008F5997">
        <w:rPr>
          <w:rFonts w:ascii="Times New Roman" w:hAnsi="Times New Roman" w:cs="Times New Roman"/>
          <w:sz w:val="24"/>
          <w:szCs w:val="24"/>
          <w:lang w:val="en-US"/>
        </w:rPr>
        <w:t xml:space="preserve">for instead, projector, </w:t>
      </w:r>
      <w:r w:rsidR="003A5A77" w:rsidRPr="008F5997">
        <w:rPr>
          <w:rFonts w:ascii="Times New Roman" w:hAnsi="Times New Roman" w:cs="Times New Roman"/>
          <w:sz w:val="24"/>
          <w:szCs w:val="24"/>
          <w:lang w:val="en-US"/>
        </w:rPr>
        <w:t>learning materials,</w:t>
      </w:r>
      <w:r w:rsidR="00A23529" w:rsidRPr="008F5997">
        <w:rPr>
          <w:rFonts w:ascii="Times New Roman" w:hAnsi="Times New Roman" w:cs="Times New Roman"/>
          <w:sz w:val="24"/>
          <w:szCs w:val="24"/>
          <w:lang w:val="en-US"/>
        </w:rPr>
        <w:t xml:space="preserve"> and</w:t>
      </w:r>
      <w:r w:rsidR="003A5A77" w:rsidRPr="008F5997">
        <w:rPr>
          <w:rFonts w:ascii="Times New Roman" w:hAnsi="Times New Roman" w:cs="Times New Roman"/>
          <w:sz w:val="24"/>
          <w:szCs w:val="24"/>
          <w:lang w:val="en-US"/>
        </w:rPr>
        <w:t xml:space="preserve"> internet</w:t>
      </w:r>
      <w:r w:rsidR="00A23529" w:rsidRPr="008F5997">
        <w:rPr>
          <w:rFonts w:ascii="Times New Roman" w:hAnsi="Times New Roman" w:cs="Times New Roman"/>
          <w:sz w:val="24"/>
          <w:szCs w:val="24"/>
          <w:lang w:val="en-US"/>
        </w:rPr>
        <w:t xml:space="preserve">. In this learning module </w:t>
      </w:r>
      <w:r w:rsidR="003C4D8F" w:rsidRPr="008F5997">
        <w:rPr>
          <w:rFonts w:ascii="Times New Roman" w:hAnsi="Times New Roman" w:cs="Times New Roman"/>
          <w:sz w:val="24"/>
          <w:szCs w:val="24"/>
          <w:lang w:val="en-US"/>
        </w:rPr>
        <w:t xml:space="preserve">the learning approach is using project based learning </w:t>
      </w:r>
      <w:r w:rsidR="00954458" w:rsidRPr="008F5997">
        <w:rPr>
          <w:rFonts w:ascii="Times New Roman" w:hAnsi="Times New Roman" w:cs="Times New Roman"/>
          <w:sz w:val="24"/>
          <w:szCs w:val="24"/>
          <w:lang w:val="en-US"/>
        </w:rPr>
        <w:t>integrated differentiated learning based on Social Emotional Learning (SEL).</w:t>
      </w:r>
      <w:r w:rsidR="00063C1D" w:rsidRPr="008F5997">
        <w:rPr>
          <w:rFonts w:ascii="Times New Roman" w:hAnsi="Times New Roman" w:cs="Times New Roman"/>
          <w:sz w:val="24"/>
          <w:szCs w:val="24"/>
          <w:lang w:val="en-US"/>
        </w:rPr>
        <w:t xml:space="preserve"> Also </w:t>
      </w:r>
      <w:r w:rsidR="0066470C" w:rsidRPr="008F5997">
        <w:rPr>
          <w:rFonts w:ascii="Times New Roman" w:hAnsi="Times New Roman" w:cs="Times New Roman"/>
          <w:sz w:val="24"/>
          <w:szCs w:val="24"/>
          <w:lang w:val="en-US"/>
        </w:rPr>
        <w:t xml:space="preserve">in the first module, the learning activities </w:t>
      </w:r>
      <w:r w:rsidR="002777AC" w:rsidRPr="008F5997">
        <w:rPr>
          <w:rFonts w:ascii="Times New Roman" w:hAnsi="Times New Roman" w:cs="Times New Roman"/>
          <w:sz w:val="24"/>
          <w:szCs w:val="24"/>
          <w:lang w:val="en-US"/>
        </w:rPr>
        <w:t xml:space="preserve">in classroom has many several activities. For example, discussion </w:t>
      </w:r>
      <w:r w:rsidR="00AD7186" w:rsidRPr="008F5997">
        <w:rPr>
          <w:rFonts w:ascii="Times New Roman" w:hAnsi="Times New Roman" w:cs="Times New Roman"/>
          <w:sz w:val="24"/>
          <w:szCs w:val="24"/>
          <w:lang w:val="en-US"/>
        </w:rPr>
        <w:t xml:space="preserve">regarding the particular learning, </w:t>
      </w:r>
      <w:r w:rsidR="00E45DFB" w:rsidRPr="008F5997">
        <w:rPr>
          <w:rFonts w:ascii="Times New Roman" w:hAnsi="Times New Roman" w:cs="Times New Roman"/>
          <w:sz w:val="24"/>
          <w:szCs w:val="24"/>
          <w:lang w:val="en-US"/>
        </w:rPr>
        <w:t>sharing section,</w:t>
      </w:r>
      <w:r w:rsidR="00C03074" w:rsidRPr="008F5997">
        <w:rPr>
          <w:rFonts w:ascii="Times New Roman" w:hAnsi="Times New Roman" w:cs="Times New Roman"/>
          <w:sz w:val="24"/>
          <w:szCs w:val="24"/>
          <w:lang w:val="en-US"/>
        </w:rPr>
        <w:t xml:space="preserve"> and</w:t>
      </w:r>
      <w:r w:rsidR="00E45DFB" w:rsidRPr="008F5997">
        <w:rPr>
          <w:rFonts w:ascii="Times New Roman" w:hAnsi="Times New Roman" w:cs="Times New Roman"/>
          <w:sz w:val="24"/>
          <w:szCs w:val="24"/>
          <w:lang w:val="en-US"/>
        </w:rPr>
        <w:t xml:space="preserve"> </w:t>
      </w:r>
      <w:r w:rsidR="00A12CB5" w:rsidRPr="008F5997">
        <w:rPr>
          <w:rFonts w:ascii="Times New Roman" w:hAnsi="Times New Roman" w:cs="Times New Roman"/>
          <w:sz w:val="24"/>
          <w:szCs w:val="24"/>
          <w:lang w:val="en-US"/>
        </w:rPr>
        <w:t>practice</w:t>
      </w:r>
      <w:r w:rsidR="00C03074" w:rsidRPr="008F5997">
        <w:rPr>
          <w:rFonts w:ascii="Times New Roman" w:hAnsi="Times New Roman" w:cs="Times New Roman"/>
          <w:sz w:val="24"/>
          <w:szCs w:val="24"/>
          <w:lang w:val="en-US"/>
        </w:rPr>
        <w:t xml:space="preserve">. </w:t>
      </w:r>
      <w:r w:rsidR="00130A30" w:rsidRPr="008F5997">
        <w:rPr>
          <w:rFonts w:ascii="Times New Roman" w:hAnsi="Times New Roman" w:cs="Times New Roman"/>
          <w:sz w:val="24"/>
          <w:szCs w:val="24"/>
          <w:lang w:val="en-US"/>
        </w:rPr>
        <w:t xml:space="preserve">In addition, </w:t>
      </w:r>
      <w:r w:rsidR="00582661" w:rsidRPr="008F5997">
        <w:rPr>
          <w:rFonts w:ascii="Times New Roman" w:hAnsi="Times New Roman" w:cs="Times New Roman"/>
          <w:sz w:val="24"/>
          <w:szCs w:val="24"/>
          <w:lang w:val="en-US"/>
        </w:rPr>
        <w:t>the learning module by using emancipated curriculum</w:t>
      </w:r>
      <w:r w:rsidR="004161CF" w:rsidRPr="008F5997">
        <w:rPr>
          <w:rFonts w:ascii="Times New Roman" w:hAnsi="Times New Roman" w:cs="Times New Roman"/>
          <w:sz w:val="24"/>
          <w:szCs w:val="24"/>
          <w:lang w:val="en-US"/>
        </w:rPr>
        <w:t xml:space="preserve">, </w:t>
      </w:r>
      <w:r w:rsidR="004161CF" w:rsidRPr="008F5997">
        <w:rPr>
          <w:rFonts w:ascii="Times New Roman" w:hAnsi="Times New Roman" w:cs="Times New Roman"/>
          <w:szCs w:val="24"/>
          <w:lang w:val="en-US"/>
        </w:rPr>
        <w:t xml:space="preserve">Pancasila Learner Profile </w:t>
      </w:r>
      <w:r w:rsidR="004161CF" w:rsidRPr="008F5997">
        <w:rPr>
          <w:rFonts w:ascii="Times New Roman" w:hAnsi="Times New Roman" w:cs="Times New Roman"/>
          <w:i/>
          <w:iCs/>
          <w:szCs w:val="24"/>
          <w:lang w:val="en-US"/>
        </w:rPr>
        <w:t>(Profil Pelajar Pancasila (PPP)</w:t>
      </w:r>
      <w:r w:rsidR="00B630A3" w:rsidRPr="008F5997">
        <w:rPr>
          <w:rFonts w:ascii="Times New Roman" w:hAnsi="Times New Roman" w:cs="Times New Roman"/>
          <w:szCs w:val="24"/>
          <w:lang w:val="en-US"/>
        </w:rPr>
        <w:t xml:space="preserve"> become obligation during the implementation learning module.</w:t>
      </w:r>
    </w:p>
    <w:p w14:paraId="30EC9801" w14:textId="35461D48" w:rsidR="00C03074" w:rsidRPr="008F5997" w:rsidRDefault="00C03074" w:rsidP="0094234A">
      <w:pPr>
        <w:spacing w:line="360" w:lineRule="auto"/>
        <w:ind w:firstLine="72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In the second learning module</w:t>
      </w:r>
      <w:r w:rsidR="003C4AE6" w:rsidRPr="008F5997">
        <w:rPr>
          <w:rFonts w:ascii="Times New Roman" w:hAnsi="Times New Roman" w:cs="Times New Roman"/>
          <w:sz w:val="24"/>
          <w:szCs w:val="24"/>
          <w:lang w:val="en-US"/>
        </w:rPr>
        <w:t xml:space="preserve">, </w:t>
      </w:r>
      <w:r w:rsidR="00664D75" w:rsidRPr="008F5997">
        <w:rPr>
          <w:rFonts w:ascii="Times New Roman" w:hAnsi="Times New Roman" w:cs="Times New Roman"/>
          <w:sz w:val="24"/>
          <w:szCs w:val="24"/>
          <w:lang w:val="en-US"/>
        </w:rPr>
        <w:t xml:space="preserve">the learning activities are more </w:t>
      </w:r>
      <w:r w:rsidR="00437016" w:rsidRPr="008F5997">
        <w:rPr>
          <w:rFonts w:ascii="Times New Roman" w:hAnsi="Times New Roman" w:cs="Times New Roman"/>
          <w:sz w:val="24"/>
          <w:szCs w:val="24"/>
          <w:lang w:val="en-US"/>
        </w:rPr>
        <w:t xml:space="preserve">operative. </w:t>
      </w:r>
      <w:r w:rsidR="00F84F1A" w:rsidRPr="008F5997">
        <w:rPr>
          <w:rFonts w:ascii="Times New Roman" w:hAnsi="Times New Roman" w:cs="Times New Roman"/>
          <w:sz w:val="24"/>
          <w:szCs w:val="24"/>
          <w:lang w:val="en-US"/>
        </w:rPr>
        <w:t>This happened bec</w:t>
      </w:r>
      <w:r w:rsidR="00D128E3" w:rsidRPr="008F5997">
        <w:rPr>
          <w:rFonts w:ascii="Times New Roman" w:hAnsi="Times New Roman" w:cs="Times New Roman"/>
          <w:sz w:val="24"/>
          <w:szCs w:val="24"/>
          <w:lang w:val="en-US"/>
        </w:rPr>
        <w:t>ause</w:t>
      </w:r>
      <w:r w:rsidR="00B32B32" w:rsidRPr="008F5997">
        <w:rPr>
          <w:rFonts w:ascii="Times New Roman" w:hAnsi="Times New Roman" w:cs="Times New Roman"/>
          <w:sz w:val="24"/>
          <w:szCs w:val="24"/>
          <w:lang w:val="en-US"/>
        </w:rPr>
        <w:t xml:space="preserve"> in this second teaching module, students are required to create a dialog about suggestions and offers. Students are required to practice the dialog with their classmates. In this activity, the teacher also takes part in self-correction and improvement if a student makes a mistake. Teaching media needed in implementing this activity such as laptops, internet access, loud speakers, power point materials. In this activity, students are also expected to understand the grammar used when composing suggestion and offer dialogs. Vocabulary related to suggestions and offers are also expected to be known by students. The learning model in this learning module uses PjBL integrated with differentiated learning based on social emotional learning (SEL).</w:t>
      </w:r>
    </w:p>
    <w:p w14:paraId="0F5464E5" w14:textId="77777777" w:rsidR="005414A1" w:rsidRPr="008F5997" w:rsidRDefault="005414A1" w:rsidP="0094234A">
      <w:pPr>
        <w:pStyle w:val="Heading4"/>
        <w:rPr>
          <w:rFonts w:cs="Times New Roman"/>
          <w:szCs w:val="24"/>
          <w:lang w:val="id-ID"/>
        </w:rPr>
      </w:pPr>
      <w:bookmarkStart w:id="27" w:name="_Toc182562307"/>
      <w:r w:rsidRPr="008F5997">
        <w:rPr>
          <w:rFonts w:cs="Times New Roman"/>
          <w:szCs w:val="24"/>
          <w:lang w:val="en-US"/>
        </w:rPr>
        <w:t>2.2.1 The Concept of Emancipated Curriculum at the Senior High School Level</w:t>
      </w:r>
      <w:bookmarkEnd w:id="27"/>
    </w:p>
    <w:p w14:paraId="33AF51ED" w14:textId="0A7B65A9" w:rsidR="005414A1" w:rsidRPr="008F5997" w:rsidRDefault="005414A1" w:rsidP="0094234A">
      <w:pPr>
        <w:spacing w:line="360" w:lineRule="auto"/>
        <w:ind w:firstLine="360"/>
        <w:jc w:val="both"/>
        <w:rPr>
          <w:rFonts w:ascii="Times New Roman" w:hAnsi="Times New Roman" w:cs="Times New Roman"/>
          <w:sz w:val="24"/>
          <w:szCs w:val="24"/>
          <w:lang w:val="en-US"/>
        </w:rPr>
      </w:pPr>
      <w:r w:rsidRPr="008F5997">
        <w:rPr>
          <w:rFonts w:ascii="Times New Roman" w:hAnsi="Times New Roman" w:cs="Times New Roman"/>
          <w:sz w:val="24"/>
          <w:szCs w:val="24"/>
          <w:lang w:val="en-US"/>
        </w:rPr>
        <w:t>A</w:t>
      </w:r>
      <w:r w:rsidR="00272A10" w:rsidRPr="008F5997">
        <w:rPr>
          <w:rFonts w:ascii="Times New Roman" w:hAnsi="Times New Roman" w:cs="Times New Roman"/>
          <w:sz w:val="24"/>
          <w:szCs w:val="24"/>
          <w:lang w:val="en-US"/>
        </w:rPr>
        <w:t xml:space="preserve">ccording </w:t>
      </w:r>
      <w:r w:rsidR="00A85308" w:rsidRPr="008F5997">
        <w:rPr>
          <w:rFonts w:ascii="Times New Roman" w:hAnsi="Times New Roman" w:cs="Times New Roman"/>
          <w:sz w:val="24"/>
          <w:szCs w:val="24"/>
          <w:lang w:val="en-US"/>
        </w:rPr>
        <w:t xml:space="preserve">to </w:t>
      </w:r>
      <w:r w:rsidRPr="008F5997">
        <w:rPr>
          <w:rFonts w:ascii="Times New Roman" w:hAnsi="Times New Roman" w:cs="Times New Roman"/>
          <w:sz w:val="24"/>
          <w:szCs w:val="24"/>
          <w:lang w:val="en-US"/>
        </w:rPr>
        <w:t>Barlian</w:t>
      </w:r>
      <w:r w:rsidR="00272A10" w:rsidRPr="008F5997">
        <w:rPr>
          <w:rFonts w:ascii="Times New Roman" w:hAnsi="Times New Roman" w:cs="Times New Roman"/>
          <w:sz w:val="24"/>
          <w:szCs w:val="24"/>
          <w:lang w:val="en-US"/>
        </w:rPr>
        <w:t xml:space="preserve"> at al </w:t>
      </w:r>
      <w:r w:rsidRPr="008F5997">
        <w:rPr>
          <w:rFonts w:ascii="Times New Roman" w:hAnsi="Times New Roman" w:cs="Times New Roman"/>
          <w:sz w:val="24"/>
          <w:szCs w:val="24"/>
          <w:lang w:val="en-US"/>
        </w:rPr>
        <w:t>2022</w:t>
      </w:r>
      <w:r w:rsidR="00A85308" w:rsidRPr="008F5997">
        <w:rPr>
          <w:rFonts w:ascii="Times New Roman" w:hAnsi="Times New Roman" w:cs="Times New Roman"/>
          <w:sz w:val="24"/>
          <w:szCs w:val="24"/>
          <w:lang w:val="en-US"/>
        </w:rPr>
        <w:t xml:space="preserve"> in </w:t>
      </w:r>
      <w:r w:rsidR="00A85308" w:rsidRPr="008F5997">
        <w:rPr>
          <w:rFonts w:ascii="Times New Roman" w:hAnsi="Times New Roman" w:cs="Times New Roman"/>
          <w:sz w:val="24"/>
          <w:szCs w:val="24"/>
          <w:lang w:val="en-US"/>
        </w:rPr>
        <w:fldChar w:fldCharType="begin" w:fldLock="1"/>
      </w:r>
      <w:r w:rsidR="00AD522C" w:rsidRPr="008F5997">
        <w:rPr>
          <w:rFonts w:ascii="Times New Roman" w:hAnsi="Times New Roman" w:cs="Times New Roman"/>
          <w:sz w:val="24"/>
          <w:szCs w:val="24"/>
          <w:lang w:val="en-US"/>
        </w:rPr>
        <w:instrText>ADDIN CSL_CITATION {"citationItems":[{"id":"ITEM-1","itemData":{"abstract":"Education is a process carried out by teachers and students when learning is carried out in class. At this time the school began to implement an independent curriculum. The implementation of independent curriculum management in improving the quality of education at SMPN 2 Pekalongan involves education unit committees and various stakeholders including parents, organizations, and various centers, under the coordination and supervision of the Pekalongan City Education Office. who carry out government affairs by their authority. Independent curriculum management is very important in realizing the quality of education. The purpose of this research is to analyze management: (1) organizing learning; (2) lesson planning; (3) evaluation, mentoring, and professional development. This research uses a qualitative approach with descriptive methods. The research location is SMPN 2 Pekalongan. The research subjects were independent curriculum management implementers, namely school principals, vice principals, teachers, and learning committees. Data collection techniques through observation, interviews, and documentation studies. The results of the study show that the management of the implementation of the independent curriculum runs effectively and meaningfully so that it improves the quality of education at SMPN 2 Pekalongan.","author":[{"dropping-particle":"","family":"Ana","given":"Nurlaila","non-dropping-particle":"","parse-names":false,"suffix":""}],"container-title":"Prosiding SEMAI 2","id":"ITEM-1","issued":{"date-parts":[["2023"]]},"page":"84-97","title":"Implementasi Manajemen Kurikulum Merdeka Dalam Meningkatkan Mutu Pendidikan Di Smpn 2 Pekalongan","type":"article-journal"},"uris":["http://www.mendeley.com/documents/?uuid=02fcc756-ec82-4287-8f6a-2052f2a52c7a"]}],"mendeley":{"formattedCitation":"(Ana, 2023)","manualFormatting":"Ana (2023)","plainTextFormattedCitation":"(Ana, 2023)","previouslyFormattedCitation":"(Ana, 2023)"},"properties":{"noteIndex":0},"schema":"https://github.com/citation-style-language/schema/raw/master/csl-citation.json"}</w:instrText>
      </w:r>
      <w:r w:rsidR="00A85308" w:rsidRPr="008F5997">
        <w:rPr>
          <w:rFonts w:ascii="Times New Roman" w:hAnsi="Times New Roman" w:cs="Times New Roman"/>
          <w:sz w:val="24"/>
          <w:szCs w:val="24"/>
          <w:lang w:val="en-US"/>
        </w:rPr>
        <w:fldChar w:fldCharType="separate"/>
      </w:r>
      <w:r w:rsidR="00A85308" w:rsidRPr="008F5997">
        <w:rPr>
          <w:rFonts w:ascii="Times New Roman" w:hAnsi="Times New Roman" w:cs="Times New Roman"/>
          <w:noProof/>
          <w:sz w:val="24"/>
          <w:szCs w:val="24"/>
          <w:lang w:val="en-US"/>
        </w:rPr>
        <w:t>Ana</w:t>
      </w:r>
      <w:r w:rsidR="00D46FCF" w:rsidRPr="008F5997">
        <w:rPr>
          <w:rFonts w:ascii="Times New Roman" w:hAnsi="Times New Roman" w:cs="Times New Roman"/>
          <w:noProof/>
          <w:sz w:val="24"/>
          <w:szCs w:val="24"/>
          <w:lang w:val="en-US"/>
        </w:rPr>
        <w:t xml:space="preserve"> (</w:t>
      </w:r>
      <w:r w:rsidR="00A85308" w:rsidRPr="008F5997">
        <w:rPr>
          <w:rFonts w:ascii="Times New Roman" w:hAnsi="Times New Roman" w:cs="Times New Roman"/>
          <w:noProof/>
          <w:sz w:val="24"/>
          <w:szCs w:val="24"/>
          <w:lang w:val="en-US"/>
        </w:rPr>
        <w:t>2023)</w:t>
      </w:r>
      <w:r w:rsidR="00A85308" w:rsidRPr="008F5997">
        <w:rPr>
          <w:rFonts w:ascii="Times New Roman" w:hAnsi="Times New Roman" w:cs="Times New Roman"/>
          <w:sz w:val="24"/>
          <w:szCs w:val="24"/>
          <w:lang w:val="en-US"/>
        </w:rPr>
        <w:fldChar w:fldCharType="end"/>
      </w:r>
      <w:r w:rsidRPr="008F5997">
        <w:rPr>
          <w:rFonts w:ascii="Times New Roman" w:hAnsi="Times New Roman" w:cs="Times New Roman"/>
          <w:sz w:val="24"/>
          <w:szCs w:val="24"/>
          <w:lang w:val="en-US"/>
        </w:rPr>
        <w:t xml:space="preserve"> there is a new policy of the Minister of Education and Culture related to independent learning, which is as follows.</w:t>
      </w:r>
    </w:p>
    <w:p w14:paraId="67E6B56E" w14:textId="77777777" w:rsidR="005414A1" w:rsidRPr="008F5997" w:rsidRDefault="005414A1" w:rsidP="0094234A">
      <w:pPr>
        <w:pStyle w:val="ListParagraph"/>
        <w:numPr>
          <w:ilvl w:val="0"/>
          <w:numId w:val="4"/>
        </w:numPr>
        <w:jc w:val="both"/>
        <w:rPr>
          <w:rFonts w:cs="Times New Roman"/>
          <w:szCs w:val="24"/>
          <w:lang w:val="en-US"/>
        </w:rPr>
      </w:pPr>
      <w:r w:rsidRPr="008F5997">
        <w:rPr>
          <w:rFonts w:cs="Times New Roman"/>
          <w:szCs w:val="24"/>
          <w:lang w:val="en-US"/>
        </w:rPr>
        <w:t xml:space="preserve">Curriculum Structure, Pancasila Learner Profile </w:t>
      </w:r>
      <w:r w:rsidRPr="008F5997">
        <w:rPr>
          <w:rFonts w:cs="Times New Roman"/>
          <w:i/>
          <w:iCs/>
          <w:szCs w:val="24"/>
          <w:lang w:val="en-US"/>
        </w:rPr>
        <w:t>(Profil Pelajar Pancasila (PPP))</w:t>
      </w:r>
      <w:r w:rsidRPr="008F5997">
        <w:rPr>
          <w:rFonts w:cs="Times New Roman"/>
          <w:szCs w:val="24"/>
          <w:lang w:val="en-US"/>
        </w:rPr>
        <w:t xml:space="preserve"> becomes a reference in the development of Content Standards, Process Standards, and Assessment Standards, or Curriculum Structure, Learning Outcomes </w:t>
      </w:r>
      <w:r w:rsidRPr="008F5997">
        <w:rPr>
          <w:rFonts w:cs="Times New Roman"/>
          <w:i/>
          <w:iCs/>
          <w:szCs w:val="24"/>
          <w:lang w:val="en-US"/>
        </w:rPr>
        <w:t>(Capaian Pembelajaran (CP))</w:t>
      </w:r>
      <w:r w:rsidRPr="008F5997">
        <w:rPr>
          <w:rFonts w:cs="Times New Roman"/>
          <w:szCs w:val="24"/>
          <w:lang w:val="en-US"/>
        </w:rPr>
        <w:t xml:space="preserve">, Learning Principles, and Learning Assessment. In general, the New Paradigm Curriculum Structure consists of intracurricular activities in the form of face-to-face </w:t>
      </w:r>
      <w:r w:rsidRPr="008F5997">
        <w:rPr>
          <w:rFonts w:cs="Times New Roman"/>
          <w:szCs w:val="24"/>
          <w:lang w:val="en-US"/>
        </w:rPr>
        <w:lastRenderedPageBreak/>
        <w:t>learning with teachers and project activities. In addition, each school is also given the flexibility to develop additional work programs that can develop the competencies of their students and these programs can be adjusted to the vision and mission and resources available at the school.</w:t>
      </w:r>
    </w:p>
    <w:p w14:paraId="18CB2FFB" w14:textId="77777777" w:rsidR="005414A1" w:rsidRPr="008F5997" w:rsidRDefault="005414A1" w:rsidP="0094234A">
      <w:pPr>
        <w:pStyle w:val="ListParagraph"/>
        <w:numPr>
          <w:ilvl w:val="0"/>
          <w:numId w:val="4"/>
        </w:numPr>
        <w:jc w:val="both"/>
        <w:rPr>
          <w:rFonts w:cs="Times New Roman"/>
          <w:szCs w:val="24"/>
          <w:lang w:val="en-US"/>
        </w:rPr>
      </w:pPr>
      <w:r w:rsidRPr="008F5997">
        <w:rPr>
          <w:rFonts w:cs="Times New Roman"/>
          <w:szCs w:val="24"/>
          <w:lang w:val="en-US"/>
        </w:rPr>
        <w:t xml:space="preserve">The interesting thing about the New Paradigm Curriculum is that if in the </w:t>
      </w:r>
      <w:r w:rsidRPr="008F5997">
        <w:rPr>
          <w:rFonts w:cs="Times New Roman"/>
          <w:i/>
          <w:iCs/>
          <w:szCs w:val="24"/>
          <w:lang w:val="en-US"/>
        </w:rPr>
        <w:t>KTSP 2013</w:t>
      </w:r>
      <w:r w:rsidRPr="008F5997">
        <w:rPr>
          <w:rFonts w:cs="Times New Roman"/>
          <w:szCs w:val="24"/>
          <w:lang w:val="en-US"/>
        </w:rPr>
        <w:t xml:space="preserve"> we recognize the terms </w:t>
      </w:r>
      <w:r w:rsidRPr="008F5997">
        <w:rPr>
          <w:rFonts w:cs="Times New Roman"/>
          <w:i/>
          <w:iCs/>
          <w:szCs w:val="24"/>
          <w:lang w:val="en-US"/>
        </w:rPr>
        <w:t>KI (Kompetisi Inti)</w:t>
      </w:r>
      <w:r w:rsidRPr="008F5997">
        <w:rPr>
          <w:rFonts w:cs="Times New Roman"/>
          <w:szCs w:val="24"/>
          <w:lang w:val="en-US"/>
        </w:rPr>
        <w:t xml:space="preserve"> and </w:t>
      </w:r>
      <w:r w:rsidRPr="008F5997">
        <w:rPr>
          <w:rFonts w:cs="Times New Roman"/>
          <w:i/>
          <w:iCs/>
          <w:szCs w:val="24"/>
          <w:lang w:val="en-US"/>
        </w:rPr>
        <w:t>KD (Kompetisi Dasar)</w:t>
      </w:r>
      <w:r w:rsidRPr="008F5997">
        <w:rPr>
          <w:rFonts w:cs="Times New Roman"/>
          <w:szCs w:val="24"/>
          <w:lang w:val="en-US"/>
        </w:rPr>
        <w:t xml:space="preserve">, namely the competencies that must be achieved by students after going through the learning process, then in the New Paradigm Curriculum we will be acquainted with a new term, namely Learning Outcomes </w:t>
      </w:r>
      <w:r w:rsidRPr="008F5997">
        <w:rPr>
          <w:rFonts w:cs="Times New Roman"/>
          <w:i/>
          <w:iCs/>
          <w:szCs w:val="24"/>
          <w:lang w:val="en-US"/>
        </w:rPr>
        <w:t>(Capaian Pembelajaran (CP))</w:t>
      </w:r>
      <w:r w:rsidRPr="008F5997">
        <w:rPr>
          <w:rFonts w:cs="Times New Roman"/>
          <w:szCs w:val="24"/>
          <w:lang w:val="en-US"/>
        </w:rPr>
        <w:t xml:space="preserve"> which is a series of knowledge, skills and attitudes as a continuous process that builds complete competence. Therefore, every learning assessment that will be developed by teachers must refer to the learning outcomes that have been determined.</w:t>
      </w:r>
    </w:p>
    <w:p w14:paraId="45FC5CB1" w14:textId="77777777" w:rsidR="005414A1" w:rsidRPr="008F5997" w:rsidRDefault="005414A1" w:rsidP="0094234A">
      <w:pPr>
        <w:pStyle w:val="ListParagraph"/>
        <w:numPr>
          <w:ilvl w:val="0"/>
          <w:numId w:val="4"/>
        </w:numPr>
        <w:jc w:val="both"/>
        <w:rPr>
          <w:rFonts w:cs="Times New Roman"/>
          <w:szCs w:val="24"/>
          <w:lang w:val="en-US"/>
        </w:rPr>
      </w:pPr>
      <w:r w:rsidRPr="008F5997">
        <w:rPr>
          <w:rFonts w:cs="Times New Roman"/>
          <w:szCs w:val="24"/>
          <w:lang w:val="en-US"/>
        </w:rPr>
        <w:t xml:space="preserve">When viewed from the number of lesson hours, the New Paradigm Curriculum does not determine the number of lesson hours per week as has been the case in </w:t>
      </w:r>
      <w:r w:rsidRPr="008F5997">
        <w:rPr>
          <w:rFonts w:cs="Times New Roman"/>
          <w:i/>
          <w:iCs/>
          <w:szCs w:val="24"/>
          <w:lang w:val="en-US"/>
        </w:rPr>
        <w:t>KTSP 2013</w:t>
      </w:r>
      <w:r w:rsidRPr="008F5997">
        <w:rPr>
          <w:rFonts w:cs="Times New Roman"/>
          <w:szCs w:val="24"/>
          <w:lang w:val="en-US"/>
        </w:rPr>
        <w:t>, but the number of lesson hours in the New Paradigm Curriculum is determined per year. Therefore, each school has the convenience to organize the implementation of its learning activities. A subject may not be taught in the odd semester but will be taught in the even semester or vice versa, for example English class X is only taught in the odd semester. As long as the lesson hours per year are fulfilled, it is not a problem and can be justified.</w:t>
      </w:r>
    </w:p>
    <w:p w14:paraId="7D7CC817" w14:textId="77777777" w:rsidR="005414A1" w:rsidRPr="008F5997" w:rsidRDefault="005414A1" w:rsidP="0094234A">
      <w:pPr>
        <w:pStyle w:val="ListParagraph"/>
        <w:numPr>
          <w:ilvl w:val="0"/>
          <w:numId w:val="4"/>
        </w:numPr>
        <w:jc w:val="both"/>
        <w:rPr>
          <w:rFonts w:cs="Times New Roman"/>
          <w:szCs w:val="24"/>
          <w:lang w:val="en-US"/>
        </w:rPr>
      </w:pPr>
      <w:r w:rsidRPr="008F5997">
        <w:rPr>
          <w:rFonts w:cs="Times New Roman"/>
          <w:szCs w:val="24"/>
          <w:lang w:val="en-US"/>
        </w:rPr>
        <w:t>Schools are also given the flexibility to implement collaborative learning models between subjects and make cross-subject assessments, for example in the form of summative assessments in the form of projects or project-based assessments. In the Emancipated Curriculum, junior high school, high school / vocational school students can carry out at least three project assessments in one school year. This aims to strengthen the Pancasila Student Profile (Profil Pelajar Pancasila (PPP)).</w:t>
      </w:r>
    </w:p>
    <w:p w14:paraId="371519BC" w14:textId="77777777" w:rsidR="005414A1" w:rsidRPr="008F5997" w:rsidRDefault="005414A1" w:rsidP="0094234A">
      <w:pPr>
        <w:pStyle w:val="ListParagraph"/>
        <w:numPr>
          <w:ilvl w:val="0"/>
          <w:numId w:val="4"/>
        </w:numPr>
        <w:jc w:val="both"/>
        <w:rPr>
          <w:rFonts w:cs="Times New Roman"/>
          <w:szCs w:val="24"/>
          <w:lang w:val="en-US"/>
        </w:rPr>
      </w:pPr>
      <w:r w:rsidRPr="008F5997">
        <w:rPr>
          <w:rFonts w:cs="Times New Roman"/>
          <w:szCs w:val="24"/>
          <w:lang w:val="en-US"/>
        </w:rPr>
        <w:t xml:space="preserve">For science and social studies subjects at the high school level, specialization or majors in science, social studies, and language will be re-implemented in grades XI and XII. In implementing the New Paradigm </w:t>
      </w:r>
      <w:r w:rsidRPr="008F5997">
        <w:rPr>
          <w:rFonts w:cs="Times New Roman"/>
          <w:szCs w:val="24"/>
          <w:lang w:val="en-US"/>
        </w:rPr>
        <w:lastRenderedPageBreak/>
        <w:t>Curriculum, the Ministry of Education and Culture provides a number of supports to schools. The Ministry of Education and Culture provides Teacher's Books, teaching modules, a variety of formative assessments, and examples of education unit curriculum development to assist and students in the implementation of learning. Modules are recommended to be prepared by the respective subject teachers. However, if at the initial stage teachers are not capable enough to prepare learning modules, then they can use modules that have been prepared by the Ministry of Education, Culture Research and Technology.</w:t>
      </w:r>
    </w:p>
    <w:p w14:paraId="12A7BC4C" w14:textId="5A1BF86A" w:rsidR="004D7872" w:rsidRPr="008F5997" w:rsidRDefault="000E7728" w:rsidP="0094234A">
      <w:pPr>
        <w:spacing w:line="360" w:lineRule="auto"/>
        <w:ind w:firstLine="360"/>
        <w:jc w:val="both"/>
        <w:rPr>
          <w:rFonts w:ascii="Times New Roman" w:hAnsi="Times New Roman" w:cs="Times New Roman"/>
          <w:sz w:val="24"/>
          <w:szCs w:val="28"/>
          <w:lang w:val="en-US"/>
        </w:rPr>
      </w:pPr>
      <w:r w:rsidRPr="008F5997">
        <w:rPr>
          <w:rFonts w:ascii="Times New Roman" w:hAnsi="Times New Roman" w:cs="Times New Roman"/>
          <w:sz w:val="24"/>
          <w:szCs w:val="28"/>
          <w:lang w:val="en-US"/>
        </w:rPr>
        <w:t>Based on the explanation above, a learning model that can support this is needed. Project-based learning model is a learning model where students work independently in order to develop the power of thought and overcome the problems they identify.</w:t>
      </w:r>
    </w:p>
    <w:p w14:paraId="3F89130B" w14:textId="77777777" w:rsidR="005414A1" w:rsidRPr="008F5997" w:rsidRDefault="005414A1" w:rsidP="0094234A">
      <w:pPr>
        <w:pStyle w:val="Heading3"/>
        <w:rPr>
          <w:rFonts w:cs="Times New Roman"/>
          <w:lang w:val="id-ID"/>
        </w:rPr>
      </w:pPr>
      <w:bookmarkStart w:id="28" w:name="_Toc182562308"/>
      <w:r w:rsidRPr="008F5997">
        <w:rPr>
          <w:rFonts w:cs="Times New Roman"/>
          <w:lang w:val="id-ID"/>
        </w:rPr>
        <w:t>2.3 Project Based Learning (PjBL)</w:t>
      </w:r>
      <w:bookmarkEnd w:id="28"/>
    </w:p>
    <w:p w14:paraId="745BA795" w14:textId="7B789C32" w:rsidR="0029054D" w:rsidRPr="008F5997" w:rsidRDefault="008C2140" w:rsidP="0094234A">
      <w:pPr>
        <w:spacing w:line="360" w:lineRule="auto"/>
        <w:ind w:firstLine="720"/>
        <w:rPr>
          <w:rFonts w:ascii="Times New Roman" w:hAnsi="Times New Roman" w:cs="Times New Roman"/>
          <w:sz w:val="24"/>
          <w:szCs w:val="24"/>
          <w:lang w:val="id-ID"/>
        </w:rPr>
      </w:pPr>
      <w:r w:rsidRPr="008F5997">
        <w:rPr>
          <w:rFonts w:ascii="Times New Roman" w:hAnsi="Times New Roman" w:cs="Times New Roman"/>
          <w:sz w:val="24"/>
          <w:szCs w:val="24"/>
          <w:lang w:val="id-ID"/>
        </w:rPr>
        <w:t>For the next step, we will discuss the definition and what components are in the project-based learning model.</w:t>
      </w:r>
    </w:p>
    <w:p w14:paraId="08AC6D5C" w14:textId="5B609458" w:rsidR="005414A1" w:rsidRPr="008F5997" w:rsidRDefault="005414A1" w:rsidP="0094234A">
      <w:pPr>
        <w:pStyle w:val="Heading4"/>
        <w:rPr>
          <w:rFonts w:cs="Times New Roman"/>
          <w:szCs w:val="24"/>
          <w:lang w:val="id-ID"/>
        </w:rPr>
      </w:pPr>
      <w:bookmarkStart w:id="29" w:name="_Toc182562309"/>
      <w:r w:rsidRPr="008F5997">
        <w:rPr>
          <w:rFonts w:cs="Times New Roman"/>
          <w:szCs w:val="24"/>
          <w:lang w:val="id-ID"/>
        </w:rPr>
        <w:t>2.3.1 Definition of Project-Based Learning (PjBL)</w:t>
      </w:r>
      <w:bookmarkEnd w:id="29"/>
    </w:p>
    <w:p w14:paraId="59EC0629"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 xml:space="preserve">According to the Ministry of Education and Culture, project-based learning is a learning approach that requires a comprehensive learning where the student's learning environment is designed so that students can investigate authentic problems including deepening the material of a lesson, work independently and material, work independently and ultimately produce real work. real work. Project-based learning is learning designed for complex, product-oriented problems. In the project-based learning approach, students develop a project either individually or in groups to produce a individual or group to produce a product such as a portfolio. </w:t>
      </w:r>
    </w:p>
    <w:p w14:paraId="4EB54562"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 xml:space="preserve">Project-based learning is a learning model that gives teachers the opportunity to manage classroom learning by involving project performance. Based on these opinions, it can be said that in the project-based learning approach, the teacher acts as a facilitator for students to obtain answers to guiding questions. Through this project-based learning, students can explore a material by using </w:t>
      </w:r>
      <w:r w:rsidRPr="008F5997">
        <w:rPr>
          <w:rFonts w:cs="Times New Roman"/>
          <w:szCs w:val="24"/>
          <w:lang w:val="id-ID"/>
        </w:rPr>
        <w:lastRenderedPageBreak/>
        <w:t xml:space="preserve">various ways that are meaningful to them. Students are accustomed to working collaboratively, assessment is done by measuring, monitoring assessing all learning outcomes and learning resources can be highly developed. </w:t>
      </w:r>
    </w:p>
    <w:p w14:paraId="1B33AF6C" w14:textId="6677B61D"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Project based learning, learning model recommended for implementation because it is aimed at students. With implementation of this learning model, students become more active in learning</w:t>
      </w:r>
      <w:r w:rsidR="00AD522C" w:rsidRPr="008F5997">
        <w:rPr>
          <w:rFonts w:cs="Times New Roman"/>
          <w:szCs w:val="24"/>
          <w:lang w:val="id-ID"/>
        </w:rPr>
        <w:t xml:space="preserve"> </w:t>
      </w:r>
      <w:r w:rsidR="00AD522C" w:rsidRPr="008F5997">
        <w:rPr>
          <w:rFonts w:cs="Times New Roman"/>
          <w:szCs w:val="24"/>
          <w:lang w:val="id-ID"/>
        </w:rPr>
        <w:fldChar w:fldCharType="begin" w:fldLock="1"/>
      </w:r>
      <w:r w:rsidR="00583768" w:rsidRPr="008F5997">
        <w:rPr>
          <w:rFonts w:cs="Times New Roman"/>
          <w:szCs w:val="24"/>
          <w:lang w:val="id-ID"/>
        </w:rPr>
        <w:instrText>ADDIN CSL_CITATION {"citationItems":[{"id":"ITEM-1","itemData":{"DOI":"10.59407/jpki2.v1i5.118","abstract":"Tata kelola administrasi sekolah telah mengalami kemajuan dan mengikuti perkembangan zaman. Namun, penggunakan Kurikulum Merdeka masih belum optimal. Hal ini menjadi Permasalahan yang dialami mitra pada SD Inpres Tamanyeleng Gowa yaitu belum maksimalnya sosialisasi terkait penerapan Kurikulum merdeka khususnya penggunaan model-model pembelajaran yang sesuai dengan IKM (Implementasi Kurikulum Merdeka). Hasil PkM menunjukkan adanya peningkatan pengetahuan dan keterampilan peserta dalam menggunakan model- model pembelajaran yang sesuai dengan kurikulum merdeka. Hal ini menjadikan pembelajaran di dalam kelas lebih bermakna sebab siswa dapat belajar sesuai dengan kesiapan. Minat dan profil peserta didik itu sendiri. Luaran yang terwujud dari kegiatan ini adalah: Peningkatan pengetahuan dan keterampilan guru dalam menggunakan model pembelajaran yang menarik sesuai dengan materi yang diajarkan","author":[{"dropping-particle":"","family":"Sulolipu","given":"Andi Annisa","non-dropping-particle":"","parse-names":false,"suffix":""},{"dropping-particle":"","family":"Yahya","given":"Muh.","non-dropping-particle":"","parse-names":false,"suffix":""},{"dropping-particle":"","family":"Rismawanti","given":"Erni","non-dropping-particle":"","parse-names":false,"suffix":""},{"dropping-particle":"","family":"Anas","given":"Muh.","non-dropping-particle":"","parse-names":false,"suffix":""}],"container-title":"Jurnal Pengabdian Kolaborasi dan Inovasi IPTEKS","id":"ITEM-1","issue":"5","issued":{"date-parts":[["2023"]]},"page":"730-737","title":"Model Pembelajaran Dalam Implementasi Kurikulum Merdeka","type":"article-journal","volume":"1"},"uris":["http://www.mendeley.com/documents/?uuid=296abcb6-4b0c-40d8-8d7f-d9ab4d5ec9c6"]}],"mendeley":{"formattedCitation":"(Sulolipu et al., 2023)","plainTextFormattedCitation":"(Sulolipu et al., 2023)","previouslyFormattedCitation":"(Sulolipu et al., 2023)"},"properties":{"noteIndex":0},"schema":"https://github.com/citation-style-language/schema/raw/master/csl-citation.json"}</w:instrText>
      </w:r>
      <w:r w:rsidR="00AD522C" w:rsidRPr="008F5997">
        <w:rPr>
          <w:rFonts w:cs="Times New Roman"/>
          <w:szCs w:val="24"/>
          <w:lang w:val="id-ID"/>
        </w:rPr>
        <w:fldChar w:fldCharType="separate"/>
      </w:r>
      <w:r w:rsidR="00AD522C" w:rsidRPr="008F5997">
        <w:rPr>
          <w:rFonts w:cs="Times New Roman"/>
          <w:noProof/>
          <w:szCs w:val="24"/>
          <w:lang w:val="id-ID"/>
        </w:rPr>
        <w:t>(Sulolipu et al., 2023)</w:t>
      </w:r>
      <w:r w:rsidR="00AD522C" w:rsidRPr="008F5997">
        <w:rPr>
          <w:rFonts w:cs="Times New Roman"/>
          <w:szCs w:val="24"/>
          <w:lang w:val="id-ID"/>
        </w:rPr>
        <w:fldChar w:fldCharType="end"/>
      </w:r>
      <w:r w:rsidR="00293B71" w:rsidRPr="008F5997">
        <w:rPr>
          <w:rFonts w:cs="Times New Roman"/>
          <w:szCs w:val="24"/>
          <w:lang w:val="id-ID"/>
        </w:rPr>
        <w:t>.</w:t>
      </w:r>
      <w:r w:rsidRPr="008F5997">
        <w:rPr>
          <w:rFonts w:cs="Times New Roman"/>
          <w:szCs w:val="24"/>
          <w:lang w:val="id-ID"/>
        </w:rPr>
        <w:t xml:space="preserve"> </w:t>
      </w:r>
      <w:sdt>
        <w:sdtPr>
          <w:rPr>
            <w:rFonts w:cs="Times New Roman"/>
            <w:szCs w:val="24"/>
            <w:lang w:val="id-ID"/>
          </w:rPr>
          <w:id w:val="1288159160"/>
          <w:showingPlcHdr/>
        </w:sdtPr>
        <w:sdtEndPr/>
        <w:sdtContent>
          <w:r w:rsidR="00293B71" w:rsidRPr="008F5997">
            <w:rPr>
              <w:rFonts w:cs="Times New Roman"/>
              <w:szCs w:val="24"/>
              <w:lang w:val="id-ID"/>
            </w:rPr>
            <w:t xml:space="preserve">     </w:t>
          </w:r>
        </w:sdtContent>
      </w:sdt>
    </w:p>
    <w:p w14:paraId="28DD8E83"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Referring to some of the above definitions, it can be understood that Project Based Learning is a learning strategy that uses projects/activities as a means of learning to achieve attitude, knowledge and skill competencies. In addition, project-based learning has great potential to provide interesting and meaningful learning experiences for students. Given that each student has a different learning style, Project Based Learning can provide opportunities for students to explore the material by using various ways that are meaningful to them and conduct experiments collaboratively.</w:t>
      </w:r>
    </w:p>
    <w:p w14:paraId="56B10DFB" w14:textId="77777777" w:rsidR="005414A1" w:rsidRPr="008F5997" w:rsidRDefault="005414A1" w:rsidP="0094234A">
      <w:pPr>
        <w:pStyle w:val="Heading4"/>
        <w:rPr>
          <w:rFonts w:cs="Times New Roman"/>
          <w:szCs w:val="24"/>
          <w:lang w:val="id-ID"/>
        </w:rPr>
      </w:pPr>
      <w:bookmarkStart w:id="30" w:name="_Toc182562310"/>
      <w:r w:rsidRPr="008F5997">
        <w:rPr>
          <w:rFonts w:cs="Times New Roman"/>
          <w:szCs w:val="24"/>
          <w:lang w:val="id-ID"/>
        </w:rPr>
        <w:t>2.3.2 Characteristics of Project Based Learning</w:t>
      </w:r>
      <w:bookmarkEnd w:id="30"/>
    </w:p>
    <w:p w14:paraId="61724094"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There are several characteristics of project-based learning including:</w:t>
      </w:r>
    </w:p>
    <w:p w14:paraId="77246B44"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Students make decisions and frameworks. </w:t>
      </w:r>
    </w:p>
    <w:p w14:paraId="4B34196C"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There is a problem whose solution is not predetermined. </w:t>
      </w:r>
    </w:p>
    <w:p w14:paraId="28C018AE"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Students design the process to achieve the outcome. </w:t>
      </w:r>
    </w:p>
    <w:p w14:paraId="6C7F99E2"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Responsible for obtaining and managing the information collected. </w:t>
      </w:r>
    </w:p>
    <w:p w14:paraId="763F68A9"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Students conduct continuous evaluation. </w:t>
      </w:r>
    </w:p>
    <w:p w14:paraId="799F1B72"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Regularly look back at what they are doing.</w:t>
      </w:r>
    </w:p>
    <w:p w14:paraId="67ECCE96" w14:textId="77777777" w:rsidR="005414A1"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The final product is evaluated for quality. </w:t>
      </w:r>
    </w:p>
    <w:p w14:paraId="3AA1A142" w14:textId="77777777" w:rsidR="00EA2075" w:rsidRPr="008F5997" w:rsidRDefault="005414A1" w:rsidP="0094234A">
      <w:pPr>
        <w:pStyle w:val="ListParagraph"/>
        <w:numPr>
          <w:ilvl w:val="0"/>
          <w:numId w:val="5"/>
        </w:numPr>
        <w:ind w:left="360"/>
        <w:jc w:val="both"/>
        <w:rPr>
          <w:rFonts w:cs="Times New Roman"/>
          <w:szCs w:val="24"/>
          <w:lang w:val="id-ID"/>
        </w:rPr>
      </w:pPr>
      <w:r w:rsidRPr="008F5997">
        <w:rPr>
          <w:rFonts w:cs="Times New Roman"/>
          <w:szCs w:val="24"/>
          <w:lang w:val="id-ID"/>
        </w:rPr>
        <w:t xml:space="preserve">The learning situation is very tolerant of mistakes and changes. </w:t>
      </w:r>
    </w:p>
    <w:p w14:paraId="63D1E910" w14:textId="7B27A2E8" w:rsidR="005E4FA9" w:rsidRPr="008F5997" w:rsidRDefault="00EA2075" w:rsidP="0094234A">
      <w:pPr>
        <w:pStyle w:val="ListParagraph"/>
        <w:ind w:left="360" w:firstLine="360"/>
        <w:jc w:val="both"/>
        <w:rPr>
          <w:rFonts w:cs="Times New Roman"/>
          <w:szCs w:val="24"/>
          <w:lang w:val="id-ID"/>
        </w:rPr>
      </w:pPr>
      <w:r w:rsidRPr="008F5997">
        <w:rPr>
          <w:rFonts w:cs="Times New Roman"/>
          <w:szCs w:val="28"/>
          <w:lang w:val="id-ID"/>
        </w:rPr>
        <w:t>On the whole, Project-Based Learning facilitates deeper and more meaningful learning by motivating students to engage in active and collaborative learning, connecting theory with real practice, and developing essential skills for everyday life.</w:t>
      </w:r>
    </w:p>
    <w:p w14:paraId="56A3F6F1" w14:textId="77777777" w:rsidR="005414A1" w:rsidRPr="008F5997" w:rsidRDefault="005414A1" w:rsidP="0094234A">
      <w:pPr>
        <w:pStyle w:val="Heading4"/>
        <w:rPr>
          <w:rFonts w:cs="Times New Roman"/>
          <w:szCs w:val="24"/>
          <w:lang w:val="id-ID"/>
        </w:rPr>
      </w:pPr>
      <w:bookmarkStart w:id="31" w:name="_Toc182562311"/>
      <w:r w:rsidRPr="008F5997">
        <w:rPr>
          <w:rFonts w:cs="Times New Roman"/>
          <w:szCs w:val="24"/>
          <w:lang w:val="id-ID"/>
        </w:rPr>
        <w:t>2.3.3 Syntax of Project Based Learning Model</w:t>
      </w:r>
      <w:bookmarkEnd w:id="31"/>
    </w:p>
    <w:p w14:paraId="6B4570F7"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 xml:space="preserve">Project-based learning model can make students think more critically and independently. Because when in the learning process students can do three stages. The three stages are, (1) students prepare the learning equipment needed, (2) when </w:t>
      </w:r>
      <w:r w:rsidRPr="008F5997">
        <w:rPr>
          <w:rFonts w:cs="Times New Roman"/>
          <w:szCs w:val="24"/>
          <w:lang w:val="id-ID"/>
        </w:rPr>
        <w:lastRenderedPageBreak/>
        <w:t>learning takes place students will make observations independently, (3) at the end of learning students conclude the activities that have been carried out. In the application of project-based learning model, the teacher acts not only as a learning resource but also as a guide and facilitator. Project-based learning has stages of learning, namely:</w:t>
      </w:r>
    </w:p>
    <w:p w14:paraId="620B9669"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Describe the concept/material being studied. The teacher assigns students to describe the concept being studied. For example, if students are learning about natural disaster mitigation, they are assigned to describe the factors that influence natural disasters and how they occur.</w:t>
      </w:r>
    </w:p>
    <w:p w14:paraId="71961C86"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Defining the problem. The teacher directs students to create a question by looking at the concept description that students have made. Then students are directed to identify small problems that concern a system as a whole.</w:t>
      </w:r>
    </w:p>
    <w:p w14:paraId="26D12D7A"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Examining the problem. Using deeper thinking, students are invited to understand the problem as an effective first step. Students work cooperatively with their peers to find out what they need to know, not just what they know. The teacher acts as a facilitator by providing a variety of resources for students to use, refining questions, and connecting students who are experts on the subject.</w:t>
      </w:r>
    </w:p>
    <w:p w14:paraId="41CA7145"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Understand the parties involved. Students conduct discussions with experts on the subject. If that is not possible, they can use the web/internet.</w:t>
      </w:r>
    </w:p>
    <w:p w14:paraId="0E6836A4"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Determine problem solving/solution. The solution taken must be based on a joint decision by considering aspects of limitations and convenience. The teacher explains to the students that the solution must be based on criteria, which is the result of summarizing several possible solutions based on who, what, where, when and how questions. It also considers positive and negative aspects, based on the opinions of the parties involved/relevant experts, and the level of difficulty of each solution.</w:t>
      </w:r>
    </w:p>
    <w:p w14:paraId="4F04EB7F"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Planning the project, students and teachers collaboratively develop a schedule of activities in completing the project which includes timeline, deadline, materials tools and ways of working.</w:t>
      </w:r>
    </w:p>
    <w:p w14:paraId="0ACB50A4"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lastRenderedPageBreak/>
        <w:t>Implementing the project, the project is carried out collaboratively between students in the group. At this stage the teacher facilitates students in every process.</w:t>
      </w:r>
    </w:p>
    <w:p w14:paraId="34E14D77" w14:textId="77777777" w:rsidR="005414A1" w:rsidRPr="008F5997" w:rsidRDefault="005414A1" w:rsidP="0094234A">
      <w:pPr>
        <w:pStyle w:val="ListParagraph"/>
        <w:numPr>
          <w:ilvl w:val="1"/>
          <w:numId w:val="5"/>
        </w:numPr>
        <w:jc w:val="both"/>
        <w:rPr>
          <w:rFonts w:cs="Times New Roman"/>
          <w:szCs w:val="24"/>
          <w:lang w:val="id-ID"/>
        </w:rPr>
      </w:pPr>
      <w:r w:rsidRPr="008F5997">
        <w:rPr>
          <w:rFonts w:cs="Times New Roman"/>
          <w:szCs w:val="24"/>
          <w:lang w:val="id-ID"/>
        </w:rPr>
        <w:t>Summarize, evaluate, and reflect. At this stage the teacher provides an assessment of the projects that students have made.</w:t>
      </w:r>
    </w:p>
    <w:p w14:paraId="42659650"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Teachers and students discuss with each other to conclude, evaluate and reflect on the learning activities that have been carried out. This last stage is useful for improving performance during the learning process, so that an effective way can be found in shaping a good project for the future.</w:t>
      </w:r>
    </w:p>
    <w:p w14:paraId="4E444ADC"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The stages of PjBL in this study developed by the Education Foundation are as described below:</w:t>
      </w:r>
    </w:p>
    <w:p w14:paraId="1114B3D1" w14:textId="77777777" w:rsidR="00FF793B" w:rsidRPr="008F5997" w:rsidRDefault="005414A1" w:rsidP="0094234A">
      <w:pPr>
        <w:pStyle w:val="ListParagraph"/>
        <w:numPr>
          <w:ilvl w:val="0"/>
          <w:numId w:val="6"/>
        </w:numPr>
        <w:jc w:val="both"/>
        <w:rPr>
          <w:rFonts w:cs="Times New Roman"/>
          <w:szCs w:val="24"/>
          <w:lang w:val="id-ID"/>
        </w:rPr>
      </w:pPr>
      <w:r w:rsidRPr="008F5997">
        <w:rPr>
          <w:rFonts w:cs="Times New Roman"/>
          <w:szCs w:val="24"/>
          <w:lang w:val="id-ID"/>
        </w:rPr>
        <w:t xml:space="preserve">Stage 1: Starting with questions </w:t>
      </w:r>
    </w:p>
    <w:p w14:paraId="5EA753E5" w14:textId="506A1782" w:rsidR="005414A1" w:rsidRPr="008F5997" w:rsidRDefault="005414A1" w:rsidP="0094234A">
      <w:pPr>
        <w:pStyle w:val="ListParagraph"/>
        <w:ind w:left="780" w:firstLine="660"/>
        <w:jc w:val="both"/>
        <w:rPr>
          <w:rFonts w:cs="Times New Roman"/>
          <w:szCs w:val="24"/>
          <w:lang w:val="id-ID"/>
        </w:rPr>
      </w:pPr>
      <w:r w:rsidRPr="008F5997">
        <w:rPr>
          <w:rFonts w:cs="Times New Roman"/>
          <w:szCs w:val="24"/>
          <w:lang w:val="id-ID"/>
        </w:rPr>
        <w:t>The questions should not be easy to answer and should lead students to work on the project. Such questions are generally divergent, provocative, challenging, require higher-order thinking, and relate to students' lives. The teacher should try to make the topic relevant to the students</w:t>
      </w:r>
    </w:p>
    <w:p w14:paraId="56285C05" w14:textId="77777777" w:rsidR="00FF793B" w:rsidRPr="008F5997" w:rsidRDefault="005414A1" w:rsidP="0094234A">
      <w:pPr>
        <w:pStyle w:val="ListParagraph"/>
        <w:numPr>
          <w:ilvl w:val="0"/>
          <w:numId w:val="6"/>
        </w:numPr>
        <w:jc w:val="both"/>
        <w:rPr>
          <w:rFonts w:cs="Times New Roman"/>
          <w:szCs w:val="24"/>
          <w:lang w:val="id-ID"/>
        </w:rPr>
      </w:pPr>
      <w:r w:rsidRPr="008F5997">
        <w:rPr>
          <w:rFonts w:cs="Times New Roman"/>
          <w:szCs w:val="24"/>
          <w:lang w:val="id-ID"/>
        </w:rPr>
        <w:t>Stage 2: Designing the project</w:t>
      </w:r>
    </w:p>
    <w:p w14:paraId="4475D4D8" w14:textId="0E89C3C7" w:rsidR="005414A1" w:rsidRPr="008F5997" w:rsidRDefault="005414A1" w:rsidP="0094234A">
      <w:pPr>
        <w:pStyle w:val="ListParagraph"/>
        <w:ind w:left="780" w:firstLine="660"/>
        <w:jc w:val="both"/>
        <w:rPr>
          <w:rFonts w:cs="Times New Roman"/>
          <w:szCs w:val="24"/>
          <w:lang w:val="id-ID"/>
        </w:rPr>
      </w:pPr>
      <w:r w:rsidRPr="008F5997">
        <w:rPr>
          <w:rFonts w:cs="Times New Roman"/>
          <w:szCs w:val="24"/>
          <w:lang w:val="id-ID"/>
        </w:rPr>
        <w:t>The purpose of planning is to prepare all activities that can complete and complete the project and determine the appropriate tools and materials</w:t>
      </w:r>
    </w:p>
    <w:p w14:paraId="414A8C7A" w14:textId="77777777" w:rsidR="00C6577D" w:rsidRPr="008F5997" w:rsidRDefault="005414A1" w:rsidP="0094234A">
      <w:pPr>
        <w:pStyle w:val="ListParagraph"/>
        <w:numPr>
          <w:ilvl w:val="0"/>
          <w:numId w:val="6"/>
        </w:numPr>
        <w:jc w:val="both"/>
        <w:rPr>
          <w:rFonts w:cs="Times New Roman"/>
          <w:szCs w:val="24"/>
          <w:lang w:val="id-ID"/>
        </w:rPr>
      </w:pPr>
      <w:r w:rsidRPr="008F5997">
        <w:rPr>
          <w:rFonts w:cs="Times New Roman"/>
          <w:szCs w:val="24"/>
          <w:lang w:val="id-ID"/>
        </w:rPr>
        <w:t xml:space="preserve">Stage 3: Develop a schedule </w:t>
      </w:r>
    </w:p>
    <w:p w14:paraId="18A16E1C" w14:textId="7B21230C" w:rsidR="005414A1" w:rsidRDefault="005414A1" w:rsidP="0094234A">
      <w:pPr>
        <w:pStyle w:val="ListParagraph"/>
        <w:ind w:left="780" w:firstLine="660"/>
        <w:jc w:val="both"/>
        <w:rPr>
          <w:rFonts w:cs="Times New Roman"/>
          <w:szCs w:val="24"/>
          <w:lang w:val="en-US"/>
        </w:rPr>
      </w:pPr>
      <w:r w:rsidRPr="008F5997">
        <w:rPr>
          <w:rFonts w:cs="Times New Roman"/>
          <w:szCs w:val="24"/>
          <w:lang w:val="id-ID"/>
        </w:rPr>
        <w:t>Teachers and students collaboratively develop a schedule of activities in completing the project. Activities at this stage include: (1) making a schedule for completing a project, (2) determining the end time of project completion, (3) helping students plan new solutions, (4) guiding students when making solutions that are not related to the project, and (5) asking students to make explanations (reasons) about how to manage time. The schedule should be mutually agreed upon so that the teacher can monitor and work on the project outside of class.</w:t>
      </w:r>
    </w:p>
    <w:p w14:paraId="3DFDA879" w14:textId="77777777" w:rsidR="00B844AE" w:rsidRDefault="00B844AE" w:rsidP="0094234A">
      <w:pPr>
        <w:pStyle w:val="ListParagraph"/>
        <w:ind w:left="780" w:firstLine="660"/>
        <w:jc w:val="both"/>
        <w:rPr>
          <w:rFonts w:cs="Times New Roman"/>
          <w:szCs w:val="24"/>
          <w:lang w:val="en-US"/>
        </w:rPr>
      </w:pPr>
    </w:p>
    <w:p w14:paraId="4734F8DB" w14:textId="77777777" w:rsidR="00B844AE" w:rsidRPr="00B844AE" w:rsidRDefault="00B844AE" w:rsidP="0094234A">
      <w:pPr>
        <w:pStyle w:val="ListParagraph"/>
        <w:ind w:left="780" w:firstLine="660"/>
        <w:jc w:val="both"/>
        <w:rPr>
          <w:rFonts w:cs="Times New Roman"/>
          <w:szCs w:val="24"/>
          <w:lang w:val="en-US"/>
        </w:rPr>
      </w:pPr>
    </w:p>
    <w:p w14:paraId="17A15411" w14:textId="77777777" w:rsidR="00C6577D" w:rsidRPr="008F5997" w:rsidRDefault="005414A1" w:rsidP="0094234A">
      <w:pPr>
        <w:pStyle w:val="ListParagraph"/>
        <w:numPr>
          <w:ilvl w:val="0"/>
          <w:numId w:val="6"/>
        </w:numPr>
        <w:jc w:val="both"/>
        <w:rPr>
          <w:rFonts w:cs="Times New Roman"/>
          <w:szCs w:val="24"/>
          <w:lang w:val="id-ID"/>
        </w:rPr>
      </w:pPr>
      <w:r w:rsidRPr="008F5997">
        <w:rPr>
          <w:rFonts w:cs="Times New Roman"/>
          <w:szCs w:val="24"/>
          <w:lang w:val="id-ID"/>
        </w:rPr>
        <w:lastRenderedPageBreak/>
        <w:t xml:space="preserve">Stage 4: Monitoring students and project progress </w:t>
      </w:r>
    </w:p>
    <w:p w14:paraId="0B58A8AB" w14:textId="7F9BD0AC" w:rsidR="005414A1" w:rsidRPr="008F5997" w:rsidRDefault="005414A1" w:rsidP="0094234A">
      <w:pPr>
        <w:pStyle w:val="ListParagraph"/>
        <w:ind w:left="780" w:firstLine="660"/>
        <w:jc w:val="both"/>
        <w:rPr>
          <w:rFonts w:cs="Times New Roman"/>
          <w:szCs w:val="24"/>
          <w:lang w:val="id-ID"/>
        </w:rPr>
      </w:pPr>
      <w:r w:rsidRPr="008F5997">
        <w:rPr>
          <w:rFonts w:cs="Times New Roman"/>
          <w:szCs w:val="24"/>
          <w:lang w:val="id-ID"/>
        </w:rPr>
        <w:t>During the process of completing the project, the teacher assists students and monitors the implementation of activities using a rubric.</w:t>
      </w:r>
    </w:p>
    <w:p w14:paraId="1FB0FD04" w14:textId="77777777" w:rsidR="00C6577D" w:rsidRPr="008F5997" w:rsidRDefault="005414A1" w:rsidP="0094234A">
      <w:pPr>
        <w:pStyle w:val="ListParagraph"/>
        <w:numPr>
          <w:ilvl w:val="0"/>
          <w:numId w:val="6"/>
        </w:numPr>
        <w:jc w:val="both"/>
        <w:rPr>
          <w:rFonts w:cs="Times New Roman"/>
          <w:szCs w:val="24"/>
          <w:lang w:val="id-ID"/>
        </w:rPr>
      </w:pPr>
      <w:r w:rsidRPr="008F5997">
        <w:rPr>
          <w:rFonts w:cs="Times New Roman"/>
          <w:szCs w:val="24"/>
          <w:lang w:val="id-ID"/>
        </w:rPr>
        <w:t xml:space="preserve">Stage 5: Assessing the results </w:t>
      </w:r>
    </w:p>
    <w:p w14:paraId="5BD51BF6" w14:textId="6E50754D" w:rsidR="005414A1" w:rsidRPr="008F5997" w:rsidRDefault="005414A1" w:rsidP="0094234A">
      <w:pPr>
        <w:pStyle w:val="ListParagraph"/>
        <w:ind w:left="780" w:firstLine="660"/>
        <w:jc w:val="both"/>
        <w:rPr>
          <w:rFonts w:cs="Times New Roman"/>
          <w:szCs w:val="24"/>
          <w:lang w:val="id-ID"/>
        </w:rPr>
      </w:pPr>
      <w:r w:rsidRPr="008F5997">
        <w:rPr>
          <w:rFonts w:cs="Times New Roman"/>
          <w:szCs w:val="24"/>
          <w:lang w:val="id-ID"/>
        </w:rPr>
        <w:t>Assessment is conducted to assist the teacher in measuring student achievement, play a role in evaluating each student's progress, provide feedback on the level of understanding students have achieved, and assist the teacher in developing further learning strategies.</w:t>
      </w:r>
    </w:p>
    <w:p w14:paraId="07B65BCD" w14:textId="77777777" w:rsidR="00C6577D" w:rsidRPr="008F5997" w:rsidRDefault="005414A1" w:rsidP="0094234A">
      <w:pPr>
        <w:pStyle w:val="ListParagraph"/>
        <w:numPr>
          <w:ilvl w:val="0"/>
          <w:numId w:val="6"/>
        </w:numPr>
        <w:jc w:val="both"/>
        <w:rPr>
          <w:rFonts w:cs="Times New Roman"/>
          <w:szCs w:val="24"/>
          <w:lang w:val="id-ID"/>
        </w:rPr>
      </w:pPr>
      <w:r w:rsidRPr="008F5997">
        <w:rPr>
          <w:rFonts w:cs="Times New Roman"/>
          <w:szCs w:val="24"/>
          <w:lang w:val="id-ID"/>
        </w:rPr>
        <w:t xml:space="preserve">Stage 6: Evaluating the experience </w:t>
      </w:r>
    </w:p>
    <w:p w14:paraId="73B75818" w14:textId="0F88A1DD" w:rsidR="005414A1" w:rsidRPr="008F5997" w:rsidRDefault="005414A1" w:rsidP="0094234A">
      <w:pPr>
        <w:pStyle w:val="ListParagraph"/>
        <w:ind w:left="780" w:firstLine="356"/>
        <w:jc w:val="both"/>
        <w:rPr>
          <w:rFonts w:cs="Times New Roman"/>
          <w:szCs w:val="24"/>
          <w:lang w:val="id-ID"/>
        </w:rPr>
      </w:pPr>
      <w:r w:rsidRPr="008F5997">
        <w:rPr>
          <w:rFonts w:cs="Times New Roman"/>
          <w:szCs w:val="24"/>
          <w:lang w:val="id-ID"/>
        </w:rPr>
        <w:t xml:space="preserve">At this stage, the teacher invites students to reflect on the project activities that have ended. In the reflection activity, students are asked to express their feelings and experiences during the project and when the project has been completed. The teacher and students discuss together to improve the results during the learning process so that in the end a new solution is found to answer the problems raised in the first stage of learning. </w:t>
      </w:r>
    </w:p>
    <w:p w14:paraId="5BBB787E" w14:textId="77777777" w:rsidR="005414A1" w:rsidRPr="008F5997" w:rsidRDefault="005414A1"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In this research using PjBL stages, namely fundamental questions, designing project planning, developing schedules, monitoring students, testing results evaluating experience.</w:t>
      </w:r>
    </w:p>
    <w:p w14:paraId="420A69A4" w14:textId="77777777" w:rsidR="005414A1" w:rsidRPr="008F5997" w:rsidRDefault="005414A1" w:rsidP="0094234A">
      <w:pPr>
        <w:pStyle w:val="Heading4"/>
        <w:rPr>
          <w:rFonts w:cs="Times New Roman"/>
          <w:szCs w:val="24"/>
          <w:lang w:val="id-ID"/>
        </w:rPr>
      </w:pPr>
      <w:bookmarkStart w:id="32" w:name="_Toc182562312"/>
      <w:r w:rsidRPr="008F5997">
        <w:rPr>
          <w:rFonts w:cs="Times New Roman"/>
          <w:szCs w:val="24"/>
          <w:lang w:val="id-ID"/>
        </w:rPr>
        <w:t>2.3.4 Principles of Project Based Learning</w:t>
      </w:r>
      <w:bookmarkEnd w:id="32"/>
    </w:p>
    <w:p w14:paraId="248399B0" w14:textId="77777777" w:rsidR="005414A1" w:rsidRPr="008F5997" w:rsidRDefault="005414A1" w:rsidP="0094234A">
      <w:pPr>
        <w:pStyle w:val="ListParagraph"/>
        <w:ind w:left="0" w:firstLine="720"/>
        <w:jc w:val="both"/>
        <w:rPr>
          <w:rFonts w:cs="Times New Roman"/>
          <w:szCs w:val="24"/>
          <w:lang w:val="id-ID"/>
        </w:rPr>
      </w:pPr>
      <w:r w:rsidRPr="008F5997">
        <w:rPr>
          <w:rFonts w:cs="Times New Roman"/>
          <w:szCs w:val="24"/>
          <w:lang w:val="id-ID"/>
        </w:rPr>
        <w:t>There are four principles of project-based learning including:</w:t>
      </w:r>
    </w:p>
    <w:p w14:paraId="2A644A69" w14:textId="394FB96C" w:rsidR="00806E46" w:rsidRPr="008F5997" w:rsidRDefault="00806E46" w:rsidP="0094234A">
      <w:pPr>
        <w:pStyle w:val="ListParagraph"/>
        <w:numPr>
          <w:ilvl w:val="0"/>
          <w:numId w:val="7"/>
        </w:numPr>
        <w:ind w:left="1080"/>
        <w:jc w:val="both"/>
        <w:rPr>
          <w:rFonts w:cs="Times New Roman"/>
          <w:szCs w:val="24"/>
          <w:lang w:val="id-ID"/>
        </w:rPr>
      </w:pPr>
      <w:r w:rsidRPr="008F5997">
        <w:rPr>
          <w:rFonts w:cs="Times New Roman"/>
          <w:szCs w:val="24"/>
          <w:lang w:val="id-ID"/>
        </w:rPr>
        <w:t>The Centralist Principle. The centralist principle asserts that project work is the essence of the curriculum.</w:t>
      </w:r>
    </w:p>
    <w:p w14:paraId="282C46C1" w14:textId="4E9FC05F" w:rsidR="00806E46" w:rsidRPr="008F5997" w:rsidRDefault="00806E46" w:rsidP="0094234A">
      <w:pPr>
        <w:pStyle w:val="ListParagraph"/>
        <w:numPr>
          <w:ilvl w:val="0"/>
          <w:numId w:val="7"/>
        </w:numPr>
        <w:ind w:left="1080"/>
        <w:jc w:val="both"/>
        <w:rPr>
          <w:rFonts w:cs="Times New Roman"/>
          <w:szCs w:val="24"/>
          <w:lang w:val="id-ID"/>
        </w:rPr>
      </w:pPr>
      <w:r w:rsidRPr="008F5997">
        <w:rPr>
          <w:rFonts w:cs="Times New Roman"/>
          <w:szCs w:val="24"/>
          <w:lang w:val="id-ID"/>
        </w:rPr>
        <w:t>The principle of encouraging statements. This principle is an external motivation that is able to arouse independence in doing learning tasks.</w:t>
      </w:r>
    </w:p>
    <w:p w14:paraId="65744B97" w14:textId="10CC82A3" w:rsidR="00806E46" w:rsidRPr="008F5997" w:rsidRDefault="00806E46" w:rsidP="0094234A">
      <w:pPr>
        <w:pStyle w:val="ListParagraph"/>
        <w:numPr>
          <w:ilvl w:val="0"/>
          <w:numId w:val="7"/>
        </w:numPr>
        <w:ind w:left="1080"/>
        <w:jc w:val="both"/>
        <w:rPr>
          <w:rFonts w:cs="Times New Roman"/>
          <w:szCs w:val="24"/>
          <w:lang w:val="id-ID"/>
        </w:rPr>
      </w:pPr>
      <w:r w:rsidRPr="008F5997">
        <w:rPr>
          <w:rFonts w:cs="Times New Roman"/>
          <w:szCs w:val="24"/>
          <w:lang w:val="id-ID"/>
        </w:rPr>
        <w:t>Autonomous Principle. It is the student's independence in carrying out the learning process.</w:t>
      </w:r>
    </w:p>
    <w:p w14:paraId="480177B1" w14:textId="0CD0CC72" w:rsidR="00417DED" w:rsidRPr="008F5997" w:rsidRDefault="00806E46" w:rsidP="0094234A">
      <w:pPr>
        <w:pStyle w:val="ListParagraph"/>
        <w:numPr>
          <w:ilvl w:val="0"/>
          <w:numId w:val="7"/>
        </w:numPr>
        <w:ind w:left="1080"/>
        <w:jc w:val="both"/>
        <w:rPr>
          <w:rFonts w:cs="Times New Roman"/>
          <w:szCs w:val="24"/>
          <w:lang w:val="id-ID"/>
        </w:rPr>
      </w:pPr>
      <w:r w:rsidRPr="008F5997">
        <w:rPr>
          <w:rFonts w:cs="Times New Roman"/>
          <w:szCs w:val="24"/>
          <w:lang w:val="id-ID"/>
        </w:rPr>
        <w:t>Realistic principle. This principle says that the project is something real, not like in school.</w:t>
      </w:r>
    </w:p>
    <w:p w14:paraId="49137965" w14:textId="7DFD41E3" w:rsidR="00AA762A" w:rsidRPr="008F5997" w:rsidRDefault="00AA762A" w:rsidP="0094234A">
      <w:pPr>
        <w:spacing w:line="360" w:lineRule="auto"/>
        <w:ind w:left="720" w:firstLine="360"/>
        <w:jc w:val="both"/>
        <w:rPr>
          <w:rFonts w:ascii="Times New Roman" w:hAnsi="Times New Roman" w:cs="Times New Roman"/>
          <w:szCs w:val="24"/>
          <w:lang w:val="id-ID"/>
        </w:rPr>
      </w:pPr>
      <w:r w:rsidRPr="008F5997">
        <w:rPr>
          <w:rFonts w:ascii="Times New Roman" w:hAnsi="Times New Roman" w:cs="Times New Roman"/>
          <w:sz w:val="24"/>
          <w:szCs w:val="28"/>
          <w:lang w:val="id-ID"/>
        </w:rPr>
        <w:t xml:space="preserve">Overall, Project Based Learning provides a holistic educational experience that not only focuses on content knowledge but also develops </w:t>
      </w:r>
      <w:r w:rsidRPr="008F5997">
        <w:rPr>
          <w:rFonts w:ascii="Times New Roman" w:hAnsi="Times New Roman" w:cs="Times New Roman"/>
          <w:sz w:val="24"/>
          <w:szCs w:val="28"/>
          <w:lang w:val="id-ID"/>
        </w:rPr>
        <w:lastRenderedPageBreak/>
        <w:t>important skills such as increasing independence. By engaging students in meaningful projects, PjBL prepares them for success in both academic and real- life environments.</w:t>
      </w:r>
    </w:p>
    <w:p w14:paraId="692A6FFC" w14:textId="77777777" w:rsidR="005414A1" w:rsidRPr="008F5997" w:rsidRDefault="005414A1" w:rsidP="0094234A">
      <w:pPr>
        <w:pStyle w:val="Heading4"/>
        <w:rPr>
          <w:rFonts w:cs="Times New Roman"/>
          <w:szCs w:val="24"/>
          <w:lang w:val="id-ID"/>
        </w:rPr>
      </w:pPr>
      <w:bookmarkStart w:id="33" w:name="_Toc182562313"/>
      <w:r w:rsidRPr="008F5997">
        <w:rPr>
          <w:rFonts w:cs="Times New Roman"/>
          <w:szCs w:val="24"/>
          <w:lang w:val="id-ID"/>
        </w:rPr>
        <w:t>2.3.5 Advantages and Disadvantagesof Project Based Learning Model</w:t>
      </w:r>
      <w:bookmarkEnd w:id="33"/>
      <w:r w:rsidRPr="008F5997">
        <w:rPr>
          <w:rFonts w:cs="Times New Roman"/>
          <w:szCs w:val="24"/>
          <w:lang w:val="id-ID"/>
        </w:rPr>
        <w:t xml:space="preserve"> </w:t>
      </w:r>
    </w:p>
    <w:p w14:paraId="6DDE9032" w14:textId="469A95D0" w:rsidR="00EE768F" w:rsidRPr="008F5997" w:rsidRDefault="00B84827"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Following are some of the advantages and disadvantages of project based learning</w:t>
      </w:r>
      <w:r w:rsidR="00617865" w:rsidRPr="008F5997">
        <w:rPr>
          <w:rFonts w:ascii="Times New Roman" w:hAnsi="Times New Roman" w:cs="Times New Roman"/>
          <w:sz w:val="24"/>
          <w:szCs w:val="24"/>
        </w:rPr>
        <w:t xml:space="preserve"> </w:t>
      </w:r>
      <w:r w:rsidR="00BD3DE6" w:rsidRPr="008F5997">
        <w:rPr>
          <w:rFonts w:ascii="Times New Roman" w:hAnsi="Times New Roman" w:cs="Times New Roman"/>
          <w:sz w:val="24"/>
          <w:szCs w:val="24"/>
        </w:rPr>
        <w:t>according to</w:t>
      </w:r>
      <w:r w:rsidR="00583768" w:rsidRPr="008F5997">
        <w:rPr>
          <w:rFonts w:ascii="Times New Roman" w:hAnsi="Times New Roman" w:cs="Times New Roman"/>
          <w:sz w:val="24"/>
          <w:szCs w:val="24"/>
        </w:rPr>
        <w:t xml:space="preserve"> </w:t>
      </w:r>
      <w:r w:rsidR="00583768" w:rsidRPr="008F5997">
        <w:rPr>
          <w:rFonts w:ascii="Times New Roman" w:hAnsi="Times New Roman" w:cs="Times New Roman"/>
          <w:sz w:val="24"/>
          <w:szCs w:val="24"/>
        </w:rPr>
        <w:fldChar w:fldCharType="begin" w:fldLock="1"/>
      </w:r>
      <w:r w:rsidR="00FC60CB" w:rsidRPr="008F5997">
        <w:rPr>
          <w:rFonts w:ascii="Times New Roman" w:hAnsi="Times New Roman" w:cs="Times New Roman"/>
          <w:sz w:val="24"/>
          <w:szCs w:val="24"/>
        </w:rPr>
        <w:instrText>ADDIN CSL_CITATION {"citationItems":[{"id":"ITEM-1","itemData":{"DOI":"10.17509/jik.v19i2.44226","ISSN":"1829-6750","abstract":"Kurikulum adalah merupakan rencana dari proses pendidikan, yang pedoman dan acuan tentang jenis, lingkup, dan materi, danproses pendidikan. Kurikulum merupakan suatu …","author":[{"dropping-particle":"","family":"Dewi","given":"Mia Roosmalisa","non-dropping-particle":"","parse-names":false,"suffix":""}],"container-title":"Inovasi Kurikulum","id":"ITEM-1","issue":"2","issued":{"date-parts":[["2022"]]},"page":"213-226","title":"Kelebihan dan kekurangan Project-based Learning untuk penguatan Profil Pelajar Pancasila Kurikulum Merdeka","type":"article-journal","volume":"19"},"uris":["http://www.mendeley.com/documents/?uuid=46d03820-5091-49ef-bfaa-b22a145ee9ca"]}],"mendeley":{"formattedCitation":"(M. R. Dewi, 2022)","plainTextFormattedCitation":"(M. R. Dewi, 2022)","previouslyFormattedCitation":"(M. R. Dewi, 2022)"},"properties":{"noteIndex":0},"schema":"https://github.com/citation-style-language/schema/raw/master/csl-citation.json"}</w:instrText>
      </w:r>
      <w:r w:rsidR="00583768" w:rsidRPr="008F5997">
        <w:rPr>
          <w:rFonts w:ascii="Times New Roman" w:hAnsi="Times New Roman" w:cs="Times New Roman"/>
          <w:sz w:val="24"/>
          <w:szCs w:val="24"/>
        </w:rPr>
        <w:fldChar w:fldCharType="separate"/>
      </w:r>
      <w:r w:rsidR="00583768" w:rsidRPr="008F5997">
        <w:rPr>
          <w:rFonts w:ascii="Times New Roman" w:hAnsi="Times New Roman" w:cs="Times New Roman"/>
          <w:noProof/>
          <w:sz w:val="24"/>
          <w:szCs w:val="24"/>
        </w:rPr>
        <w:t>(M. R. Dewi, 2022)</w:t>
      </w:r>
      <w:r w:rsidR="00583768" w:rsidRPr="008F5997">
        <w:rPr>
          <w:rFonts w:ascii="Times New Roman" w:hAnsi="Times New Roman" w:cs="Times New Roman"/>
          <w:sz w:val="24"/>
          <w:szCs w:val="24"/>
        </w:rPr>
        <w:fldChar w:fldCharType="end"/>
      </w:r>
      <w:r w:rsidR="00C0571E" w:rsidRPr="008F5997">
        <w:rPr>
          <w:rFonts w:ascii="Times New Roman" w:hAnsi="Times New Roman" w:cs="Times New Roman"/>
          <w:sz w:val="24"/>
          <w:szCs w:val="24"/>
        </w:rPr>
        <w:t>.</w:t>
      </w:r>
    </w:p>
    <w:p w14:paraId="1C1713C1" w14:textId="77777777" w:rsidR="005414A1" w:rsidRPr="008F5997" w:rsidRDefault="005414A1" w:rsidP="0094234A">
      <w:pPr>
        <w:pStyle w:val="ListParagraph"/>
        <w:ind w:left="0"/>
        <w:jc w:val="both"/>
        <w:rPr>
          <w:rFonts w:cs="Times New Roman"/>
          <w:b/>
          <w:bCs/>
          <w:szCs w:val="24"/>
          <w:lang w:val="id-ID"/>
        </w:rPr>
      </w:pPr>
      <w:r w:rsidRPr="008F5997">
        <w:rPr>
          <w:rFonts w:cs="Times New Roman"/>
          <w:b/>
          <w:bCs/>
          <w:szCs w:val="24"/>
          <w:lang w:val="id-ID"/>
        </w:rPr>
        <w:t xml:space="preserve">2.3.5.1 Advantages of Project Based Learning </w:t>
      </w:r>
    </w:p>
    <w:p w14:paraId="3C5D9A98"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Increase students' motivation to learn, encourage their ability to do important work, and they need to be rewarded. </w:t>
      </w:r>
    </w:p>
    <w:p w14:paraId="6E009DFF"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Improve problem solving skills. </w:t>
      </w:r>
    </w:p>
    <w:p w14:paraId="28BA253E"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Makes students become more active and successfully solve complex problems. </w:t>
      </w:r>
    </w:p>
    <w:p w14:paraId="08337AB1"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Enhances collaboration. </w:t>
      </w:r>
    </w:p>
    <w:p w14:paraId="39F6907F"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Encourages students to develop and practice communication skills. </w:t>
      </w:r>
    </w:p>
    <w:p w14:paraId="43123AD1"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Improve students' skills in managing resources. </w:t>
      </w:r>
    </w:p>
    <w:p w14:paraId="2D67463C"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Provides students with learning and practical experience in organizing projects, and making allocations of time and other resources such as supplies to complete tasks. </w:t>
      </w:r>
    </w:p>
    <w:p w14:paraId="6DFE2B42"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Provides learning experiences that engage students in complex ways and are designed to evolve with the real world. </w:t>
      </w:r>
    </w:p>
    <w:p w14:paraId="4ACE7D69" w14:textId="77777777"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 xml:space="preserve">Engage students to learn to retrieve information and demonstrate their knowledge, then apply it to the real world. </w:t>
      </w:r>
    </w:p>
    <w:p w14:paraId="22FC6827" w14:textId="0F9603AC" w:rsidR="005414A1" w:rsidRPr="008F5997" w:rsidRDefault="005414A1" w:rsidP="0094234A">
      <w:pPr>
        <w:pStyle w:val="ListParagraph"/>
        <w:numPr>
          <w:ilvl w:val="0"/>
          <w:numId w:val="10"/>
        </w:numPr>
        <w:jc w:val="both"/>
        <w:rPr>
          <w:rFonts w:cs="Times New Roman"/>
          <w:szCs w:val="24"/>
          <w:lang w:val="id-ID"/>
        </w:rPr>
      </w:pPr>
      <w:r w:rsidRPr="008F5997">
        <w:rPr>
          <w:rFonts w:cs="Times New Roman"/>
          <w:szCs w:val="24"/>
          <w:lang w:val="id-ID"/>
        </w:rPr>
        <w:t>Make the learning setting fun, so that both students and educators enjoy the learning process.</w:t>
      </w:r>
    </w:p>
    <w:p w14:paraId="5BD06864" w14:textId="2F44C503" w:rsidR="007C53C0" w:rsidRPr="008F5997" w:rsidRDefault="007C53C0" w:rsidP="0094234A">
      <w:pPr>
        <w:spacing w:line="360" w:lineRule="auto"/>
        <w:ind w:left="360" w:firstLine="360"/>
        <w:jc w:val="both"/>
        <w:rPr>
          <w:rFonts w:ascii="Times New Roman" w:hAnsi="Times New Roman" w:cs="Times New Roman"/>
          <w:szCs w:val="24"/>
          <w:lang w:val="id-ID"/>
        </w:rPr>
      </w:pPr>
      <w:r w:rsidRPr="008F5997">
        <w:rPr>
          <w:rFonts w:ascii="Times New Roman" w:hAnsi="Times New Roman" w:cs="Times New Roman"/>
          <w:sz w:val="24"/>
          <w:szCs w:val="28"/>
          <w:lang w:val="id-ID"/>
        </w:rPr>
        <w:t>On the whole, PjBL offers transformative educational experiences that engage students, develop essential skills, and prepare them for success in a rapidly changing world.</w:t>
      </w:r>
    </w:p>
    <w:p w14:paraId="48346FD1" w14:textId="77777777" w:rsidR="005414A1" w:rsidRPr="008F5997" w:rsidRDefault="005414A1" w:rsidP="0094234A">
      <w:pPr>
        <w:pStyle w:val="ListParagraph"/>
        <w:ind w:left="0"/>
        <w:jc w:val="both"/>
        <w:rPr>
          <w:rFonts w:cs="Times New Roman"/>
          <w:b/>
          <w:bCs/>
          <w:szCs w:val="24"/>
          <w:lang w:val="id-ID"/>
        </w:rPr>
      </w:pPr>
      <w:r w:rsidRPr="008F5997">
        <w:rPr>
          <w:rFonts w:cs="Times New Roman"/>
          <w:b/>
          <w:bCs/>
          <w:szCs w:val="24"/>
          <w:lang w:val="id-ID"/>
        </w:rPr>
        <w:t>2.3.5.2 Disadvantages of Project Based Learning Model</w:t>
      </w:r>
    </w:p>
    <w:p w14:paraId="1EB281FD" w14:textId="77777777" w:rsidR="005414A1" w:rsidRDefault="005414A1" w:rsidP="0094234A">
      <w:pPr>
        <w:pStyle w:val="ListParagraph"/>
        <w:ind w:left="0" w:firstLine="720"/>
        <w:jc w:val="both"/>
        <w:rPr>
          <w:rFonts w:cs="Times New Roman"/>
          <w:szCs w:val="24"/>
          <w:lang w:val="en-US"/>
        </w:rPr>
      </w:pPr>
      <w:r w:rsidRPr="008F5997">
        <w:rPr>
          <w:rFonts w:cs="Times New Roman"/>
          <w:szCs w:val="24"/>
          <w:lang w:val="id-ID"/>
        </w:rPr>
        <w:t>Besides having advantages, project-based learning also has disadvantages, which are:</w:t>
      </w:r>
    </w:p>
    <w:p w14:paraId="563BCDA9" w14:textId="77777777" w:rsidR="00B844AE" w:rsidRPr="00B844AE" w:rsidRDefault="00B844AE" w:rsidP="0094234A">
      <w:pPr>
        <w:pStyle w:val="ListParagraph"/>
        <w:ind w:left="0" w:firstLine="720"/>
        <w:jc w:val="both"/>
        <w:rPr>
          <w:rFonts w:cs="Times New Roman"/>
          <w:szCs w:val="24"/>
          <w:lang w:val="en-US"/>
        </w:rPr>
      </w:pPr>
    </w:p>
    <w:p w14:paraId="6EF0DE89" w14:textId="62E6A165" w:rsidR="002E27F3"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lastRenderedPageBreak/>
        <w:t>Requires a lot of time to complete the project</w:t>
      </w:r>
      <w:r w:rsidR="00E157DE" w:rsidRPr="008F5997">
        <w:rPr>
          <w:rFonts w:cs="Times New Roman"/>
          <w:szCs w:val="24"/>
          <w:lang w:val="id-ID"/>
        </w:rPr>
        <w:t>.</w:t>
      </w:r>
    </w:p>
    <w:p w14:paraId="7EA8F603" w14:textId="64EFE9BB" w:rsidR="002E27F3"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t>Requires quite a lot of money</w:t>
      </w:r>
      <w:r w:rsidR="00E157DE" w:rsidRPr="008F5997">
        <w:rPr>
          <w:rFonts w:cs="Times New Roman"/>
          <w:szCs w:val="24"/>
          <w:lang w:val="id-ID"/>
        </w:rPr>
        <w:t>.</w:t>
      </w:r>
    </w:p>
    <w:p w14:paraId="7654B1D5" w14:textId="6CB1329F" w:rsidR="002E27F3"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t>Many teachers feel comfortable with the traditional classroom, where the teacher plays the role in classroom learning</w:t>
      </w:r>
      <w:r w:rsidR="00E157DE" w:rsidRPr="008F5997">
        <w:rPr>
          <w:rFonts w:cs="Times New Roman"/>
          <w:szCs w:val="24"/>
          <w:lang w:val="id-ID"/>
        </w:rPr>
        <w:t>.</w:t>
      </w:r>
    </w:p>
    <w:p w14:paraId="683FF581" w14:textId="1936F712" w:rsidR="002E27F3"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t>The amount of equipment required</w:t>
      </w:r>
      <w:r w:rsidR="00E157DE" w:rsidRPr="008F5997">
        <w:rPr>
          <w:rFonts w:cs="Times New Roman"/>
          <w:szCs w:val="24"/>
          <w:lang w:val="id-ID"/>
        </w:rPr>
        <w:t>.</w:t>
      </w:r>
    </w:p>
    <w:p w14:paraId="41C90B1C" w14:textId="77605B87" w:rsidR="002E27F3"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t>Students with weaknesses in experimentation and information gathering will have difficulty.</w:t>
      </w:r>
    </w:p>
    <w:p w14:paraId="334BF9C7" w14:textId="6922CEB1" w:rsidR="002E27F3"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t>There is a possibility that students are not active in group work.</w:t>
      </w:r>
    </w:p>
    <w:p w14:paraId="1A43409A" w14:textId="686EB32A" w:rsidR="00FB746F" w:rsidRPr="008F5997" w:rsidRDefault="002E27F3" w:rsidP="0094234A">
      <w:pPr>
        <w:pStyle w:val="ListParagraph"/>
        <w:numPr>
          <w:ilvl w:val="0"/>
          <w:numId w:val="9"/>
        </w:numPr>
        <w:ind w:left="1080"/>
        <w:jc w:val="both"/>
        <w:rPr>
          <w:rFonts w:cs="Times New Roman"/>
          <w:szCs w:val="24"/>
          <w:lang w:val="id-ID"/>
        </w:rPr>
      </w:pPr>
      <w:r w:rsidRPr="008F5997">
        <w:rPr>
          <w:rFonts w:cs="Times New Roman"/>
          <w:szCs w:val="24"/>
          <w:lang w:val="id-ID"/>
        </w:rPr>
        <w:t>When the topic given to each group is different, it is feared that students cannot understand the topic as a whole.</w:t>
      </w:r>
    </w:p>
    <w:p w14:paraId="2481CABF" w14:textId="13F24B42" w:rsidR="00963683" w:rsidRPr="008F5997" w:rsidRDefault="0062740A" w:rsidP="0094234A">
      <w:pPr>
        <w:spacing w:line="360" w:lineRule="auto"/>
        <w:ind w:left="720" w:firstLine="360"/>
        <w:jc w:val="both"/>
        <w:rPr>
          <w:rFonts w:ascii="Times New Roman" w:hAnsi="Times New Roman" w:cs="Times New Roman"/>
          <w:sz w:val="24"/>
          <w:szCs w:val="28"/>
          <w:lang w:val="id-ID"/>
        </w:rPr>
      </w:pPr>
      <w:r w:rsidRPr="008F5997">
        <w:rPr>
          <w:rFonts w:ascii="Times New Roman" w:hAnsi="Times New Roman" w:cs="Times New Roman"/>
          <w:sz w:val="24"/>
          <w:szCs w:val="28"/>
          <w:lang w:val="id-ID"/>
        </w:rPr>
        <w:t>Although PjBL offers many benefits, there are some challenges that educators and institutions must face to ensure its successful implementation. By recognizing and mitigating these weaknesses, educators can create a more effective and balanced learning experience for students.</w:t>
      </w:r>
    </w:p>
    <w:p w14:paraId="7229E65D" w14:textId="3225373B" w:rsidR="0062740A" w:rsidRPr="008F5997" w:rsidRDefault="00786F44" w:rsidP="0094234A">
      <w:pPr>
        <w:spacing w:line="360" w:lineRule="auto"/>
        <w:ind w:firstLine="720"/>
        <w:jc w:val="both"/>
        <w:rPr>
          <w:rFonts w:ascii="Times New Roman" w:hAnsi="Times New Roman" w:cs="Times New Roman"/>
          <w:sz w:val="24"/>
          <w:szCs w:val="28"/>
          <w:lang w:val="id-ID"/>
        </w:rPr>
      </w:pPr>
      <w:r w:rsidRPr="008F5997">
        <w:rPr>
          <w:rFonts w:ascii="Times New Roman" w:hAnsi="Times New Roman" w:cs="Times New Roman"/>
          <w:sz w:val="24"/>
          <w:szCs w:val="28"/>
          <w:lang w:val="id-ID"/>
        </w:rPr>
        <w:t>Project-based learning (PjBL) and speaking skills are closely related, as P</w:t>
      </w:r>
      <w:r w:rsidR="00DB307C" w:rsidRPr="008F5997">
        <w:rPr>
          <w:rFonts w:ascii="Times New Roman" w:hAnsi="Times New Roman" w:cs="Times New Roman"/>
          <w:sz w:val="24"/>
          <w:szCs w:val="28"/>
          <w:lang w:val="id-ID"/>
        </w:rPr>
        <w:t>j</w:t>
      </w:r>
      <w:r w:rsidRPr="008F5997">
        <w:rPr>
          <w:rFonts w:ascii="Times New Roman" w:hAnsi="Times New Roman" w:cs="Times New Roman"/>
          <w:sz w:val="24"/>
          <w:szCs w:val="28"/>
          <w:lang w:val="id-ID"/>
        </w:rPr>
        <w:t>BL provides students with authentic opportunities to develop and practice their oral communication skills. In PjBL, students engage in collaborative projects that often require them to present their findings, ideas and solutions to an audience, whether classmates, teachers or community members. When students work in teams, they learn to communicate effectively, share responsibilities, and give and receive feedback, which are essential components of strong speaking skills.</w:t>
      </w:r>
    </w:p>
    <w:p w14:paraId="66EAFA62" w14:textId="554537A4" w:rsidR="005167CD" w:rsidRPr="008F5997" w:rsidRDefault="00DB307C" w:rsidP="0094234A">
      <w:pPr>
        <w:pStyle w:val="Heading3"/>
        <w:rPr>
          <w:rFonts w:cs="Times New Roman"/>
          <w:lang w:val="id-ID"/>
        </w:rPr>
      </w:pPr>
      <w:bookmarkStart w:id="34" w:name="_Toc182562314"/>
      <w:r w:rsidRPr="008F5997">
        <w:rPr>
          <w:rFonts w:cs="Times New Roman"/>
          <w:lang w:val="id-ID"/>
        </w:rPr>
        <w:t>2.4 Speaking Skill</w:t>
      </w:r>
      <w:bookmarkEnd w:id="34"/>
    </w:p>
    <w:p w14:paraId="4FCFDE6B" w14:textId="571F11B9" w:rsidR="00176BCB" w:rsidRPr="008F5997" w:rsidRDefault="00176BCB"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lang w:val="id-ID"/>
        </w:rPr>
        <w:tab/>
      </w:r>
      <w:r w:rsidRPr="008F5997">
        <w:rPr>
          <w:rFonts w:ascii="Times New Roman" w:hAnsi="Times New Roman" w:cs="Times New Roman"/>
          <w:sz w:val="24"/>
          <w:szCs w:val="24"/>
          <w:lang w:val="id-ID"/>
        </w:rPr>
        <w:t xml:space="preserve">One of the language skill that students learning English as a second language need to have is speaking. </w:t>
      </w:r>
      <w:r w:rsidR="008B7741" w:rsidRPr="008F5997">
        <w:rPr>
          <w:rFonts w:ascii="Times New Roman" w:hAnsi="Times New Roman" w:cs="Times New Roman"/>
          <w:sz w:val="24"/>
          <w:szCs w:val="24"/>
          <w:lang w:val="id-ID"/>
        </w:rPr>
        <w:t xml:space="preserve">According to </w:t>
      </w:r>
      <w:r w:rsidR="002028FC" w:rsidRPr="008F5997">
        <w:rPr>
          <w:rFonts w:ascii="Times New Roman" w:hAnsi="Times New Roman" w:cs="Times New Roman"/>
          <w:sz w:val="24"/>
          <w:szCs w:val="24"/>
          <w:lang w:val="id-ID"/>
        </w:rPr>
        <w:fldChar w:fldCharType="begin" w:fldLock="1"/>
      </w:r>
      <w:r w:rsidR="00003F35" w:rsidRPr="008F5997">
        <w:rPr>
          <w:rFonts w:ascii="Times New Roman" w:hAnsi="Times New Roman" w:cs="Times New Roman"/>
          <w:sz w:val="24"/>
          <w:szCs w:val="24"/>
          <w:lang w:val="id-ID"/>
        </w:rPr>
        <w:instrText>ADDIN CSL_CITATION {"citationItems":[{"id":"ITEM-1","itemData":{"author":[{"dropping-particle":"","family":"Richards","given":"Jack C","non-dropping-particle":"","parse-names":false,"suffix":""}],"id":"ITEM-1","issued":{"date-parts":[["0"]]},"page":"1-37","title":"Teaching Listening and Speaking : From Theory to Practice","type":"article-journal"},"uris":["http://www.mendeley.com/documents/?uuid=7f754918-b1a6-407f-81a4-1d98fb5a8c62"]}],"mendeley":{"formattedCitation":"(Richards, n.d.)","manualFormatting":"Richards, n.d. (2008)","plainTextFormattedCitation":"(Richards, n.d.)","previouslyFormattedCitation":"(Richards, n.d.)"},"properties":{"noteIndex":0},"schema":"https://github.com/citation-style-language/schema/raw/master/csl-citation.json"}</w:instrText>
      </w:r>
      <w:r w:rsidR="002028FC" w:rsidRPr="008F5997">
        <w:rPr>
          <w:rFonts w:ascii="Times New Roman" w:hAnsi="Times New Roman" w:cs="Times New Roman"/>
          <w:sz w:val="24"/>
          <w:szCs w:val="24"/>
          <w:lang w:val="id-ID"/>
        </w:rPr>
        <w:fldChar w:fldCharType="separate"/>
      </w:r>
      <w:r w:rsidR="002028FC" w:rsidRPr="008F5997">
        <w:rPr>
          <w:rFonts w:ascii="Times New Roman" w:hAnsi="Times New Roman" w:cs="Times New Roman"/>
          <w:noProof/>
          <w:sz w:val="24"/>
          <w:szCs w:val="24"/>
          <w:lang w:val="id-ID"/>
        </w:rPr>
        <w:t>Richards, n.d.</w:t>
      </w:r>
      <w:r w:rsidR="00F02A2D" w:rsidRPr="008F5997">
        <w:rPr>
          <w:rFonts w:ascii="Times New Roman" w:hAnsi="Times New Roman" w:cs="Times New Roman"/>
          <w:noProof/>
          <w:sz w:val="24"/>
          <w:szCs w:val="24"/>
          <w:lang w:val="id-ID"/>
        </w:rPr>
        <w:t xml:space="preserve"> (2008</w:t>
      </w:r>
      <w:r w:rsidR="002028FC" w:rsidRPr="008F5997">
        <w:rPr>
          <w:rFonts w:ascii="Times New Roman" w:hAnsi="Times New Roman" w:cs="Times New Roman"/>
          <w:noProof/>
          <w:sz w:val="24"/>
          <w:szCs w:val="24"/>
          <w:lang w:val="id-ID"/>
        </w:rPr>
        <w:t>)</w:t>
      </w:r>
      <w:r w:rsidR="002028FC" w:rsidRPr="008F5997">
        <w:rPr>
          <w:rFonts w:ascii="Times New Roman" w:hAnsi="Times New Roman" w:cs="Times New Roman"/>
          <w:sz w:val="24"/>
          <w:szCs w:val="24"/>
          <w:lang w:val="id-ID"/>
        </w:rPr>
        <w:fldChar w:fldCharType="end"/>
      </w:r>
      <w:r w:rsidR="008B7741" w:rsidRPr="008F5997">
        <w:rPr>
          <w:rFonts w:ascii="Times New Roman" w:hAnsi="Times New Roman" w:cs="Times New Roman"/>
          <w:sz w:val="24"/>
          <w:szCs w:val="24"/>
          <w:lang w:val="id-ID"/>
        </w:rPr>
        <w:t xml:space="preserve">, speaking is the primary medium through which communication occurs, and its development is a major goal in language learning. He emphasizes that speaking involves the production of spoken language and an interactive process of communication. </w:t>
      </w:r>
      <w:r w:rsidRPr="008F5997">
        <w:rPr>
          <w:rFonts w:ascii="Times New Roman" w:hAnsi="Times New Roman" w:cs="Times New Roman"/>
          <w:sz w:val="24"/>
          <w:szCs w:val="24"/>
          <w:lang w:val="id-ID"/>
        </w:rPr>
        <w:t xml:space="preserve">Providing students with the skills to communicate in English correctly and successfully is the main goal of most English language teaching </w:t>
      </w:r>
      <w:r w:rsidR="00A73BA8" w:rsidRPr="008F5997">
        <w:rPr>
          <w:rFonts w:ascii="Times New Roman" w:hAnsi="Times New Roman" w:cs="Times New Roman"/>
          <w:sz w:val="24"/>
          <w:szCs w:val="24"/>
          <w:lang w:val="id-ID"/>
        </w:rPr>
        <w:t>(</w:t>
      </w:r>
      <w:r w:rsidRPr="008F5997">
        <w:rPr>
          <w:rFonts w:ascii="Times New Roman" w:hAnsi="Times New Roman" w:cs="Times New Roman"/>
          <w:sz w:val="24"/>
          <w:szCs w:val="24"/>
          <w:lang w:val="id-ID"/>
        </w:rPr>
        <w:t>Davies &amp; Pearse</w:t>
      </w:r>
      <w:r w:rsidR="00A73BA8" w:rsidRPr="008F5997">
        <w:rPr>
          <w:rFonts w:ascii="Times New Roman" w:hAnsi="Times New Roman" w:cs="Times New Roman"/>
          <w:sz w:val="24"/>
          <w:szCs w:val="24"/>
          <w:lang w:val="id-ID"/>
        </w:rPr>
        <w:t xml:space="preserve"> </w:t>
      </w:r>
      <w:r w:rsidRPr="008F5997">
        <w:rPr>
          <w:rFonts w:ascii="Times New Roman" w:hAnsi="Times New Roman" w:cs="Times New Roman"/>
          <w:sz w:val="24"/>
          <w:szCs w:val="24"/>
          <w:lang w:val="id-ID"/>
        </w:rPr>
        <w:t>2000</w:t>
      </w:r>
      <w:r w:rsidR="00A73BA8" w:rsidRPr="008F5997">
        <w:rPr>
          <w:rFonts w:ascii="Times New Roman" w:hAnsi="Times New Roman" w:cs="Times New Roman"/>
          <w:sz w:val="24"/>
          <w:szCs w:val="24"/>
          <w:lang w:val="id-ID"/>
        </w:rPr>
        <w:t>)</w:t>
      </w:r>
      <w:r w:rsidR="00C41980" w:rsidRPr="008F5997">
        <w:rPr>
          <w:rFonts w:ascii="Times New Roman" w:hAnsi="Times New Roman" w:cs="Times New Roman"/>
          <w:sz w:val="24"/>
          <w:szCs w:val="24"/>
          <w:lang w:val="id-ID"/>
        </w:rPr>
        <w:t xml:space="preserve"> cited in </w:t>
      </w:r>
      <w:r w:rsidR="00C41980" w:rsidRPr="008F5997">
        <w:rPr>
          <w:rFonts w:ascii="Times New Roman" w:hAnsi="Times New Roman" w:cs="Times New Roman"/>
          <w:sz w:val="24"/>
          <w:szCs w:val="24"/>
          <w:lang w:val="id-ID"/>
        </w:rPr>
        <w:fldChar w:fldCharType="begin" w:fldLock="1"/>
      </w:r>
      <w:r w:rsidR="005274B7" w:rsidRPr="008F5997">
        <w:rPr>
          <w:rFonts w:ascii="Times New Roman" w:hAnsi="Times New Roman" w:cs="Times New Roman"/>
          <w:sz w:val="24"/>
          <w:szCs w:val="24"/>
          <w:lang w:val="id-ID"/>
        </w:rPr>
        <w:instrText>ADDIN CSL_CITATION {"citationItems":[{"id":"ITEM-1","itemData":{"DOI":"10.1111/1467-971X.00272","ISSN":"1467971X","author":[{"dropping-particle":"","family":"Savignon","given":"Sandra J.","non-dropping-particle":"","parse-names":false,"suffix":""}],"container-title":"World Englishes","id":"ITEM-1","issue":"1","issued":{"date-parts":[["2003"]]},"page":"55-66","title":"Teaching english as communication: A global perspective","type":"article-journal","volume":"22"},"uris":["http://www.mendeley.com/documents/?uuid=771ac2c1-2d5e-4045-bb9f-621340d8e6af"]}],"mendeley":{"formattedCitation":"(Savignon, 2003)","plainTextFormattedCitation":"(Savignon, 2003)","previouslyFormattedCitation":"(Savignon, 2003)"},"properties":{"noteIndex":0},"schema":"https://github.com/citation-style-language/schema/raw/master/csl-citation.json"}</w:instrText>
      </w:r>
      <w:r w:rsidR="00C41980" w:rsidRPr="008F5997">
        <w:rPr>
          <w:rFonts w:ascii="Times New Roman" w:hAnsi="Times New Roman" w:cs="Times New Roman"/>
          <w:sz w:val="24"/>
          <w:szCs w:val="24"/>
          <w:lang w:val="id-ID"/>
        </w:rPr>
        <w:fldChar w:fldCharType="separate"/>
      </w:r>
      <w:r w:rsidR="00C41980" w:rsidRPr="008F5997">
        <w:rPr>
          <w:rFonts w:ascii="Times New Roman" w:hAnsi="Times New Roman" w:cs="Times New Roman"/>
          <w:noProof/>
          <w:sz w:val="24"/>
          <w:szCs w:val="24"/>
          <w:lang w:val="id-ID"/>
        </w:rPr>
        <w:t>(Savignon, 2003)</w:t>
      </w:r>
      <w:r w:rsidR="00C41980" w:rsidRPr="008F5997">
        <w:rPr>
          <w:rFonts w:ascii="Times New Roman" w:hAnsi="Times New Roman" w:cs="Times New Roman"/>
          <w:sz w:val="24"/>
          <w:szCs w:val="24"/>
          <w:lang w:val="id-ID"/>
        </w:rPr>
        <w:fldChar w:fldCharType="end"/>
      </w:r>
      <w:r w:rsidR="00A73BA8" w:rsidRPr="008F5997">
        <w:rPr>
          <w:rFonts w:ascii="Times New Roman" w:hAnsi="Times New Roman" w:cs="Times New Roman"/>
          <w:sz w:val="24"/>
          <w:szCs w:val="24"/>
          <w:lang w:val="id-ID"/>
        </w:rPr>
        <w:t>.</w:t>
      </w:r>
    </w:p>
    <w:p w14:paraId="4A174ABE" w14:textId="082FE840" w:rsidR="00EA69C9" w:rsidRPr="008F5997" w:rsidRDefault="00EA69C9"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ab/>
      </w:r>
      <w:r w:rsidR="00F203C3" w:rsidRPr="008F5997">
        <w:rPr>
          <w:rFonts w:ascii="Times New Roman" w:hAnsi="Times New Roman" w:cs="Times New Roman"/>
          <w:sz w:val="24"/>
          <w:szCs w:val="24"/>
          <w:lang w:val="id-ID"/>
        </w:rPr>
        <w:t xml:space="preserve">However, in reality, one of the major problems hindering speaking learning in English as a foreign language classrooms is due to the lack of authentic learning situations, so students tend to only gain abstract knowledge which results in an imbalance of language input and output </w:t>
      </w:r>
      <w:r w:rsidR="005274B7" w:rsidRPr="008F5997">
        <w:rPr>
          <w:rFonts w:ascii="Times New Roman" w:hAnsi="Times New Roman" w:cs="Times New Roman"/>
          <w:sz w:val="24"/>
          <w:szCs w:val="24"/>
          <w:lang w:val="id-ID"/>
        </w:rPr>
        <w:fldChar w:fldCharType="begin" w:fldLock="1"/>
      </w:r>
      <w:r w:rsidR="00030ACC" w:rsidRPr="008F5997">
        <w:rPr>
          <w:rFonts w:ascii="Times New Roman" w:hAnsi="Times New Roman" w:cs="Times New Roman"/>
          <w:sz w:val="24"/>
          <w:szCs w:val="24"/>
          <w:lang w:val="id-ID"/>
        </w:rPr>
        <w:instrText>ADDIN CSL_CITATION {"citationItems":[{"id":"ITEM-1","itemData":{"DOI":"10.1016/j.system.2015.06.008","ISSN":"0346251X","abstract":"This study investigated the attitudes of Chinese university students and teachers towards China English (CE), an emerging variety in China and the ideological underpinnings beneath their attitudinal responses. In the study, 1589 university students and 193 English teachers were asked to evaluate the understandability and acceptability of some potential features of CE with a questionnaire survey. Among them, 31 students and 33 teachers were also invited to provide reasons for their survey answers. The study revealed that both the student and teacher participants were reluctant to accept CE as a pedagogical model but their attitudes diverge as specific CE features were involved. The in-depth exploration of their justifications identified that the widespread native speaker English ideology and Chinglish stigma were more important reasons leading to their negative evaluations of CE than concerns for the communicativeness of CE to the outside world. Findings of the study may have important implications for English education in contexts where local varieties of English are emerging.","author":[{"dropping-particle":"","family":"Wang","given":"Weihong","non-dropping-particle":"","parse-names":false,"suffix":""}],"container-title":"System","id":"ITEM-1","issued":{"date-parts":[["2015"]]},"page":"60-72","title":"Teaching English as an international language in China: Investigating university teachers' and students' attitudes towards China English","type":"article-journal","volume":"53"},"uris":["http://www.mendeley.com/documents/?uuid=215a4a7e-63cc-4fc4-a5e6-823e735ba916"]}],"mendeley":{"formattedCitation":"(Wang, 2015)","plainTextFormattedCitation":"(Wang, 2015)","previouslyFormattedCitation":"(Wang, 2015)"},"properties":{"noteIndex":0},"schema":"https://github.com/citation-style-language/schema/raw/master/csl-citation.json"}</w:instrText>
      </w:r>
      <w:r w:rsidR="005274B7" w:rsidRPr="008F5997">
        <w:rPr>
          <w:rFonts w:ascii="Times New Roman" w:hAnsi="Times New Roman" w:cs="Times New Roman"/>
          <w:sz w:val="24"/>
          <w:szCs w:val="24"/>
          <w:lang w:val="id-ID"/>
        </w:rPr>
        <w:fldChar w:fldCharType="separate"/>
      </w:r>
      <w:r w:rsidR="005274B7" w:rsidRPr="008F5997">
        <w:rPr>
          <w:rFonts w:ascii="Times New Roman" w:hAnsi="Times New Roman" w:cs="Times New Roman"/>
          <w:noProof/>
          <w:sz w:val="24"/>
          <w:szCs w:val="24"/>
          <w:lang w:val="id-ID"/>
        </w:rPr>
        <w:t>(Wang, 2015)</w:t>
      </w:r>
      <w:r w:rsidR="005274B7" w:rsidRPr="008F5997">
        <w:rPr>
          <w:rFonts w:ascii="Times New Roman" w:hAnsi="Times New Roman" w:cs="Times New Roman"/>
          <w:sz w:val="24"/>
          <w:szCs w:val="24"/>
          <w:lang w:val="id-ID"/>
        </w:rPr>
        <w:fldChar w:fldCharType="end"/>
      </w:r>
      <w:r w:rsidR="00F203C3" w:rsidRPr="008F5997">
        <w:rPr>
          <w:rFonts w:ascii="Times New Roman" w:hAnsi="Times New Roman" w:cs="Times New Roman"/>
          <w:sz w:val="24"/>
          <w:szCs w:val="24"/>
          <w:lang w:val="id-ID"/>
        </w:rPr>
        <w:t>. In other words, students only understand linguistic competence (vocabulary, grammar, and pronunciation) without further understanding its use in communication. Thus, the language output process is hampered because with authentic learning situations, learners tend to be able to apply what they have learned. This is in line with what Thornbury (2005)</w:t>
      </w:r>
      <w:r w:rsidR="004076ED" w:rsidRPr="008F5997">
        <w:rPr>
          <w:rFonts w:ascii="Times New Roman" w:hAnsi="Times New Roman" w:cs="Times New Roman"/>
          <w:sz w:val="24"/>
          <w:szCs w:val="24"/>
          <w:lang w:val="id-ID"/>
        </w:rPr>
        <w:t xml:space="preserve"> c</w:t>
      </w:r>
      <w:r w:rsidR="00030ACC" w:rsidRPr="008F5997">
        <w:rPr>
          <w:rFonts w:ascii="Times New Roman" w:hAnsi="Times New Roman" w:cs="Times New Roman"/>
          <w:sz w:val="24"/>
          <w:szCs w:val="24"/>
          <w:lang w:val="id-ID"/>
        </w:rPr>
        <w:t xml:space="preserve">ited in </w:t>
      </w:r>
      <w:r w:rsidR="00030ACC" w:rsidRPr="008F5997">
        <w:rPr>
          <w:rFonts w:ascii="Times New Roman" w:hAnsi="Times New Roman" w:cs="Times New Roman"/>
          <w:sz w:val="24"/>
          <w:szCs w:val="24"/>
          <w:lang w:val="id-ID"/>
        </w:rPr>
        <w:fldChar w:fldCharType="begin" w:fldLock="1"/>
      </w:r>
      <w:r w:rsidR="008F0459" w:rsidRPr="008F5997">
        <w:rPr>
          <w:rFonts w:ascii="Times New Roman" w:hAnsi="Times New Roman" w:cs="Times New Roman"/>
          <w:sz w:val="24"/>
          <w:szCs w:val="24"/>
          <w:lang w:val="id-ID"/>
        </w:rPr>
        <w:instrText>ADDIN CSL_CITATION {"citationItems":[{"id":"ITEM-1","itemData":{"abstract":"Speaking is considered to be the mostly sought skill for an individual to be accepted competent in a foreign language. Speaking is more than to form grammatically correct sentences; it rather covers broad areas of mechanics, functions, pragmatics and social interaction. Therefore, any foreign language teaching methodology used in the classroom throughout the history has always sought to develop ways to improve the competency of learners in these areas. In contemporary methodologies the emphasis in speaking is fluency rather than accuracy. In a typical classification the speaking activities in a foreign language classroom usually falls into one of these categories: Awareness raising activities, Controlled activities and Autonomous activities. There are also some speaking strategies that can be implemented to encourage the unmotivated students to produce speaking.","author":[{"dropping-particle":"","family":"Kürüm","given":"Eyüp Yaşar","non-dropping-particle":"","parse-names":false,"suffix":""}],"container-title":"Annals of the University of Oradea: Economic Science","id":"ITEM-1","issue":"1","issued":{"date-parts":[["2016"]]},"page":"264-273","title":"Teaching Speaking Skills","type":"article-journal","volume":"25"},"uris":["http://www.mendeley.com/documents/?uuid=a8ffb4dc-4ffd-4143-841a-7e98f3fbe9df"]}],"mendeley":{"formattedCitation":"(Kürüm, 2016)","manualFormatting":"Kürüm (2016)","plainTextFormattedCitation":"(Kürüm, 2016)","previouslyFormattedCitation":"(Kürüm, 2016)"},"properties":{"noteIndex":0},"schema":"https://github.com/citation-style-language/schema/raw/master/csl-citation.json"}</w:instrText>
      </w:r>
      <w:r w:rsidR="00030ACC" w:rsidRPr="008F5997">
        <w:rPr>
          <w:rFonts w:ascii="Times New Roman" w:hAnsi="Times New Roman" w:cs="Times New Roman"/>
          <w:sz w:val="24"/>
          <w:szCs w:val="24"/>
          <w:lang w:val="id-ID"/>
        </w:rPr>
        <w:fldChar w:fldCharType="separate"/>
      </w:r>
      <w:r w:rsidR="00030ACC" w:rsidRPr="008F5997">
        <w:rPr>
          <w:rFonts w:ascii="Times New Roman" w:hAnsi="Times New Roman" w:cs="Times New Roman"/>
          <w:noProof/>
          <w:sz w:val="24"/>
          <w:szCs w:val="24"/>
          <w:lang w:val="id-ID"/>
        </w:rPr>
        <w:t>Kürüm</w:t>
      </w:r>
      <w:r w:rsidR="00184878" w:rsidRPr="008F5997">
        <w:rPr>
          <w:rFonts w:ascii="Times New Roman" w:hAnsi="Times New Roman" w:cs="Times New Roman"/>
          <w:noProof/>
          <w:sz w:val="24"/>
          <w:szCs w:val="24"/>
          <w:lang w:val="id-ID"/>
        </w:rPr>
        <w:t xml:space="preserve"> (</w:t>
      </w:r>
      <w:r w:rsidR="00030ACC" w:rsidRPr="008F5997">
        <w:rPr>
          <w:rFonts w:ascii="Times New Roman" w:hAnsi="Times New Roman" w:cs="Times New Roman"/>
          <w:noProof/>
          <w:sz w:val="24"/>
          <w:szCs w:val="24"/>
          <w:lang w:val="id-ID"/>
        </w:rPr>
        <w:t>2016)</w:t>
      </w:r>
      <w:r w:rsidR="00030ACC" w:rsidRPr="008F5997">
        <w:rPr>
          <w:rFonts w:ascii="Times New Roman" w:hAnsi="Times New Roman" w:cs="Times New Roman"/>
          <w:sz w:val="24"/>
          <w:szCs w:val="24"/>
          <w:lang w:val="id-ID"/>
        </w:rPr>
        <w:fldChar w:fldCharType="end"/>
      </w:r>
      <w:r w:rsidR="00F203C3" w:rsidRPr="008F5997">
        <w:rPr>
          <w:rFonts w:ascii="Times New Roman" w:hAnsi="Times New Roman" w:cs="Times New Roman"/>
          <w:sz w:val="24"/>
          <w:szCs w:val="24"/>
          <w:lang w:val="id-ID"/>
        </w:rPr>
        <w:t xml:space="preserve"> found, namely that the problem of speaking a foreign language includes two main areas, namely the knowledge factor, meaning that students do not yet have the linguistic aspects that allow them to produce, and the second factor is the skill factor, meaning that the knowledge possessed by students is not yet fluent so it is difficult to apply or practice it. Therefore, after years of learning English, not all language learners can communicate fluently and accurately because they lack the necessary knowledge.</w:t>
      </w:r>
    </w:p>
    <w:p w14:paraId="240A5373" w14:textId="2FD5ACD9" w:rsidR="00042200" w:rsidRPr="008F5997" w:rsidRDefault="00AA5B41"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Therefore, it can be concluded that in learning English as a foreign language, in addition to paying attention to learning materials as language input, learning situations should also be considered to support the language output process. With authentic learning situations, students can have more opportunities to use and produce language by paying attention to the knowledge of when, why, and how a language is used so that they can communicate appropriately.</w:t>
      </w:r>
    </w:p>
    <w:p w14:paraId="05B3FA94" w14:textId="351B530E" w:rsidR="00D174B0" w:rsidRPr="008F5997" w:rsidRDefault="00D174B0" w:rsidP="0094234A">
      <w:pPr>
        <w:pStyle w:val="Heading3"/>
        <w:rPr>
          <w:rFonts w:cs="Times New Roman"/>
          <w:lang w:val="id-ID"/>
        </w:rPr>
      </w:pPr>
      <w:bookmarkStart w:id="35" w:name="_Toc182562315"/>
      <w:r w:rsidRPr="008F5997">
        <w:rPr>
          <w:rFonts w:cs="Times New Roman"/>
          <w:lang w:val="id-ID"/>
        </w:rPr>
        <w:t>2.5 Previous Studies</w:t>
      </w:r>
      <w:bookmarkEnd w:id="35"/>
    </w:p>
    <w:p w14:paraId="0623196C" w14:textId="359AB0E2" w:rsidR="00BB4215" w:rsidRPr="008F5997" w:rsidRDefault="00BB421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b/>
        <w:t>In many studies that related to the particular this context, there are several opinion about PjBL. First one</w:t>
      </w:r>
      <w:r w:rsidR="004D4494" w:rsidRPr="008F5997">
        <w:rPr>
          <w:rFonts w:ascii="Times New Roman" w:hAnsi="Times New Roman" w:cs="Times New Roman"/>
          <w:sz w:val="24"/>
          <w:szCs w:val="24"/>
          <w:lang w:val="id-ID"/>
        </w:rPr>
        <w:t xml:space="preserve"> accor</w:t>
      </w:r>
      <w:r w:rsidR="00C950CA" w:rsidRPr="008F5997">
        <w:rPr>
          <w:rFonts w:ascii="Times New Roman" w:hAnsi="Times New Roman" w:cs="Times New Roman"/>
          <w:sz w:val="24"/>
          <w:szCs w:val="24"/>
          <w:lang w:val="id-ID"/>
        </w:rPr>
        <w:t>d</w:t>
      </w:r>
      <w:r w:rsidR="004D4494" w:rsidRPr="008F5997">
        <w:rPr>
          <w:rFonts w:ascii="Times New Roman" w:hAnsi="Times New Roman" w:cs="Times New Roman"/>
          <w:sz w:val="24"/>
          <w:szCs w:val="24"/>
          <w:lang w:val="id-ID"/>
        </w:rPr>
        <w:t>ing to</w:t>
      </w:r>
      <w:r w:rsidR="008668D4" w:rsidRPr="008F5997">
        <w:rPr>
          <w:rFonts w:ascii="Times New Roman" w:hAnsi="Times New Roman" w:cs="Times New Roman"/>
          <w:sz w:val="24"/>
          <w:szCs w:val="24"/>
          <w:lang w:val="id-ID"/>
        </w:rPr>
        <w:t xml:space="preserve"> </w:t>
      </w:r>
      <w:r w:rsidR="008668D4" w:rsidRPr="008F5997">
        <w:rPr>
          <w:rFonts w:ascii="Times New Roman" w:hAnsi="Times New Roman" w:cs="Times New Roman"/>
          <w:sz w:val="24"/>
          <w:szCs w:val="24"/>
          <w:lang w:val="id-ID"/>
        </w:rPr>
        <w:fldChar w:fldCharType="begin" w:fldLock="1"/>
      </w:r>
      <w:r w:rsidR="00F23AA3" w:rsidRPr="008F5997">
        <w:rPr>
          <w:rFonts w:ascii="Times New Roman" w:hAnsi="Times New Roman" w:cs="Times New Roman"/>
          <w:sz w:val="24"/>
          <w:szCs w:val="24"/>
          <w:lang w:val="id-ID"/>
        </w:rPr>
        <w:instrText>ADDIN CSL_CITATION {"citationItems":[{"id":"ITEM-1","itemData":{"abstract":"Pembelajaran berbasis proyek merupakan salah satu model pembelajaran yang direkomendasikan untuk digunakan dalam pembelajaran menurut kurikulum 2013. Pelaksanaan proses pembelajaran di Sekolah Menengah Kejuruan (SMK) memiliki karakteristik yang berbeda dengan pelaksanaan pembelajaran di Sekolah Menengah Atas (SMA). Guru SMK harus mampu mengembangkan model pembelajaran yang dapat menghasilkan aspek keterampilan kerja. Salah satu masalah paling kritis dalam proses belajar mengajar Bahasa Inggris di Sekolah Menengah Kejuruan adalah keengganan dan kreativitas guru yang kurang untuk menemukan cara agar pembelajaran lebih kreatif dan menyenangkan. Untuk mengetahui sejauh mana pemahaman siswa tentang suatu materi yang telah diajarkan dalam proses belajar mengajar, guru harus memberikan tugas kepada siswa. Penugasan dapat dilakukan dengan model Pembelajaran Berbasis Proyek (PjBL). Tujuan dari penelitian ini adalah untuk mengetahui bagaimana persepsi guru tentang pembelajaran berbasis proyek. Penelitian ini dilakukan dalam desain deskriptif kualitatif yang melibatkan tiga guru Bahasa Inggris SMK di Kabupaten Indragiri Hilir, Provinsi Riau sebagai responden. Penelitian ini menggunakan wawancara semi terstruktur sebagai instrumen pengumpulan data. Hasil analisis menunjukkan bahwa guru memiliki persepsi positif terhadap pembelajaran berbasis proyek. Dapat ditarik kesimpulan bahwa pembelajaran berbasis proyek perlu dilakukan oleh guru di kelas Bahasa Inggris sebagai salah satu model dalam proses belajar mengajar karena berfokus pada siswa.","author":[{"dropping-particle":"","family":"Sari, dkk","given":"2021","non-dropping-particle":"","parse-names":false,"suffix":""}],"id":"ITEM-1","issue":"2","issued":{"date-parts":[["2021"]]},"page":"1-11","title":"Persepsi Guru terhadap Pembelajaran Berbasis Proyek di Sekolah Menengah Kejuruan Teachers ’ Perception on Project -Based Learning in Vocational High School","type":"article-journal","volume":"21"},"uris":["http://www.mendeley.com/documents/?uuid=17032956-41c6-4047-a29e-8f337bef2026"]}],"mendeley":{"formattedCitation":"(Sari, dkk, 2021)","manualFormatting":"Sari, et al., (2021)","plainTextFormattedCitation":"(Sari, dkk, 2021)","previouslyFormattedCitation":"(Sari, dkk, 2021)"},"properties":{"noteIndex":0},"schema":"https://github.com/citation-style-language/schema/raw/master/csl-citation.json"}</w:instrText>
      </w:r>
      <w:r w:rsidR="008668D4" w:rsidRPr="008F5997">
        <w:rPr>
          <w:rFonts w:ascii="Times New Roman" w:hAnsi="Times New Roman" w:cs="Times New Roman"/>
          <w:sz w:val="24"/>
          <w:szCs w:val="24"/>
          <w:lang w:val="id-ID"/>
        </w:rPr>
        <w:fldChar w:fldCharType="separate"/>
      </w:r>
      <w:r w:rsidR="008668D4" w:rsidRPr="008F5997">
        <w:rPr>
          <w:rFonts w:ascii="Times New Roman" w:hAnsi="Times New Roman" w:cs="Times New Roman"/>
          <w:noProof/>
          <w:sz w:val="24"/>
          <w:szCs w:val="24"/>
          <w:lang w:val="id-ID"/>
        </w:rPr>
        <w:t xml:space="preserve">Sari, </w:t>
      </w:r>
      <w:r w:rsidR="003F3BC4" w:rsidRPr="008F5997">
        <w:rPr>
          <w:rFonts w:ascii="Times New Roman" w:hAnsi="Times New Roman" w:cs="Times New Roman"/>
          <w:noProof/>
          <w:sz w:val="24"/>
          <w:szCs w:val="24"/>
          <w:lang w:val="id-ID"/>
        </w:rPr>
        <w:t>et al</w:t>
      </w:r>
      <w:r w:rsidR="00AD4458" w:rsidRPr="008F5997">
        <w:rPr>
          <w:rFonts w:ascii="Times New Roman" w:hAnsi="Times New Roman" w:cs="Times New Roman"/>
          <w:noProof/>
          <w:sz w:val="24"/>
          <w:szCs w:val="24"/>
          <w:lang w:val="id-ID"/>
        </w:rPr>
        <w:t>.</w:t>
      </w:r>
      <w:r w:rsidR="008668D4" w:rsidRPr="008F5997">
        <w:rPr>
          <w:rFonts w:ascii="Times New Roman" w:hAnsi="Times New Roman" w:cs="Times New Roman"/>
          <w:noProof/>
          <w:sz w:val="24"/>
          <w:szCs w:val="24"/>
          <w:lang w:val="id-ID"/>
        </w:rPr>
        <w:t xml:space="preserve">, </w:t>
      </w:r>
      <w:r w:rsidR="004D4494" w:rsidRPr="008F5997">
        <w:rPr>
          <w:rFonts w:ascii="Times New Roman" w:hAnsi="Times New Roman" w:cs="Times New Roman"/>
          <w:noProof/>
          <w:sz w:val="24"/>
          <w:szCs w:val="24"/>
          <w:lang w:val="id-ID"/>
        </w:rPr>
        <w:t>(</w:t>
      </w:r>
      <w:r w:rsidR="008668D4" w:rsidRPr="008F5997">
        <w:rPr>
          <w:rFonts w:ascii="Times New Roman" w:hAnsi="Times New Roman" w:cs="Times New Roman"/>
          <w:noProof/>
          <w:sz w:val="24"/>
          <w:szCs w:val="24"/>
          <w:lang w:val="id-ID"/>
        </w:rPr>
        <w:t>2021)</w:t>
      </w:r>
      <w:r w:rsidR="008668D4" w:rsidRPr="008F5997">
        <w:rPr>
          <w:rFonts w:ascii="Times New Roman" w:hAnsi="Times New Roman" w:cs="Times New Roman"/>
          <w:sz w:val="24"/>
          <w:szCs w:val="24"/>
          <w:lang w:val="id-ID"/>
        </w:rPr>
        <w:fldChar w:fldCharType="end"/>
      </w:r>
      <w:r w:rsidR="00AD4458" w:rsidRPr="008F5997">
        <w:rPr>
          <w:rFonts w:ascii="Times New Roman" w:hAnsi="Times New Roman" w:cs="Times New Roman"/>
          <w:sz w:val="24"/>
          <w:szCs w:val="24"/>
          <w:lang w:val="id-ID"/>
        </w:rPr>
        <w:t xml:space="preserve"> </w:t>
      </w:r>
      <w:r w:rsidR="009177C8" w:rsidRPr="008F5997">
        <w:rPr>
          <w:rFonts w:ascii="Times New Roman" w:hAnsi="Times New Roman" w:cs="Times New Roman"/>
          <w:sz w:val="24"/>
          <w:szCs w:val="24"/>
          <w:lang w:val="id-ID"/>
        </w:rPr>
        <w:t>shows that teachers have positive perception towards project-based learning. It can be concluded that project-based learning needs to be practiced by teachers in English classes as one of the models in the teaching and learning process because it focuses on students.</w:t>
      </w:r>
      <w:r w:rsidR="004D4494" w:rsidRPr="008F5997">
        <w:rPr>
          <w:rFonts w:ascii="Times New Roman" w:hAnsi="Times New Roman" w:cs="Times New Roman"/>
          <w:sz w:val="24"/>
          <w:szCs w:val="24"/>
          <w:lang w:val="id-ID"/>
        </w:rPr>
        <w:t xml:space="preserve"> </w:t>
      </w:r>
    </w:p>
    <w:p w14:paraId="0D77513B" w14:textId="6A15734E" w:rsidR="00C950CA" w:rsidRPr="008F5997" w:rsidRDefault="00C226BD"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b/>
      </w:r>
      <w:r w:rsidR="00F23AA3" w:rsidRPr="008F5997">
        <w:rPr>
          <w:rFonts w:ascii="Times New Roman" w:hAnsi="Times New Roman" w:cs="Times New Roman"/>
          <w:sz w:val="24"/>
          <w:szCs w:val="24"/>
          <w:lang w:val="id-ID"/>
        </w:rPr>
        <w:fldChar w:fldCharType="begin" w:fldLock="1"/>
      </w:r>
      <w:r w:rsidR="00D93235" w:rsidRPr="008F5997">
        <w:rPr>
          <w:rFonts w:ascii="Times New Roman" w:hAnsi="Times New Roman" w:cs="Times New Roman"/>
          <w:sz w:val="24"/>
          <w:szCs w:val="24"/>
          <w:lang w:val="id-ID"/>
        </w:rPr>
        <w:instrText>ADDIN CSL_CITATION {"citationItems":[{"id":"ITEM-1","itemData":{"author":[{"dropping-particle":"","family":"Cintang","given":"Nyai","non-dropping-particle":"","parse-names":false,"suffix":""},{"dropping-particle":"","family":"Setyowati","given":"Dewi Liesnoor","non-dropping-particle":"","parse-names":false,"suffix":""},{"dropping-particle":"","family":"Sularti","given":"Sri","non-dropping-particle":"","parse-names":false,"suffix":""},{"dropping-particle":"","family":"Handayani","given":"Dewanti","non-dropping-particle":"","parse-names":false,"suffix":""}],"id":"ITEM-1","issue":"24","issued":{"date-parts":[["2017"]]},"title":"Perception of Primary School Teachers towards the Implementation of Project Based Learning","type":"article-journal","volume":"6"},"uris":["http://www.mendeley.com/documents/?uuid=f2d6766b-26bb-4ae8-8baa-dd00d2d1c188"]}],"mendeley":{"formattedCitation":"(Cintang et al., 2017)","manualFormatting":"Cintang et al., (2017)","plainTextFormattedCitation":"(Cintang et al., 2017)","previouslyFormattedCitation":"(Cintang et al., 2017)"},"properties":{"noteIndex":0},"schema":"https://github.com/citation-style-language/schema/raw/master/csl-citation.json"}</w:instrText>
      </w:r>
      <w:r w:rsidR="00F23AA3" w:rsidRPr="008F5997">
        <w:rPr>
          <w:rFonts w:ascii="Times New Roman" w:hAnsi="Times New Roman" w:cs="Times New Roman"/>
          <w:sz w:val="24"/>
          <w:szCs w:val="24"/>
          <w:lang w:val="id-ID"/>
        </w:rPr>
        <w:fldChar w:fldCharType="separate"/>
      </w:r>
      <w:r w:rsidR="00F23AA3" w:rsidRPr="008F5997">
        <w:rPr>
          <w:rFonts w:ascii="Times New Roman" w:hAnsi="Times New Roman" w:cs="Times New Roman"/>
          <w:noProof/>
          <w:sz w:val="24"/>
          <w:szCs w:val="24"/>
          <w:lang w:val="id-ID"/>
        </w:rPr>
        <w:t xml:space="preserve">Cintang et al., </w:t>
      </w:r>
      <w:r w:rsidR="002E6729" w:rsidRPr="008F5997">
        <w:rPr>
          <w:rFonts w:ascii="Times New Roman" w:hAnsi="Times New Roman" w:cs="Times New Roman"/>
          <w:noProof/>
          <w:sz w:val="24"/>
          <w:szCs w:val="24"/>
          <w:lang w:val="id-ID"/>
        </w:rPr>
        <w:t>(</w:t>
      </w:r>
      <w:r w:rsidR="00F23AA3" w:rsidRPr="008F5997">
        <w:rPr>
          <w:rFonts w:ascii="Times New Roman" w:hAnsi="Times New Roman" w:cs="Times New Roman"/>
          <w:noProof/>
          <w:sz w:val="24"/>
          <w:szCs w:val="24"/>
          <w:lang w:val="id-ID"/>
        </w:rPr>
        <w:t>2017)</w:t>
      </w:r>
      <w:r w:rsidR="00F23AA3" w:rsidRPr="008F5997">
        <w:rPr>
          <w:rFonts w:ascii="Times New Roman" w:hAnsi="Times New Roman" w:cs="Times New Roman"/>
          <w:sz w:val="24"/>
          <w:szCs w:val="24"/>
          <w:lang w:val="id-ID"/>
        </w:rPr>
        <w:fldChar w:fldCharType="end"/>
      </w:r>
      <w:r w:rsidR="002E6729" w:rsidRPr="008F5997">
        <w:rPr>
          <w:rFonts w:ascii="Times New Roman" w:hAnsi="Times New Roman" w:cs="Times New Roman"/>
          <w:sz w:val="24"/>
          <w:szCs w:val="24"/>
          <w:lang w:val="id-ID"/>
        </w:rPr>
        <w:t xml:space="preserve"> </w:t>
      </w:r>
      <w:r w:rsidR="00451906" w:rsidRPr="008F5997">
        <w:rPr>
          <w:rFonts w:ascii="Times New Roman" w:hAnsi="Times New Roman" w:cs="Times New Roman"/>
          <w:sz w:val="24"/>
          <w:szCs w:val="24"/>
          <w:lang w:val="id-ID"/>
        </w:rPr>
        <w:t>through their resea</w:t>
      </w:r>
      <w:r w:rsidR="00423CC0" w:rsidRPr="008F5997">
        <w:rPr>
          <w:rFonts w:ascii="Times New Roman" w:hAnsi="Times New Roman" w:cs="Times New Roman"/>
          <w:sz w:val="24"/>
          <w:szCs w:val="24"/>
          <w:lang w:val="id-ID"/>
        </w:rPr>
        <w:t xml:space="preserve">rch on </w:t>
      </w:r>
      <w:r w:rsidR="00C0591A" w:rsidRPr="008F5997">
        <w:rPr>
          <w:rFonts w:ascii="Times New Roman" w:hAnsi="Times New Roman" w:cs="Times New Roman"/>
          <w:sz w:val="24"/>
          <w:szCs w:val="24"/>
          <w:lang w:val="id-ID"/>
        </w:rPr>
        <w:t>elementary school teachers' perceptions of project based learning implementation</w:t>
      </w:r>
      <w:r w:rsidR="004624A1" w:rsidRPr="008F5997">
        <w:rPr>
          <w:rFonts w:ascii="Times New Roman" w:hAnsi="Times New Roman" w:cs="Times New Roman"/>
          <w:sz w:val="24"/>
          <w:szCs w:val="24"/>
          <w:lang w:val="id-ID"/>
        </w:rPr>
        <w:t xml:space="preserve">, based on the results, it can be concluded that teacher's perception on the implementation of project based learning in primary school has special characteristics which derive different </w:t>
      </w:r>
      <w:r w:rsidR="004624A1" w:rsidRPr="008F5997">
        <w:rPr>
          <w:rFonts w:ascii="Times New Roman" w:hAnsi="Times New Roman" w:cs="Times New Roman"/>
          <w:sz w:val="24"/>
          <w:szCs w:val="24"/>
          <w:lang w:val="id-ID"/>
        </w:rPr>
        <w:lastRenderedPageBreak/>
        <w:t>interpretations of project based learning conducted in the pilot project primary school.</w:t>
      </w:r>
    </w:p>
    <w:p w14:paraId="7F408586" w14:textId="5C4E8F4F" w:rsidR="00C226BD" w:rsidRPr="008F5997" w:rsidRDefault="007B26FA"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b/>
      </w:r>
      <w:r w:rsidR="0039415E" w:rsidRPr="008F5997">
        <w:rPr>
          <w:rFonts w:ascii="Times New Roman" w:hAnsi="Times New Roman" w:cs="Times New Roman"/>
          <w:sz w:val="24"/>
          <w:szCs w:val="24"/>
          <w:lang w:val="id-ID"/>
        </w:rPr>
        <w:t> (2023), based on their research on the implementation of the project-based learning model in the emancipated curriculum, it can be concluded that the emancipated curriculum is a solution to the rigid and overly theoretical curriculum in Indonesia</w:t>
      </w:r>
      <w:r w:rsidR="007555E7" w:rsidRPr="008F5997">
        <w:rPr>
          <w:rFonts w:ascii="Times New Roman" w:hAnsi="Times New Roman" w:cs="Times New Roman"/>
          <w:sz w:val="24"/>
          <w:szCs w:val="24"/>
          <w:lang w:val="id-ID"/>
        </w:rPr>
        <w:t xml:space="preserve">. </w:t>
      </w:r>
      <w:r w:rsidR="000F505B" w:rsidRPr="008F5997">
        <w:rPr>
          <w:rFonts w:ascii="Times New Roman" w:hAnsi="Times New Roman" w:cs="Times New Roman"/>
          <w:sz w:val="24"/>
          <w:szCs w:val="24"/>
          <w:lang w:val="id-ID"/>
        </w:rPr>
        <w:t>T</w:t>
      </w:r>
      <w:r w:rsidR="007555E7" w:rsidRPr="008F5997">
        <w:rPr>
          <w:rFonts w:ascii="Times New Roman" w:hAnsi="Times New Roman" w:cs="Times New Roman"/>
          <w:sz w:val="24"/>
          <w:szCs w:val="24"/>
          <w:lang w:val="id-ID"/>
        </w:rPr>
        <w:t xml:space="preserve">he </w:t>
      </w:r>
      <w:r w:rsidR="000F505B" w:rsidRPr="008F5997">
        <w:rPr>
          <w:rFonts w:ascii="Times New Roman" w:hAnsi="Times New Roman" w:cs="Times New Roman"/>
          <w:sz w:val="24"/>
          <w:szCs w:val="24"/>
          <w:lang w:val="id-ID"/>
        </w:rPr>
        <w:t>emancipated</w:t>
      </w:r>
      <w:r w:rsidR="007555E7" w:rsidRPr="008F5997">
        <w:rPr>
          <w:rFonts w:ascii="Times New Roman" w:hAnsi="Times New Roman" w:cs="Times New Roman"/>
          <w:sz w:val="24"/>
          <w:szCs w:val="24"/>
          <w:lang w:val="id-ID"/>
        </w:rPr>
        <w:t xml:space="preserve"> curriculum is a curriculum that is flexible and can adjust the conditions around students. this curriculum is heterogeneous and learner-centered. </w:t>
      </w:r>
      <w:r w:rsidR="000F505B" w:rsidRPr="008F5997">
        <w:rPr>
          <w:rFonts w:ascii="Times New Roman" w:hAnsi="Times New Roman" w:cs="Times New Roman"/>
          <w:sz w:val="24"/>
          <w:szCs w:val="24"/>
          <w:lang w:val="id-ID"/>
        </w:rPr>
        <w:t>T</w:t>
      </w:r>
      <w:r w:rsidR="007555E7" w:rsidRPr="008F5997">
        <w:rPr>
          <w:rFonts w:ascii="Times New Roman" w:hAnsi="Times New Roman" w:cs="Times New Roman"/>
          <w:sz w:val="24"/>
          <w:szCs w:val="24"/>
          <w:lang w:val="id-ID"/>
        </w:rPr>
        <w:t xml:space="preserve">o support this, an appropriate model is needed. </w:t>
      </w:r>
      <w:r w:rsidR="000F505B" w:rsidRPr="008F5997">
        <w:rPr>
          <w:rFonts w:ascii="Times New Roman" w:hAnsi="Times New Roman" w:cs="Times New Roman"/>
          <w:sz w:val="24"/>
          <w:szCs w:val="24"/>
          <w:lang w:val="id-ID"/>
        </w:rPr>
        <w:t>P</w:t>
      </w:r>
      <w:r w:rsidR="007555E7" w:rsidRPr="008F5997">
        <w:rPr>
          <w:rFonts w:ascii="Times New Roman" w:hAnsi="Times New Roman" w:cs="Times New Roman"/>
          <w:sz w:val="24"/>
          <w:szCs w:val="24"/>
          <w:lang w:val="id-ID"/>
        </w:rPr>
        <w:t>roject-based learning is a type of teaching and learning that is in accordance with this, because it involves students working on real-world projects directly. it enables learners to be independent, creative and innovative and implement them into real-world projects.</w:t>
      </w:r>
    </w:p>
    <w:p w14:paraId="65C478C8" w14:textId="3E562A05" w:rsidR="00783D4A" w:rsidRPr="008F5997" w:rsidRDefault="00BD7AF6"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b/>
      </w:r>
      <w:r w:rsidR="00A27639" w:rsidRPr="008F5997">
        <w:rPr>
          <w:rFonts w:ascii="Times New Roman" w:hAnsi="Times New Roman" w:cs="Times New Roman"/>
          <w:sz w:val="24"/>
          <w:szCs w:val="24"/>
          <w:lang w:val="id-ID"/>
        </w:rPr>
        <w:fldChar w:fldCharType="begin" w:fldLock="1"/>
      </w:r>
      <w:r w:rsidR="00D826AC" w:rsidRPr="008F5997">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mi","given":"Ibrahim","non-dropping-particle":"","parse-names":false,"suffix":""}],"container-title":"Ejournal.Unkhair.Ac.Id","id":"ITEM-1","issue":"July","issued":{"date-parts":[["2020"]]},"page":"1-23","title":"PENERAPAN PROJECT BASED LEARNING UNTUK MENINGKATKAN KETERAMPILAN MENULIS SISWA SMK Umi","type":"article-journal","volume":"10"},"uris":["http://www.mendeley.com/documents/?uuid=24cc0413-7ae5-47a3-a37d-bb75315c3fb2"]}],"mendeley":{"formattedCitation":"(Umi, 2020)","manualFormatting":"Umi, (2020)","plainTextFormattedCitation":"(Umi, 2020)","previouslyFormattedCitation":"(Umi, 2020)"},"properties":{"noteIndex":0},"schema":"https://github.com/citation-style-language/schema/raw/master/csl-citation.json"}</w:instrText>
      </w:r>
      <w:r w:rsidR="00A27639" w:rsidRPr="008F5997">
        <w:rPr>
          <w:rFonts w:ascii="Times New Roman" w:hAnsi="Times New Roman" w:cs="Times New Roman"/>
          <w:sz w:val="24"/>
          <w:szCs w:val="24"/>
          <w:lang w:val="id-ID"/>
        </w:rPr>
        <w:fldChar w:fldCharType="separate"/>
      </w:r>
      <w:r w:rsidR="00A27639" w:rsidRPr="008F5997">
        <w:rPr>
          <w:rFonts w:ascii="Times New Roman" w:hAnsi="Times New Roman" w:cs="Times New Roman"/>
          <w:noProof/>
          <w:sz w:val="24"/>
          <w:szCs w:val="24"/>
          <w:lang w:val="id-ID"/>
        </w:rPr>
        <w:t xml:space="preserve">Umi, </w:t>
      </w:r>
      <w:r w:rsidR="00495C03" w:rsidRPr="008F5997">
        <w:rPr>
          <w:rFonts w:ascii="Times New Roman" w:hAnsi="Times New Roman" w:cs="Times New Roman"/>
          <w:noProof/>
          <w:sz w:val="24"/>
          <w:szCs w:val="24"/>
          <w:lang w:val="id-ID"/>
        </w:rPr>
        <w:t>(</w:t>
      </w:r>
      <w:r w:rsidR="00A27639" w:rsidRPr="008F5997">
        <w:rPr>
          <w:rFonts w:ascii="Times New Roman" w:hAnsi="Times New Roman" w:cs="Times New Roman"/>
          <w:noProof/>
          <w:sz w:val="24"/>
          <w:szCs w:val="24"/>
          <w:lang w:val="id-ID"/>
        </w:rPr>
        <w:t>2020)</w:t>
      </w:r>
      <w:r w:rsidR="00A27639" w:rsidRPr="008F5997">
        <w:rPr>
          <w:rFonts w:ascii="Times New Roman" w:hAnsi="Times New Roman" w:cs="Times New Roman"/>
          <w:sz w:val="24"/>
          <w:szCs w:val="24"/>
          <w:lang w:val="id-ID"/>
        </w:rPr>
        <w:fldChar w:fldCharType="end"/>
      </w:r>
      <w:r w:rsidR="00495C03" w:rsidRPr="008F5997">
        <w:rPr>
          <w:rFonts w:ascii="Times New Roman" w:hAnsi="Times New Roman" w:cs="Times New Roman"/>
          <w:sz w:val="24"/>
          <w:szCs w:val="24"/>
          <w:lang w:val="id-ID"/>
        </w:rPr>
        <w:t xml:space="preserve"> </w:t>
      </w:r>
      <w:r w:rsidRPr="008F5997">
        <w:rPr>
          <w:rFonts w:ascii="Times New Roman" w:hAnsi="Times New Roman" w:cs="Times New Roman"/>
          <w:sz w:val="24"/>
          <w:szCs w:val="24"/>
          <w:lang w:val="id-ID"/>
        </w:rPr>
        <w:t>in her research on the application of project-based learning to improve the writing skills of smk students, the results showed that after using a project-based learning model can improve students' ability to write descriptive texts. It is recommended that students work collaboratively and share with their friends in writing. Teachers can use the Project-Based Learning model in teaching writing. Because this model can allow students to work collaboratively and share with friends in learning to write so that it can improve their abilities.</w:t>
      </w:r>
    </w:p>
    <w:p w14:paraId="4849637A" w14:textId="4774AC7B" w:rsidR="00B26A39" w:rsidRPr="008F5997" w:rsidRDefault="00D702FD"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fldChar w:fldCharType="begin" w:fldLock="1"/>
      </w:r>
      <w:r w:rsidR="002028FC" w:rsidRPr="008F5997">
        <w:rPr>
          <w:rFonts w:ascii="Times New Roman" w:hAnsi="Times New Roman" w:cs="Times New Roman"/>
          <w:sz w:val="24"/>
          <w:szCs w:val="24"/>
          <w:lang w:val="id-ID"/>
        </w:rPr>
        <w:instrText>ADDIN CSL_CITATION {"citationItems":[{"id":"ITEM-1","itemData":{"author":[{"dropping-particle":"","family":"Trisdiono","given":"Harli","non-dropping-particle":"","parse-names":false,"suffix":""}],"id":"ITEM-1","issue":"5","issued":{"date-parts":[["2014"]]},"title":"Project Based- Learning in Teachers ’ Perspectives","type":"article-journal","volume":"2"},"uris":["http://www.mendeley.com/documents/?uuid=fc315036-0f11-4e6d-b701-60e46b670b90"]}],"mendeley":{"formattedCitation":"(Trisdiono, 2014)","manualFormatting":"Trisdiono, (2014)","plainTextFormattedCitation":"(Trisdiono, 2014)","previouslyFormattedCitation":"(Trisdiono, 2014)"},"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 xml:space="preserve">Trisdiono, </w:t>
      </w:r>
      <w:r w:rsidR="00DC68FE" w:rsidRPr="008F5997">
        <w:rPr>
          <w:rFonts w:ascii="Times New Roman" w:hAnsi="Times New Roman" w:cs="Times New Roman"/>
          <w:noProof/>
          <w:sz w:val="24"/>
          <w:szCs w:val="24"/>
          <w:lang w:val="id-ID"/>
        </w:rPr>
        <w:t>(</w:t>
      </w:r>
      <w:r w:rsidRPr="008F5997">
        <w:rPr>
          <w:rFonts w:ascii="Times New Roman" w:hAnsi="Times New Roman" w:cs="Times New Roman"/>
          <w:noProof/>
          <w:sz w:val="24"/>
          <w:szCs w:val="24"/>
          <w:lang w:val="id-ID"/>
        </w:rPr>
        <w:t>2014)</w:t>
      </w:r>
      <w:r w:rsidRPr="008F5997">
        <w:rPr>
          <w:rFonts w:ascii="Times New Roman" w:hAnsi="Times New Roman" w:cs="Times New Roman"/>
          <w:sz w:val="24"/>
          <w:szCs w:val="24"/>
          <w:lang w:val="id-ID"/>
        </w:rPr>
        <w:fldChar w:fldCharType="end"/>
      </w:r>
      <w:r w:rsidR="00DC68FE" w:rsidRPr="008F5997">
        <w:rPr>
          <w:rFonts w:ascii="Times New Roman" w:hAnsi="Times New Roman" w:cs="Times New Roman"/>
          <w:sz w:val="24"/>
          <w:szCs w:val="24"/>
          <w:lang w:val="id-ID"/>
        </w:rPr>
        <w:t xml:space="preserve"> </w:t>
      </w:r>
      <w:r w:rsidR="00B26A39" w:rsidRPr="008F5997">
        <w:rPr>
          <w:rFonts w:ascii="Times New Roman" w:hAnsi="Times New Roman" w:cs="Times New Roman"/>
          <w:sz w:val="24"/>
          <w:szCs w:val="24"/>
          <w:lang w:val="id-ID"/>
        </w:rPr>
        <w:t>in his research on project-based learning planning experienced obstacles in determining teaching materials in accordance with the curriculum applied by using project-based learning. In its implementation, teachers experience difficulties in terms of time because project-based learning takes quite a long time, and others are worried about disrupting the learning process. In terms of assessment, teachers have difficulty in conducting authentic assessment in the learning process and learning outcomes, especially in the realm of attitudes and skills. Project-based learning can improve students' ability to integrate competency achievement in the domains of attitude, knowledge, and skills, but requires teacher readiness in planning and controlling time so that learning can be carried out well and students can achieve knowledge competencies.</w:t>
      </w:r>
    </w:p>
    <w:p w14:paraId="2C73C842" w14:textId="57E89015" w:rsidR="00B2169F" w:rsidRPr="008F5997" w:rsidRDefault="00D35A99"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Based on previous studies, few have examined Project Based Learning (PjBL) in an emancipated curriculum, specifically focusing on teachers' perceptions of improved speaking among high school students. This study is likely to explore how teachers perceive the effectiveness of P</w:t>
      </w:r>
      <w:r w:rsidR="00263EEF" w:rsidRPr="008F5997">
        <w:rPr>
          <w:rFonts w:ascii="Times New Roman" w:hAnsi="Times New Roman" w:cs="Times New Roman"/>
          <w:sz w:val="24"/>
          <w:szCs w:val="24"/>
          <w:lang w:val="id-ID"/>
        </w:rPr>
        <w:t>jBL</w:t>
      </w:r>
      <w:r w:rsidRPr="008F5997">
        <w:rPr>
          <w:rFonts w:ascii="Times New Roman" w:hAnsi="Times New Roman" w:cs="Times New Roman"/>
          <w:sz w:val="24"/>
          <w:szCs w:val="24"/>
          <w:lang w:val="id-ID"/>
        </w:rPr>
        <w:t>, the challenges they face, and how this instructional approach affects students' ability to communicate effectively. The study might assess factors such as engagement, skill development and the overall impact on the learning environment. These findings will provide insights into how well P</w:t>
      </w:r>
      <w:r w:rsidR="00263EEF" w:rsidRPr="008F5997">
        <w:rPr>
          <w:rFonts w:ascii="Times New Roman" w:hAnsi="Times New Roman" w:cs="Times New Roman"/>
          <w:sz w:val="24"/>
          <w:szCs w:val="24"/>
          <w:lang w:val="id-ID"/>
        </w:rPr>
        <w:t>jBL</w:t>
      </w:r>
      <w:r w:rsidRPr="008F5997">
        <w:rPr>
          <w:rFonts w:ascii="Times New Roman" w:hAnsi="Times New Roman" w:cs="Times New Roman"/>
          <w:sz w:val="24"/>
          <w:szCs w:val="24"/>
          <w:lang w:val="id-ID"/>
        </w:rPr>
        <w:t xml:space="preserve"> aligns with the goals of the emancipat</w:t>
      </w:r>
      <w:r w:rsidR="00263EEF" w:rsidRPr="008F5997">
        <w:rPr>
          <w:rFonts w:ascii="Times New Roman" w:hAnsi="Times New Roman" w:cs="Times New Roman"/>
          <w:sz w:val="24"/>
          <w:szCs w:val="24"/>
          <w:lang w:val="id-ID"/>
        </w:rPr>
        <w:t>ed</w:t>
      </w:r>
      <w:r w:rsidRPr="008F5997">
        <w:rPr>
          <w:rFonts w:ascii="Times New Roman" w:hAnsi="Times New Roman" w:cs="Times New Roman"/>
          <w:sz w:val="24"/>
          <w:szCs w:val="24"/>
          <w:lang w:val="id-ID"/>
        </w:rPr>
        <w:t xml:space="preserve"> curriculum and the potential benefits for improving students' speaking ability based on teachers' perceptions.</w:t>
      </w:r>
    </w:p>
    <w:p w14:paraId="6ED1E0FB" w14:textId="40690C99" w:rsidR="009677D7" w:rsidRPr="008F5997" w:rsidRDefault="0028477B" w:rsidP="0094234A">
      <w:pPr>
        <w:pStyle w:val="Heading3"/>
        <w:rPr>
          <w:rFonts w:cs="Times New Roman"/>
          <w:lang w:val="id-ID"/>
        </w:rPr>
      </w:pPr>
      <w:bookmarkStart w:id="36" w:name="_Toc182562316"/>
      <w:r w:rsidRPr="008F5997">
        <w:rPr>
          <w:rFonts w:cs="Times New Roman"/>
          <w:lang w:val="id-ID"/>
        </w:rPr>
        <w:t>2.6 Chapter Summary</w:t>
      </w:r>
      <w:bookmarkEnd w:id="36"/>
    </w:p>
    <w:p w14:paraId="5AC8FA3C" w14:textId="042E1B6B" w:rsidR="0028477B" w:rsidRPr="008F5997" w:rsidRDefault="0028477B"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The theoretical foundation described earlier explains that the implementation of PjBL in Indonesia has been widely done. In the emacipated curriculum, PjBL itself is one of the approaches to teaching. In the context of this study, the researcher wants to know how teachers perceive learning modules that use emancipated curriculum in an effort to improve speaking skills. According to the existing literature, there is a good response to learning modules that use emancipated curriculum.</w:t>
      </w:r>
    </w:p>
    <w:p w14:paraId="5E0B6F31" w14:textId="77777777" w:rsidR="00EC1B16" w:rsidRPr="008F5997" w:rsidRDefault="00EC1B16" w:rsidP="0094234A">
      <w:pPr>
        <w:spacing w:line="360" w:lineRule="auto"/>
        <w:jc w:val="both"/>
        <w:rPr>
          <w:rFonts w:ascii="Times New Roman" w:hAnsi="Times New Roman" w:cs="Times New Roman"/>
          <w:sz w:val="24"/>
          <w:szCs w:val="24"/>
          <w:lang w:val="id-ID"/>
        </w:rPr>
      </w:pPr>
    </w:p>
    <w:p w14:paraId="0AB3ED7C" w14:textId="33AA69C4" w:rsidR="00EC1B16" w:rsidRPr="008F5997" w:rsidRDefault="00EC1B16" w:rsidP="0094234A">
      <w:pPr>
        <w:spacing w:line="360" w:lineRule="auto"/>
        <w:rPr>
          <w:rFonts w:ascii="Times New Roman" w:hAnsi="Times New Roman" w:cs="Times New Roman"/>
          <w:sz w:val="24"/>
          <w:szCs w:val="24"/>
          <w:lang w:val="id-ID"/>
        </w:rPr>
      </w:pPr>
      <w:r w:rsidRPr="008F5997">
        <w:rPr>
          <w:rFonts w:ascii="Times New Roman" w:hAnsi="Times New Roman" w:cs="Times New Roman"/>
          <w:sz w:val="24"/>
          <w:szCs w:val="24"/>
          <w:lang w:val="id-ID"/>
        </w:rPr>
        <w:br w:type="page"/>
      </w:r>
    </w:p>
    <w:p w14:paraId="4AD4A163" w14:textId="77777777" w:rsidR="007E3474" w:rsidRPr="008F5997" w:rsidRDefault="007E3474" w:rsidP="0094234A">
      <w:pPr>
        <w:pStyle w:val="Heading1"/>
        <w:rPr>
          <w:rFonts w:cs="Times New Roman"/>
          <w:lang w:val="id-ID"/>
        </w:rPr>
        <w:sectPr w:rsidR="007E3474" w:rsidRPr="008F5997" w:rsidSect="00A811DB">
          <w:headerReference w:type="default" r:id="rId17"/>
          <w:footerReference w:type="default" r:id="rId18"/>
          <w:pgSz w:w="11906" w:h="16838"/>
          <w:pgMar w:top="1701" w:right="1701" w:bottom="1701" w:left="2268" w:header="709" w:footer="709" w:gutter="0"/>
          <w:pgNumType w:start="8"/>
          <w:cols w:space="708"/>
          <w:docGrid w:linePitch="360"/>
        </w:sectPr>
      </w:pPr>
    </w:p>
    <w:p w14:paraId="2BA85521" w14:textId="0053AC5B" w:rsidR="00EC1B16" w:rsidRPr="008F5997" w:rsidRDefault="0064325B" w:rsidP="0094234A">
      <w:pPr>
        <w:pStyle w:val="Heading1"/>
        <w:rPr>
          <w:rFonts w:cs="Times New Roman"/>
          <w:lang w:val="id-ID"/>
        </w:rPr>
      </w:pPr>
      <w:bookmarkStart w:id="37" w:name="_Toc182562317"/>
      <w:r w:rsidRPr="008F5997">
        <w:rPr>
          <w:rFonts w:cs="Times New Roman"/>
          <w:lang w:val="id-ID"/>
        </w:rPr>
        <w:lastRenderedPageBreak/>
        <w:t>C</w:t>
      </w:r>
      <w:r w:rsidR="00BA5F89" w:rsidRPr="008F5997">
        <w:rPr>
          <w:rFonts w:cs="Times New Roman"/>
          <w:lang w:val="id-ID"/>
        </w:rPr>
        <w:t>HAPTER</w:t>
      </w:r>
      <w:r w:rsidRPr="008F5997">
        <w:rPr>
          <w:rFonts w:cs="Times New Roman"/>
          <w:lang w:val="id-ID"/>
        </w:rPr>
        <w:t xml:space="preserve"> III</w:t>
      </w:r>
      <w:bookmarkEnd w:id="37"/>
    </w:p>
    <w:p w14:paraId="19DCC95A" w14:textId="6A070372" w:rsidR="0064325B" w:rsidRPr="008F5997" w:rsidRDefault="00852E7F" w:rsidP="0094234A">
      <w:pPr>
        <w:pStyle w:val="Heading2"/>
        <w:rPr>
          <w:rFonts w:cs="Times New Roman"/>
          <w:lang w:val="id-ID"/>
        </w:rPr>
      </w:pPr>
      <w:bookmarkStart w:id="38" w:name="_Toc182562318"/>
      <w:r w:rsidRPr="008F5997">
        <w:rPr>
          <w:rFonts w:cs="Times New Roman"/>
          <w:lang w:val="id-ID"/>
        </w:rPr>
        <w:t>RESEARCH METHODOLOGY</w:t>
      </w:r>
      <w:bookmarkEnd w:id="38"/>
    </w:p>
    <w:p w14:paraId="6B903654" w14:textId="488C574C" w:rsidR="008A3E05" w:rsidRPr="008F5997" w:rsidRDefault="007A56E9"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Reviewing </w:t>
      </w:r>
      <w:r w:rsidR="001D227C" w:rsidRPr="008F5997">
        <w:rPr>
          <w:rFonts w:ascii="Times New Roman" w:hAnsi="Times New Roman" w:cs="Times New Roman"/>
          <w:sz w:val="24"/>
          <w:szCs w:val="24"/>
          <w:lang w:val="id-ID"/>
        </w:rPr>
        <w:t>the theor</w:t>
      </w:r>
      <w:r w:rsidR="005620F7" w:rsidRPr="008F5997">
        <w:rPr>
          <w:rFonts w:ascii="Times New Roman" w:hAnsi="Times New Roman" w:cs="Times New Roman"/>
          <w:sz w:val="24"/>
          <w:szCs w:val="24"/>
          <w:lang w:val="id-ID"/>
        </w:rPr>
        <w:t>e</w:t>
      </w:r>
      <w:r w:rsidR="001D227C" w:rsidRPr="008F5997">
        <w:rPr>
          <w:rFonts w:ascii="Times New Roman" w:hAnsi="Times New Roman" w:cs="Times New Roman"/>
          <w:sz w:val="24"/>
          <w:szCs w:val="24"/>
          <w:lang w:val="id-ID"/>
        </w:rPr>
        <w:t xml:space="preserve">tical </w:t>
      </w:r>
      <w:r w:rsidR="00536A00" w:rsidRPr="008F5997">
        <w:rPr>
          <w:rFonts w:ascii="Times New Roman" w:hAnsi="Times New Roman" w:cs="Times New Roman"/>
          <w:sz w:val="24"/>
          <w:szCs w:val="24"/>
          <w:lang w:val="id-ID"/>
        </w:rPr>
        <w:t xml:space="preserve">foundation in the previous </w:t>
      </w:r>
      <w:r w:rsidR="00B96E61" w:rsidRPr="008F5997">
        <w:rPr>
          <w:rFonts w:ascii="Times New Roman" w:hAnsi="Times New Roman" w:cs="Times New Roman"/>
          <w:sz w:val="24"/>
          <w:szCs w:val="24"/>
          <w:lang w:val="id-ID"/>
        </w:rPr>
        <w:t xml:space="preserve">chapter, this chapter </w:t>
      </w:r>
      <w:r w:rsidR="00CE1F99" w:rsidRPr="008F5997">
        <w:rPr>
          <w:rFonts w:ascii="Times New Roman" w:hAnsi="Times New Roman" w:cs="Times New Roman"/>
          <w:sz w:val="24"/>
          <w:szCs w:val="24"/>
          <w:lang w:val="id-ID"/>
        </w:rPr>
        <w:t>present</w:t>
      </w:r>
      <w:r w:rsidR="00656562" w:rsidRPr="008F5997">
        <w:rPr>
          <w:rFonts w:ascii="Times New Roman" w:hAnsi="Times New Roman" w:cs="Times New Roman"/>
          <w:sz w:val="24"/>
          <w:szCs w:val="24"/>
          <w:lang w:val="id-ID"/>
        </w:rPr>
        <w:t>s</w:t>
      </w:r>
      <w:r w:rsidR="00CE1F99" w:rsidRPr="008F5997">
        <w:rPr>
          <w:rFonts w:ascii="Times New Roman" w:hAnsi="Times New Roman" w:cs="Times New Roman"/>
          <w:sz w:val="24"/>
          <w:szCs w:val="24"/>
          <w:lang w:val="id-ID"/>
        </w:rPr>
        <w:t xml:space="preserve"> the research </w:t>
      </w:r>
      <w:r w:rsidR="004F45AA" w:rsidRPr="008F5997">
        <w:rPr>
          <w:rFonts w:ascii="Times New Roman" w:hAnsi="Times New Roman" w:cs="Times New Roman"/>
          <w:sz w:val="24"/>
          <w:szCs w:val="24"/>
          <w:lang w:val="id-ID"/>
        </w:rPr>
        <w:t xml:space="preserve">methodology. The purpose </w:t>
      </w:r>
      <w:r w:rsidR="009A6757" w:rsidRPr="008F5997">
        <w:rPr>
          <w:rFonts w:ascii="Times New Roman" w:hAnsi="Times New Roman" w:cs="Times New Roman"/>
          <w:sz w:val="24"/>
          <w:szCs w:val="24"/>
          <w:lang w:val="id-ID"/>
        </w:rPr>
        <w:t xml:space="preserve">of this chapter is to demonstrate a brief </w:t>
      </w:r>
      <w:r w:rsidR="001B11C5" w:rsidRPr="008F5997">
        <w:rPr>
          <w:rFonts w:ascii="Times New Roman" w:hAnsi="Times New Roman" w:cs="Times New Roman"/>
          <w:sz w:val="24"/>
          <w:szCs w:val="24"/>
          <w:lang w:val="id-ID"/>
        </w:rPr>
        <w:t>explanation of how the research w</w:t>
      </w:r>
      <w:r w:rsidR="009014B5" w:rsidRPr="008F5997">
        <w:rPr>
          <w:rFonts w:ascii="Times New Roman" w:hAnsi="Times New Roman" w:cs="Times New Roman"/>
          <w:sz w:val="24"/>
          <w:szCs w:val="24"/>
          <w:lang w:val="id-ID"/>
        </w:rPr>
        <w:t>ill be</w:t>
      </w:r>
      <w:r w:rsidR="001B11C5" w:rsidRPr="008F5997">
        <w:rPr>
          <w:rFonts w:ascii="Times New Roman" w:hAnsi="Times New Roman" w:cs="Times New Roman"/>
          <w:sz w:val="24"/>
          <w:szCs w:val="24"/>
          <w:lang w:val="id-ID"/>
        </w:rPr>
        <w:t xml:space="preserve"> conducted</w:t>
      </w:r>
      <w:r w:rsidR="00A73EC4" w:rsidRPr="008F5997">
        <w:rPr>
          <w:rFonts w:ascii="Times New Roman" w:hAnsi="Times New Roman" w:cs="Times New Roman"/>
          <w:sz w:val="24"/>
          <w:szCs w:val="24"/>
          <w:lang w:val="id-ID"/>
        </w:rPr>
        <w:t>. This chapter includes the research design</w:t>
      </w:r>
      <w:r w:rsidR="00B165BA" w:rsidRPr="008F5997">
        <w:rPr>
          <w:rFonts w:ascii="Times New Roman" w:hAnsi="Times New Roman" w:cs="Times New Roman"/>
          <w:sz w:val="24"/>
          <w:szCs w:val="24"/>
          <w:lang w:val="id-ID"/>
        </w:rPr>
        <w:t>, research site</w:t>
      </w:r>
      <w:r w:rsidR="00115BB6" w:rsidRPr="008F5997">
        <w:rPr>
          <w:rFonts w:ascii="Times New Roman" w:hAnsi="Times New Roman" w:cs="Times New Roman"/>
          <w:sz w:val="24"/>
          <w:szCs w:val="24"/>
          <w:lang w:val="id-ID"/>
        </w:rPr>
        <w:t>,</w:t>
      </w:r>
      <w:r w:rsidR="00B165BA" w:rsidRPr="008F5997">
        <w:rPr>
          <w:rFonts w:ascii="Times New Roman" w:hAnsi="Times New Roman" w:cs="Times New Roman"/>
          <w:sz w:val="24"/>
          <w:szCs w:val="24"/>
          <w:lang w:val="id-ID"/>
        </w:rPr>
        <w:t xml:space="preserve"> research subject</w:t>
      </w:r>
      <w:r w:rsidR="00115BB6" w:rsidRPr="008F5997">
        <w:rPr>
          <w:rFonts w:ascii="Times New Roman" w:hAnsi="Times New Roman" w:cs="Times New Roman"/>
          <w:sz w:val="24"/>
          <w:szCs w:val="24"/>
          <w:lang w:val="id-ID"/>
        </w:rPr>
        <w:t>, data collection, and data analy</w:t>
      </w:r>
      <w:r w:rsidR="00C6560A" w:rsidRPr="008F5997">
        <w:rPr>
          <w:rFonts w:ascii="Times New Roman" w:hAnsi="Times New Roman" w:cs="Times New Roman"/>
          <w:sz w:val="24"/>
          <w:szCs w:val="24"/>
          <w:lang w:val="id-ID"/>
        </w:rPr>
        <w:t>sis.</w:t>
      </w:r>
    </w:p>
    <w:p w14:paraId="5B6BF128" w14:textId="57AA7624" w:rsidR="007F3F5D" w:rsidRPr="008F5997" w:rsidRDefault="00C6560A" w:rsidP="0094234A">
      <w:pPr>
        <w:pStyle w:val="Heading3"/>
        <w:rPr>
          <w:rFonts w:cs="Times New Roman"/>
          <w:lang w:val="id-ID"/>
        </w:rPr>
      </w:pPr>
      <w:bookmarkStart w:id="39" w:name="_Toc182562319"/>
      <w:r w:rsidRPr="008F5997">
        <w:rPr>
          <w:rFonts w:cs="Times New Roman"/>
          <w:lang w:val="id-ID"/>
        </w:rPr>
        <w:t>3.1 Research Method</w:t>
      </w:r>
      <w:bookmarkEnd w:id="39"/>
    </w:p>
    <w:p w14:paraId="4D780583" w14:textId="7F0A84F1" w:rsidR="00C6560A" w:rsidRPr="008F5997" w:rsidRDefault="00A801E7" w:rsidP="0094234A">
      <w:pPr>
        <w:spacing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This research used qualitative research methods. Qualitative research methods were relevant to use because the purpose of this study was to understand the reasons for choosing this approach, based on the definition of qualitative research itself, which encouraged the researcher to make personal evaluations regarding descriptions that fit scenarios or themes capturing the main categories of information and focusing only on certain phenomena (Creswell &amp; Creswell, 2018). This research was classified as qualitative research because it studied words and not statistics (Fossey et al., 2002). The researcher used this research design to explore how teachers perceived the project-based learning model in an effort to improve students' speaking skills at the senior high school level</w:t>
      </w:r>
      <w:r w:rsidR="004654C9" w:rsidRPr="008F5997">
        <w:rPr>
          <w:rFonts w:ascii="Times New Roman" w:hAnsi="Times New Roman" w:cs="Times New Roman"/>
          <w:sz w:val="24"/>
          <w:szCs w:val="24"/>
          <w:lang w:val="id-ID"/>
        </w:rPr>
        <w:t>.</w:t>
      </w:r>
      <w:r w:rsidR="006B449F" w:rsidRPr="008F5997">
        <w:rPr>
          <w:rFonts w:ascii="Times New Roman" w:hAnsi="Times New Roman" w:cs="Times New Roman"/>
          <w:sz w:val="24"/>
          <w:szCs w:val="24"/>
          <w:lang w:val="id-ID"/>
        </w:rPr>
        <w:t>.</w:t>
      </w:r>
    </w:p>
    <w:p w14:paraId="4CE12ADB" w14:textId="159FA3BA" w:rsidR="006B449F" w:rsidRPr="008F5997" w:rsidRDefault="002810A6" w:rsidP="0094234A">
      <w:pPr>
        <w:pStyle w:val="Heading3"/>
        <w:rPr>
          <w:rFonts w:cs="Times New Roman"/>
          <w:lang w:val="id-ID"/>
        </w:rPr>
      </w:pPr>
      <w:bookmarkStart w:id="40" w:name="_Toc182562320"/>
      <w:r w:rsidRPr="008F5997">
        <w:rPr>
          <w:rFonts w:cs="Times New Roman"/>
          <w:lang w:val="id-ID"/>
        </w:rPr>
        <w:t>3.2 Research Design</w:t>
      </w:r>
      <w:bookmarkEnd w:id="40"/>
    </w:p>
    <w:p w14:paraId="7AE4BA06" w14:textId="77777777" w:rsidR="00DA181F" w:rsidRDefault="003F51FE" w:rsidP="006C0EFB">
      <w:pPr>
        <w:spacing w:line="360" w:lineRule="auto"/>
        <w:ind w:firstLine="720"/>
        <w:jc w:val="both"/>
        <w:rPr>
          <w:rFonts w:ascii="Times New Roman" w:hAnsi="Times New Roman" w:cs="Times New Roman"/>
          <w:sz w:val="24"/>
          <w:szCs w:val="24"/>
        </w:rPr>
        <w:sectPr w:rsidR="00DA181F" w:rsidSect="00A811DB">
          <w:headerReference w:type="default" r:id="rId19"/>
          <w:footerReference w:type="default" r:id="rId20"/>
          <w:pgSz w:w="11906" w:h="16838"/>
          <w:pgMar w:top="1701" w:right="1701" w:bottom="1701" w:left="2268" w:header="709" w:footer="709" w:gutter="0"/>
          <w:pgNumType w:start="22"/>
          <w:cols w:space="708"/>
          <w:docGrid w:linePitch="360"/>
        </w:sectPr>
      </w:pPr>
      <w:r w:rsidRPr="008F5997">
        <w:rPr>
          <w:rFonts w:ascii="Times New Roman" w:hAnsi="Times New Roman" w:cs="Times New Roman"/>
          <w:sz w:val="24"/>
          <w:szCs w:val="24"/>
        </w:rPr>
        <w:t xml:space="preserve">This research used a case study research design to understand how the project-based learning model was implemented at the senior high school level. This research was categorized as a case study because the researcher interpreted data collected through English teacher interviews to determine the teachers' perceptions of student development, particularly in speaking skills. According to Hammersley (2018), a case study was a type of research that examined various examples in depth. To obtain data, interviews were conducted. This research examined interview transcripts derived from participants' responses to verify the data. Case studies provided a comprehensive picture of the research and participants in their natural environment and offered an in-depth understanding of processes rather than outcomes (Creswell et al., 2007). As this example differed from others due to the limited literature regarding teachers’ perceptions of the </w:t>
      </w:r>
    </w:p>
    <w:p w14:paraId="17C992E4" w14:textId="5080DE80" w:rsidR="003C3250" w:rsidRPr="008F5997" w:rsidRDefault="003F51FE" w:rsidP="00DA181F">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rPr>
        <w:lastRenderedPageBreak/>
        <w:t>project-based learning model, a case study was an appropriate research approach for this topic</w:t>
      </w:r>
      <w:r w:rsidR="009B4BE5" w:rsidRPr="008F5997">
        <w:rPr>
          <w:rFonts w:ascii="Times New Roman" w:hAnsi="Times New Roman" w:cs="Times New Roman"/>
          <w:sz w:val="24"/>
          <w:szCs w:val="24"/>
        </w:rPr>
        <w:t>.</w:t>
      </w:r>
    </w:p>
    <w:p w14:paraId="131AEA4E" w14:textId="2AE79392" w:rsidR="001F421A" w:rsidRPr="008F5997" w:rsidRDefault="00912856" w:rsidP="0094234A">
      <w:pPr>
        <w:pStyle w:val="Heading3"/>
        <w:rPr>
          <w:rFonts w:cs="Times New Roman"/>
        </w:rPr>
      </w:pPr>
      <w:bookmarkStart w:id="41" w:name="_Toc182562321"/>
      <w:r w:rsidRPr="008F5997">
        <w:rPr>
          <w:rFonts w:cs="Times New Roman"/>
        </w:rPr>
        <w:t>3.3 Research Site</w:t>
      </w:r>
      <w:bookmarkEnd w:id="41"/>
    </w:p>
    <w:p w14:paraId="69F51A88" w14:textId="0B9FC645" w:rsidR="00A05A24" w:rsidRPr="008F5997" w:rsidRDefault="009B6875"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This research was conducted in two senior high schools in Garut, West Java. The researcher chose these high schools because they represented the data needed for this study. These schools were selected for various reasons. First, these schools had implemented the emancipation curriculum, which, according to curriculum guidelines, recommended the use of PjBL. Secondly, these high schools were chosen because the use of PjBL in English language teaching had been suggested and implemented, as observed from preliminary research. Additionally, the resear</w:t>
      </w:r>
      <w:r w:rsidR="00124B35">
        <w:rPr>
          <w:rFonts w:ascii="Times New Roman" w:hAnsi="Times New Roman" w:cs="Times New Roman"/>
          <w:sz w:val="24"/>
          <w:szCs w:val="24"/>
        </w:rPr>
        <w:t>cher chose multiple high school</w:t>
      </w:r>
      <w:r w:rsidRPr="008F5997">
        <w:rPr>
          <w:rFonts w:ascii="Times New Roman" w:hAnsi="Times New Roman" w:cs="Times New Roman"/>
          <w:sz w:val="24"/>
          <w:szCs w:val="24"/>
        </w:rPr>
        <w:t xml:space="preserve"> to compare teachers' abilities to understand Project-Based Learning.</w:t>
      </w:r>
    </w:p>
    <w:p w14:paraId="657FB52B" w14:textId="63905474" w:rsidR="00734F7C" w:rsidRPr="008F5997" w:rsidRDefault="00734F7C" w:rsidP="0094234A">
      <w:pPr>
        <w:pStyle w:val="Heading3"/>
        <w:rPr>
          <w:rFonts w:cs="Times New Roman"/>
        </w:rPr>
      </w:pPr>
      <w:bookmarkStart w:id="42" w:name="_Toc182562322"/>
      <w:r w:rsidRPr="008F5997">
        <w:rPr>
          <w:rFonts w:cs="Times New Roman"/>
        </w:rPr>
        <w:t>3.</w:t>
      </w:r>
      <w:r w:rsidR="003C3250" w:rsidRPr="008F5997">
        <w:rPr>
          <w:rFonts w:cs="Times New Roman"/>
        </w:rPr>
        <w:t>4</w:t>
      </w:r>
      <w:r w:rsidRPr="008F5997">
        <w:rPr>
          <w:rFonts w:cs="Times New Roman"/>
        </w:rPr>
        <w:t xml:space="preserve"> Research Participant</w:t>
      </w:r>
      <w:bookmarkEnd w:id="42"/>
    </w:p>
    <w:p w14:paraId="0314CC86" w14:textId="77777777" w:rsidR="006436D0" w:rsidRPr="008F5997" w:rsidRDefault="006436D0"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The subjects of this study involved 2 teachers from two different high schools in Garut, and both had more than 10 years of teaching experience.</w:t>
      </w:r>
    </w:p>
    <w:p w14:paraId="4FF6DC10" w14:textId="477645E7" w:rsidR="006436D0" w:rsidRPr="008F5997" w:rsidRDefault="00784B90"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First, a high school teacher from one of the schools in Garut, with the initials YR, had 22 years of experience teaching English. </w:t>
      </w:r>
      <w:r w:rsidR="006653F1" w:rsidRPr="008F5997">
        <w:rPr>
          <w:rFonts w:ascii="Times New Roman" w:hAnsi="Times New Roman" w:cs="Times New Roman"/>
          <w:sz w:val="24"/>
          <w:szCs w:val="24"/>
        </w:rPr>
        <w:t>Sh</w:t>
      </w:r>
      <w:r w:rsidRPr="008F5997">
        <w:rPr>
          <w:rFonts w:ascii="Times New Roman" w:hAnsi="Times New Roman" w:cs="Times New Roman"/>
          <w:sz w:val="24"/>
          <w:szCs w:val="24"/>
        </w:rPr>
        <w:t>e started teaching in 2002. Given his extensive experience, before conducting an interview, the researcher first asked h</w:t>
      </w:r>
      <w:r w:rsidR="002176E6" w:rsidRPr="008F5997">
        <w:rPr>
          <w:rFonts w:ascii="Times New Roman" w:hAnsi="Times New Roman" w:cs="Times New Roman"/>
          <w:sz w:val="24"/>
          <w:szCs w:val="24"/>
        </w:rPr>
        <w:t>er</w:t>
      </w:r>
      <w:r w:rsidRPr="008F5997">
        <w:rPr>
          <w:rFonts w:ascii="Times New Roman" w:hAnsi="Times New Roman" w:cs="Times New Roman"/>
          <w:sz w:val="24"/>
          <w:szCs w:val="24"/>
        </w:rPr>
        <w:t xml:space="preserve"> about the curriculum being used in his school. According to h</w:t>
      </w:r>
      <w:r w:rsidR="005D413B" w:rsidRPr="008F5997">
        <w:rPr>
          <w:rFonts w:ascii="Times New Roman" w:hAnsi="Times New Roman" w:cs="Times New Roman"/>
          <w:sz w:val="24"/>
          <w:szCs w:val="24"/>
        </w:rPr>
        <w:t>er</w:t>
      </w:r>
      <w:r w:rsidRPr="008F5997">
        <w:rPr>
          <w:rFonts w:ascii="Times New Roman" w:hAnsi="Times New Roman" w:cs="Times New Roman"/>
          <w:sz w:val="24"/>
          <w:szCs w:val="24"/>
        </w:rPr>
        <w:t xml:space="preserve"> acknowledgment, the school had used the emancipated curriculum from 2022 onward. Therefore, the researcher chose this teacher because he was considered experienced in teaching English, particularly as </w:t>
      </w:r>
      <w:r w:rsidR="00411A59" w:rsidRPr="008F5997">
        <w:rPr>
          <w:rFonts w:ascii="Times New Roman" w:hAnsi="Times New Roman" w:cs="Times New Roman"/>
          <w:sz w:val="24"/>
          <w:szCs w:val="24"/>
        </w:rPr>
        <w:t>she</w:t>
      </w:r>
      <w:r w:rsidRPr="008F5997">
        <w:rPr>
          <w:rFonts w:ascii="Times New Roman" w:hAnsi="Times New Roman" w:cs="Times New Roman"/>
          <w:sz w:val="24"/>
          <w:szCs w:val="24"/>
        </w:rPr>
        <w:t xml:space="preserve"> had experience with the emancipated curriculum and the application of the project-based learning model. This choice aimed to provide a better understanding of teaching perceptions during the learning process based on h</w:t>
      </w:r>
      <w:r w:rsidR="00BC3F8E" w:rsidRPr="008F5997">
        <w:rPr>
          <w:rFonts w:ascii="Times New Roman" w:hAnsi="Times New Roman" w:cs="Times New Roman"/>
          <w:sz w:val="24"/>
          <w:szCs w:val="24"/>
        </w:rPr>
        <w:t>er</w:t>
      </w:r>
      <w:r w:rsidRPr="008F5997">
        <w:rPr>
          <w:rFonts w:ascii="Times New Roman" w:hAnsi="Times New Roman" w:cs="Times New Roman"/>
          <w:sz w:val="24"/>
          <w:szCs w:val="24"/>
        </w:rPr>
        <w:t xml:space="preserve"> experience</w:t>
      </w:r>
      <w:r w:rsidR="006436D0" w:rsidRPr="008F5997">
        <w:rPr>
          <w:rFonts w:ascii="Times New Roman" w:hAnsi="Times New Roman" w:cs="Times New Roman"/>
          <w:sz w:val="24"/>
          <w:szCs w:val="24"/>
        </w:rPr>
        <w:t>.</w:t>
      </w:r>
    </w:p>
    <w:p w14:paraId="5F9415DF" w14:textId="534A03E3" w:rsidR="008D7800" w:rsidRPr="008F5997" w:rsidRDefault="00950864"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The second high school teacher, </w:t>
      </w:r>
      <w:r w:rsidR="00BD60B2">
        <w:rPr>
          <w:rFonts w:ascii="Times New Roman" w:hAnsi="Times New Roman" w:cs="Times New Roman"/>
          <w:sz w:val="24"/>
          <w:szCs w:val="24"/>
        </w:rPr>
        <w:t>who came from one of the school</w:t>
      </w:r>
      <w:r w:rsidRPr="008F5997">
        <w:rPr>
          <w:rFonts w:ascii="Times New Roman" w:hAnsi="Times New Roman" w:cs="Times New Roman"/>
          <w:sz w:val="24"/>
          <w:szCs w:val="24"/>
        </w:rPr>
        <w:t xml:space="preserve"> in Garut and had the initials AN, had 24 years of teaching experience and was one of the first teachers to use the emancipated curriculum from 2022 onward. Similar to the first teacher, the researcher chose this teacher because he met the necessary criteria, having used the emancipated curriculum and applied the project-based </w:t>
      </w:r>
      <w:r w:rsidRPr="008F5997">
        <w:rPr>
          <w:rFonts w:ascii="Times New Roman" w:hAnsi="Times New Roman" w:cs="Times New Roman"/>
          <w:sz w:val="24"/>
          <w:szCs w:val="24"/>
        </w:rPr>
        <w:lastRenderedPageBreak/>
        <w:t>learning model. The researcher believed that selecting this teacher would support the success of this research</w:t>
      </w:r>
      <w:r w:rsidR="008D7800" w:rsidRPr="008F5997">
        <w:rPr>
          <w:rFonts w:ascii="Times New Roman" w:hAnsi="Times New Roman" w:cs="Times New Roman"/>
          <w:sz w:val="24"/>
          <w:szCs w:val="24"/>
        </w:rPr>
        <w:t>.</w:t>
      </w:r>
    </w:p>
    <w:p w14:paraId="4AF3E192" w14:textId="032AA515" w:rsidR="00E80E3D" w:rsidRPr="008F5997" w:rsidRDefault="00F64A26" w:rsidP="0094234A">
      <w:pPr>
        <w:spacing w:line="360" w:lineRule="auto"/>
        <w:ind w:firstLine="720"/>
        <w:jc w:val="both"/>
        <w:rPr>
          <w:rFonts w:ascii="Times New Roman" w:hAnsi="Times New Roman" w:cs="Times New Roman"/>
        </w:rPr>
      </w:pPr>
      <w:r w:rsidRPr="008F5997">
        <w:rPr>
          <w:rFonts w:ascii="Times New Roman" w:hAnsi="Times New Roman" w:cs="Times New Roman"/>
          <w:sz w:val="24"/>
          <w:szCs w:val="24"/>
        </w:rPr>
        <w:t>In this study, the researcher used interviews as a tool to collect data from two participants. The interview technique was employed to gather detailed responses from the participants. Cohen et al. (2005) stated that interviews allowed participants, both interviewers and interviewees, to discuss their own perspectives</w:t>
      </w:r>
      <w:r w:rsidR="008D7800" w:rsidRPr="008F5997">
        <w:rPr>
          <w:rFonts w:ascii="Times New Roman" w:hAnsi="Times New Roman" w:cs="Times New Roman"/>
          <w:sz w:val="24"/>
          <w:szCs w:val="24"/>
        </w:rPr>
        <w:t>.</w:t>
      </w:r>
    </w:p>
    <w:p w14:paraId="3FF5003B" w14:textId="664A48EB" w:rsidR="00734F7C" w:rsidRPr="008F5997" w:rsidRDefault="00B71791" w:rsidP="0094234A">
      <w:pPr>
        <w:pStyle w:val="Heading3"/>
        <w:rPr>
          <w:rFonts w:cs="Times New Roman"/>
        </w:rPr>
      </w:pPr>
      <w:bookmarkStart w:id="43" w:name="_Toc182562323"/>
      <w:r w:rsidRPr="008F5997">
        <w:rPr>
          <w:rFonts w:cs="Times New Roman"/>
        </w:rPr>
        <w:t>3.</w:t>
      </w:r>
      <w:r w:rsidR="003C3250" w:rsidRPr="008F5997">
        <w:rPr>
          <w:rFonts w:cs="Times New Roman"/>
        </w:rPr>
        <w:t>5</w:t>
      </w:r>
      <w:r w:rsidRPr="008F5997">
        <w:rPr>
          <w:rFonts w:cs="Times New Roman"/>
        </w:rPr>
        <w:t xml:space="preserve"> Research Instrument</w:t>
      </w:r>
      <w:bookmarkEnd w:id="43"/>
    </w:p>
    <w:p w14:paraId="6C914A68" w14:textId="19C6C647" w:rsidR="00B71791" w:rsidRPr="008F5997" w:rsidRDefault="00380558"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The instrument used in this research was an open-ended interview to obtain data or information by selecting purposive sampling and understanding the teacher's perception of the project-based learning (PjBL) model. According to Creswell et al. (2007), in qualitative interviews, a researcher asked broad and open-ended questions to one or more participants and documented their responses. The researcher used open-ended questions to learn more about the interviewees and their thought processes, with no right or wrong answers to these questions. During the interview, the researcher only asked questions, and then the participant answered according to those questions. This study consisted of 13 questions, which could be adjusted according to the needs of the researcher. These questions were developed based on theories and research findings from Ana (2023), which discussed the meaning of project-based learning; Yuvita et al. (2023), which discussed student motivation in improving English speaking skills; and Setia Dewi (2020), which explained the Project-Based Learning technique as an alternative to teaching speaking and the advantages and disadvantages of PjBL in enhancing speaking skills.</w:t>
      </w:r>
    </w:p>
    <w:p w14:paraId="3118FCD8" w14:textId="00713CED" w:rsidR="00F142B1" w:rsidRPr="008F5997" w:rsidRDefault="00EE1816" w:rsidP="0094234A">
      <w:pPr>
        <w:pStyle w:val="Heading3"/>
        <w:rPr>
          <w:rFonts w:cs="Times New Roman"/>
        </w:rPr>
      </w:pPr>
      <w:bookmarkStart w:id="44" w:name="_Toc182562324"/>
      <w:r w:rsidRPr="008F5997">
        <w:rPr>
          <w:rFonts w:cs="Times New Roman"/>
        </w:rPr>
        <w:t>3.</w:t>
      </w:r>
      <w:r w:rsidR="003C3250" w:rsidRPr="008F5997">
        <w:rPr>
          <w:rFonts w:cs="Times New Roman"/>
        </w:rPr>
        <w:t>6</w:t>
      </w:r>
      <w:r w:rsidRPr="008F5997">
        <w:rPr>
          <w:rFonts w:cs="Times New Roman"/>
        </w:rPr>
        <w:t xml:space="preserve"> Data Collection</w:t>
      </w:r>
      <w:bookmarkEnd w:id="44"/>
    </w:p>
    <w:p w14:paraId="38474EA9" w14:textId="77777777" w:rsidR="007F740D" w:rsidRPr="008F5997" w:rsidRDefault="00535053" w:rsidP="007F740D">
      <w:pPr>
        <w:spacing w:line="360" w:lineRule="auto"/>
        <w:ind w:firstLine="360"/>
        <w:jc w:val="both"/>
        <w:rPr>
          <w:rFonts w:ascii="Times New Roman" w:hAnsi="Times New Roman" w:cs="Times New Roman"/>
          <w:sz w:val="24"/>
          <w:szCs w:val="24"/>
        </w:rPr>
      </w:pPr>
      <w:r w:rsidRPr="008F5997">
        <w:rPr>
          <w:rFonts w:ascii="Times New Roman" w:hAnsi="Times New Roman" w:cs="Times New Roman"/>
          <w:sz w:val="24"/>
          <w:szCs w:val="24"/>
        </w:rPr>
        <w:t>The following procedures were used to collect data in this study.</w:t>
      </w:r>
    </w:p>
    <w:p w14:paraId="36D31D99" w14:textId="77777777" w:rsidR="00100065" w:rsidRPr="008F5997" w:rsidRDefault="007F740D" w:rsidP="00100065">
      <w:pPr>
        <w:pStyle w:val="ListParagraph"/>
        <w:numPr>
          <w:ilvl w:val="0"/>
          <w:numId w:val="22"/>
        </w:numPr>
        <w:jc w:val="both"/>
        <w:rPr>
          <w:rFonts w:cs="Times New Roman"/>
          <w:szCs w:val="24"/>
        </w:rPr>
      </w:pPr>
      <w:r w:rsidRPr="008F5997">
        <w:rPr>
          <w:rFonts w:cs="Times New Roman"/>
          <w:szCs w:val="24"/>
        </w:rPr>
        <w:t>Semi-structured Interview</w:t>
      </w:r>
    </w:p>
    <w:p w14:paraId="36D6FAD2" w14:textId="1BA8DA7D" w:rsidR="007F740D" w:rsidRPr="008F5997" w:rsidRDefault="007F740D" w:rsidP="00100065">
      <w:pPr>
        <w:pStyle w:val="ListParagraph"/>
        <w:jc w:val="both"/>
        <w:rPr>
          <w:rFonts w:cs="Times New Roman"/>
          <w:szCs w:val="24"/>
        </w:rPr>
      </w:pPr>
      <w:r w:rsidRPr="008F5997">
        <w:rPr>
          <w:rFonts w:cs="Times New Roman"/>
          <w:szCs w:val="24"/>
        </w:rPr>
        <w:t xml:space="preserve">Data collection was conducted using semi-structured interviews. These interviews facilitated the assessment process by analyzing the research topic from the participants' points of view and conveying their thoughts, ideas, and opinions (Cohen et al., 2007). They were also chosen because they allowed any portion of the pre-planned questions to be added or </w:t>
      </w:r>
      <w:r w:rsidRPr="008F5997">
        <w:rPr>
          <w:rFonts w:cs="Times New Roman"/>
          <w:szCs w:val="24"/>
        </w:rPr>
        <w:lastRenderedPageBreak/>
        <w:t>removed. Only the researcher’s questions were asked of the participants, using a pre-prepared set of questions.</w:t>
      </w:r>
    </w:p>
    <w:p w14:paraId="28949CFE" w14:textId="35D8E930" w:rsidR="00C52E4A" w:rsidRPr="008F5997" w:rsidRDefault="007F740D" w:rsidP="00100065">
      <w:pPr>
        <w:pStyle w:val="ListParagraph"/>
        <w:numPr>
          <w:ilvl w:val="0"/>
          <w:numId w:val="22"/>
        </w:numPr>
        <w:spacing w:after="0"/>
        <w:jc w:val="both"/>
        <w:rPr>
          <w:rFonts w:cs="Times New Roman"/>
          <w:szCs w:val="24"/>
        </w:rPr>
      </w:pPr>
      <w:r w:rsidRPr="008F5997">
        <w:rPr>
          <w:rFonts w:cs="Times New Roman"/>
          <w:szCs w:val="24"/>
        </w:rPr>
        <w:t>Audio Record</w:t>
      </w:r>
    </w:p>
    <w:p w14:paraId="3C44224A" w14:textId="2439B692" w:rsidR="00DB362E" w:rsidRPr="008F5997" w:rsidRDefault="007F740D" w:rsidP="00C52E4A">
      <w:pPr>
        <w:pStyle w:val="ListParagraph"/>
        <w:spacing w:after="0"/>
        <w:jc w:val="both"/>
        <w:rPr>
          <w:rFonts w:cs="Times New Roman"/>
          <w:szCs w:val="24"/>
        </w:rPr>
      </w:pPr>
      <w:r w:rsidRPr="008F5997">
        <w:rPr>
          <w:rFonts w:cs="Times New Roman"/>
          <w:szCs w:val="24"/>
        </w:rPr>
        <w:t>During the interviews, audio recordings were useful for the researcher. The researcher used a smartphone voice recorder to capture participant comments, making the transcription process easier</w:t>
      </w:r>
      <w:r w:rsidR="00800F29" w:rsidRPr="008F5997">
        <w:rPr>
          <w:rFonts w:cs="Times New Roman"/>
          <w:szCs w:val="24"/>
        </w:rPr>
        <w:t>.</w:t>
      </w:r>
    </w:p>
    <w:p w14:paraId="09EE8DD6" w14:textId="77777777" w:rsidR="005525CB" w:rsidRPr="008F5997" w:rsidRDefault="003C0DCA" w:rsidP="005525CB">
      <w:pPr>
        <w:pStyle w:val="Heading3"/>
        <w:rPr>
          <w:rFonts w:eastAsia="Times New Roman" w:cs="Times New Roman"/>
          <w:lang w:eastAsia="en-ID"/>
        </w:rPr>
      </w:pPr>
      <w:bookmarkStart w:id="45" w:name="_Toc182562325"/>
      <w:r w:rsidRPr="008F5997">
        <w:rPr>
          <w:rFonts w:eastAsia="Times New Roman" w:cs="Times New Roman"/>
          <w:lang w:eastAsia="en-ID"/>
        </w:rPr>
        <w:t>3.</w:t>
      </w:r>
      <w:r w:rsidR="003C3250" w:rsidRPr="008F5997">
        <w:rPr>
          <w:rFonts w:eastAsia="Times New Roman" w:cs="Times New Roman"/>
          <w:lang w:eastAsia="en-ID"/>
        </w:rPr>
        <w:t>7</w:t>
      </w:r>
      <w:r w:rsidRPr="008F5997">
        <w:rPr>
          <w:rFonts w:eastAsia="Times New Roman" w:cs="Times New Roman"/>
          <w:lang w:eastAsia="en-ID"/>
        </w:rPr>
        <w:t xml:space="preserve"> </w:t>
      </w:r>
      <w:r w:rsidR="005525CB" w:rsidRPr="008F5997">
        <w:rPr>
          <w:rFonts w:eastAsia="Times New Roman" w:cs="Times New Roman"/>
          <w:lang w:eastAsia="en-ID"/>
        </w:rPr>
        <w:t>Data Analysis</w:t>
      </w:r>
      <w:bookmarkEnd w:id="45"/>
    </w:p>
    <w:p w14:paraId="1FC3F621" w14:textId="77777777" w:rsidR="005525CB" w:rsidRPr="008F5997" w:rsidRDefault="005525CB" w:rsidP="005525CB">
      <w:pPr>
        <w:spacing w:line="360" w:lineRule="auto"/>
        <w:ind w:firstLine="360"/>
        <w:jc w:val="both"/>
        <w:rPr>
          <w:rFonts w:ascii="Times New Roman" w:hAnsi="Times New Roman" w:cs="Times New Roman"/>
          <w:sz w:val="24"/>
          <w:szCs w:val="28"/>
          <w:lang w:eastAsia="en-ID"/>
        </w:rPr>
      </w:pPr>
      <w:r w:rsidRPr="008F5997">
        <w:rPr>
          <w:rFonts w:ascii="Times New Roman" w:hAnsi="Times New Roman" w:cs="Times New Roman"/>
          <w:sz w:val="24"/>
          <w:szCs w:val="24"/>
          <w:lang w:eastAsia="en-ID"/>
        </w:rPr>
        <w:t xml:space="preserve">There are three analysis techniques carried out in this study based on the data analysis procedure based on Milles and Huberman (1992) in </w:t>
      </w:r>
      <w:r w:rsidRPr="008F5997">
        <w:rPr>
          <w:rFonts w:ascii="Times New Roman" w:hAnsi="Times New Roman" w:cs="Times New Roman"/>
          <w:sz w:val="24"/>
          <w:szCs w:val="24"/>
          <w:lang w:eastAsia="en-ID"/>
        </w:rPr>
        <w:fldChar w:fldCharType="begin" w:fldLock="1"/>
      </w:r>
      <w:r w:rsidRPr="008F5997">
        <w:rPr>
          <w:rFonts w:ascii="Times New Roman" w:hAnsi="Times New Roman" w:cs="Times New Roman"/>
          <w:sz w:val="24"/>
          <w:szCs w:val="24"/>
          <w:lang w:eastAsia="en-ID"/>
        </w:rPr>
        <w:instrText>ADDIN CSL_CITATION {"citationItems":[{"id":"ITEM-1","itemData":{"DOI":"10.4324/9781003107774-11","ISBN":"9781003803164","abstract":"This chapter focuses on a widely used method of analysis in qualitative research known as thematic analysis (TA). It presents the fundamentals of this method, including its origins, developments, and different forms. Following, it outlines TA’s six-phase process offering some practical guidance on how to conduct and report the analysis. The chapter ends with an overview of the advantages and criticisms of TA compared to other competing qualitative methods. The chapter aims to cover: (i) the origins and evolution of thematic analysis; (ii) similarities and differences with other qualitative analytical methods; (iii) the theoretical and strategic decisions that guide the process of analysis; (iv) Braun’s and Clarke’s six-phase process of thematic analysis; (v) the three main TA “schools”; (vi) advantages, limitations and common mistakes; and (vii) recommendations and solutions.","author":[{"dropping-particle":"","family":"Fona","given":"Cristina","non-dropping-particle":"","parse-names":false,"suffix":""}],"container-title":"Researching and Analysing Business: Research Methods in Practice","id":"ITEM-1","issued":{"date-parts":[["2023"]]},"page":"130-145","title":"Qualitative data analysis: Using thematic analysis","type":"article-journal"},"uris":["http://www.mendeley.com/documents/?uuid=710b2497-66d9-483a-bc70-74a76d4ba984"]}],"mendeley":{"formattedCitation":"(Fona, 2023)","manualFormatting":"Fona (2023)","plainTextFormattedCitation":"(Fona, 2023)","previouslyFormattedCitation":"(Fona, 2023)"},"properties":{"noteIndex":0},"schema":"https://github.com/citation-style-language/schema/raw/master/csl-citation.json"}</w:instrText>
      </w:r>
      <w:r w:rsidRPr="008F5997">
        <w:rPr>
          <w:rFonts w:ascii="Times New Roman" w:hAnsi="Times New Roman" w:cs="Times New Roman"/>
          <w:sz w:val="24"/>
          <w:szCs w:val="24"/>
          <w:lang w:eastAsia="en-ID"/>
        </w:rPr>
        <w:fldChar w:fldCharType="separate"/>
      </w:r>
      <w:r w:rsidRPr="008F5997">
        <w:rPr>
          <w:rFonts w:ascii="Times New Roman" w:hAnsi="Times New Roman" w:cs="Times New Roman"/>
          <w:noProof/>
          <w:sz w:val="24"/>
          <w:szCs w:val="24"/>
          <w:lang w:eastAsia="en-ID"/>
        </w:rPr>
        <w:t>Fona (2023)</w:t>
      </w:r>
      <w:r w:rsidRPr="008F5997">
        <w:rPr>
          <w:rFonts w:ascii="Times New Roman" w:hAnsi="Times New Roman" w:cs="Times New Roman"/>
          <w:sz w:val="24"/>
          <w:szCs w:val="24"/>
          <w:lang w:eastAsia="en-ID"/>
        </w:rPr>
        <w:fldChar w:fldCharType="end"/>
      </w:r>
      <w:r w:rsidRPr="008F5997">
        <w:rPr>
          <w:rFonts w:ascii="Times New Roman" w:hAnsi="Times New Roman" w:cs="Times New Roman"/>
          <w:sz w:val="24"/>
          <w:szCs w:val="24"/>
          <w:lang w:eastAsia="en-ID"/>
        </w:rPr>
        <w:t xml:space="preserve"> as follows.</w:t>
      </w:r>
    </w:p>
    <w:p w14:paraId="3BC609FC" w14:textId="77777777" w:rsidR="005525CB" w:rsidRPr="008F5997" w:rsidRDefault="005525CB" w:rsidP="005525CB">
      <w:pPr>
        <w:pStyle w:val="ListParagraph"/>
        <w:numPr>
          <w:ilvl w:val="0"/>
          <w:numId w:val="15"/>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 xml:space="preserve">Data reduction </w:t>
      </w:r>
    </w:p>
    <w:p w14:paraId="3779D2A7" w14:textId="77777777" w:rsidR="005525CB" w:rsidRPr="008F5997" w:rsidRDefault="005525CB" w:rsidP="005525CB">
      <w:pPr>
        <w:pStyle w:val="ListParagraph"/>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Data reduction was a form of analysis to sharpen, select focus, discard and organize data, towards conclusions.</w:t>
      </w:r>
    </w:p>
    <w:p w14:paraId="57931CCB" w14:textId="77777777" w:rsidR="005525CB" w:rsidRPr="008F5997" w:rsidRDefault="005525CB" w:rsidP="005525CB">
      <w:pPr>
        <w:pStyle w:val="ListParagraph"/>
        <w:numPr>
          <w:ilvl w:val="0"/>
          <w:numId w:val="15"/>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 xml:space="preserve">Display data </w:t>
      </w:r>
    </w:p>
    <w:p w14:paraId="41C48691" w14:textId="77777777" w:rsidR="005525CB" w:rsidRPr="008F5997" w:rsidRDefault="005525CB" w:rsidP="005525CB">
      <w:pPr>
        <w:pStyle w:val="ListParagraph"/>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Data display was the process of presenting data in qualitative research in the form of summaries, charts, categories and patterns that are arranged systematically to make it easier for readers to understand the concepts presented.</w:t>
      </w:r>
    </w:p>
    <w:p w14:paraId="41E33FB0" w14:textId="77777777" w:rsidR="005525CB" w:rsidRPr="008F5997" w:rsidRDefault="005525CB" w:rsidP="005525CB">
      <w:pPr>
        <w:pStyle w:val="ListParagraph"/>
        <w:numPr>
          <w:ilvl w:val="0"/>
          <w:numId w:val="15"/>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 xml:space="preserve">Conclusion and verification </w:t>
      </w:r>
    </w:p>
    <w:p w14:paraId="3F71FC5F" w14:textId="44DD42DA" w:rsidR="00EF3D77" w:rsidRPr="008F5997" w:rsidRDefault="005525CB" w:rsidP="003F51FE">
      <w:pPr>
        <w:pStyle w:val="ListParagraph"/>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The final step in the interactive method is drawing conclusions and verifying them. In qualitative research, the conclusions drawn are still temporary, so they can change if they are not supported by strong evidence, but if the conclusions drawn are supported by relevant and reliable evidence, then the conclusions drawn are flexible</w:t>
      </w:r>
    </w:p>
    <w:p w14:paraId="79F17387" w14:textId="1E98D4A3" w:rsidR="00DB362E" w:rsidRPr="008F5997" w:rsidRDefault="005525CB" w:rsidP="0094234A">
      <w:pPr>
        <w:pStyle w:val="Heading3"/>
        <w:rPr>
          <w:rFonts w:eastAsia="Times New Roman" w:cs="Times New Roman"/>
          <w:lang w:eastAsia="en-ID"/>
        </w:rPr>
      </w:pPr>
      <w:bookmarkStart w:id="46" w:name="_Toc182562326"/>
      <w:r w:rsidRPr="008F5997">
        <w:rPr>
          <w:rFonts w:eastAsia="Times New Roman" w:cs="Times New Roman"/>
          <w:lang w:eastAsia="en-ID"/>
        </w:rPr>
        <w:t xml:space="preserve">3.8 </w:t>
      </w:r>
      <w:r w:rsidR="003C0DCA" w:rsidRPr="008F5997">
        <w:rPr>
          <w:rFonts w:eastAsia="Times New Roman" w:cs="Times New Roman"/>
          <w:lang w:eastAsia="en-ID"/>
        </w:rPr>
        <w:t xml:space="preserve">Research </w:t>
      </w:r>
      <w:r w:rsidR="00FC24B9" w:rsidRPr="008F5997">
        <w:rPr>
          <w:rFonts w:eastAsia="Times New Roman" w:cs="Times New Roman"/>
          <w:lang w:eastAsia="en-ID"/>
        </w:rPr>
        <w:t>Procedure</w:t>
      </w:r>
      <w:bookmarkEnd w:id="46"/>
    </w:p>
    <w:p w14:paraId="274F9FEB" w14:textId="77777777" w:rsidR="00D7089B" w:rsidRPr="008F5997" w:rsidRDefault="00D7089B" w:rsidP="0094234A">
      <w:pPr>
        <w:spacing w:after="0" w:line="360" w:lineRule="auto"/>
        <w:ind w:firstLine="360"/>
        <w:jc w:val="both"/>
        <w:rPr>
          <w:rFonts w:ascii="Times New Roman" w:eastAsia="Times New Roman" w:hAnsi="Times New Roman" w:cs="Times New Roman"/>
          <w:kern w:val="0"/>
          <w:sz w:val="24"/>
          <w:szCs w:val="32"/>
          <w:lang w:eastAsia="en-ID"/>
          <w14:ligatures w14:val="none"/>
        </w:rPr>
      </w:pPr>
      <w:r w:rsidRPr="008F5997">
        <w:rPr>
          <w:rFonts w:ascii="Times New Roman" w:eastAsia="Times New Roman" w:hAnsi="Times New Roman" w:cs="Times New Roman"/>
          <w:kern w:val="0"/>
          <w:sz w:val="24"/>
          <w:szCs w:val="32"/>
          <w:lang w:eastAsia="en-ID"/>
          <w14:ligatures w14:val="none"/>
        </w:rPr>
        <w:t>In this study, researchers used several steps to obtain the necessary data. These steps include:</w:t>
      </w:r>
    </w:p>
    <w:p w14:paraId="34B6C78C" w14:textId="286A0B6D" w:rsidR="00D7089B" w:rsidRPr="008F5997" w:rsidRDefault="00D7089B" w:rsidP="0094234A">
      <w:pPr>
        <w:pStyle w:val="ListParagraph"/>
        <w:numPr>
          <w:ilvl w:val="0"/>
          <w:numId w:val="13"/>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Researcher collected information about the school that became the research location by conducting interviews and observations with various parties</w:t>
      </w:r>
      <w:r w:rsidR="00FC24B9" w:rsidRPr="008F5997">
        <w:rPr>
          <w:rFonts w:eastAsia="Times New Roman" w:cs="Times New Roman"/>
          <w:kern w:val="0"/>
          <w:szCs w:val="28"/>
          <w:lang w:eastAsia="en-ID"/>
          <w14:ligatures w14:val="none"/>
        </w:rPr>
        <w:t>,</w:t>
      </w:r>
      <w:r w:rsidRPr="008F5997">
        <w:rPr>
          <w:rFonts w:eastAsia="Times New Roman" w:cs="Times New Roman"/>
          <w:kern w:val="0"/>
          <w:szCs w:val="28"/>
          <w:lang w:eastAsia="en-ID"/>
          <w14:ligatures w14:val="none"/>
        </w:rPr>
        <w:t xml:space="preserve"> such as students and teachers who taught at the school starting from </w:t>
      </w:r>
      <w:r w:rsidR="00D41D5F" w:rsidRPr="008F5997">
        <w:rPr>
          <w:rFonts w:eastAsia="Times New Roman" w:cs="Times New Roman"/>
          <w:kern w:val="0"/>
          <w:szCs w:val="28"/>
          <w:lang w:eastAsia="en-ID"/>
          <w14:ligatures w14:val="none"/>
        </w:rPr>
        <w:t>July</w:t>
      </w:r>
      <w:r w:rsidR="004B69A1" w:rsidRPr="008F5997">
        <w:rPr>
          <w:rFonts w:eastAsia="Times New Roman" w:cs="Times New Roman"/>
          <w:kern w:val="0"/>
          <w:szCs w:val="28"/>
          <w:lang w:eastAsia="en-ID"/>
          <w14:ligatures w14:val="none"/>
        </w:rPr>
        <w:t xml:space="preserve"> 10-12</w:t>
      </w:r>
      <w:r w:rsidR="004D46B7" w:rsidRPr="008F5997">
        <w:rPr>
          <w:rFonts w:eastAsia="Times New Roman" w:cs="Times New Roman"/>
          <w:kern w:val="0"/>
          <w:szCs w:val="28"/>
          <w:vertAlign w:val="superscript"/>
          <w:lang w:eastAsia="en-ID"/>
          <w14:ligatures w14:val="none"/>
        </w:rPr>
        <w:t>th</w:t>
      </w:r>
      <w:r w:rsidRPr="008F5997">
        <w:rPr>
          <w:rFonts w:eastAsia="Times New Roman" w:cs="Times New Roman"/>
          <w:kern w:val="0"/>
          <w:szCs w:val="28"/>
          <w:lang w:eastAsia="en-ID"/>
          <w14:ligatures w14:val="none"/>
        </w:rPr>
        <w:t>, 2024.</w:t>
      </w:r>
    </w:p>
    <w:p w14:paraId="63122325" w14:textId="63D61ED7" w:rsidR="00D7089B" w:rsidRPr="008F5997" w:rsidRDefault="00FC24B9" w:rsidP="0094234A">
      <w:pPr>
        <w:pStyle w:val="ListParagraph"/>
        <w:numPr>
          <w:ilvl w:val="0"/>
          <w:numId w:val="13"/>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lastRenderedPageBreak/>
        <w:t>The researcher</w:t>
      </w:r>
      <w:r w:rsidR="00D7089B" w:rsidRPr="008F5997">
        <w:rPr>
          <w:rFonts w:eastAsia="Times New Roman" w:cs="Times New Roman"/>
          <w:kern w:val="0"/>
          <w:szCs w:val="28"/>
          <w:lang w:eastAsia="en-ID"/>
          <w14:ligatures w14:val="none"/>
        </w:rPr>
        <w:t xml:space="preserve"> visited the school concerned to request information and submit a research letter that had been prepared previously. The researcher sent a research permit from the campus to Schools A and B on July</w:t>
      </w:r>
      <w:r w:rsidR="004D46B7" w:rsidRPr="008F5997">
        <w:rPr>
          <w:rFonts w:eastAsia="Times New Roman" w:cs="Times New Roman"/>
          <w:kern w:val="0"/>
          <w:szCs w:val="28"/>
          <w:lang w:eastAsia="en-ID"/>
          <w14:ligatures w14:val="none"/>
        </w:rPr>
        <w:t xml:space="preserve"> 15</w:t>
      </w:r>
      <w:r w:rsidR="004D46B7" w:rsidRPr="008F5997">
        <w:rPr>
          <w:rFonts w:eastAsia="Times New Roman" w:cs="Times New Roman"/>
          <w:kern w:val="0"/>
          <w:szCs w:val="28"/>
          <w:vertAlign w:val="superscript"/>
          <w:lang w:eastAsia="en-ID"/>
          <w14:ligatures w14:val="none"/>
        </w:rPr>
        <w:t>th</w:t>
      </w:r>
      <w:r w:rsidR="00D7089B" w:rsidRPr="008F5997">
        <w:rPr>
          <w:rFonts w:eastAsia="Times New Roman" w:cs="Times New Roman"/>
          <w:kern w:val="0"/>
          <w:szCs w:val="28"/>
          <w:lang w:eastAsia="en-ID"/>
          <w14:ligatures w14:val="none"/>
        </w:rPr>
        <w:t>, 2024 and determined the research implementation schedule.</w:t>
      </w:r>
    </w:p>
    <w:p w14:paraId="49DB21C0" w14:textId="6F7FEF3B" w:rsidR="00D7089B" w:rsidRPr="008F5997" w:rsidRDefault="00D7089B" w:rsidP="0094234A">
      <w:pPr>
        <w:pStyle w:val="ListParagraph"/>
        <w:numPr>
          <w:ilvl w:val="0"/>
          <w:numId w:val="13"/>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After obtaining permission, the researcher prepared some equipment to collect data.</w:t>
      </w:r>
    </w:p>
    <w:p w14:paraId="76AA9E62" w14:textId="4FEAE6C0" w:rsidR="00D7089B" w:rsidRPr="008F5997" w:rsidRDefault="00D7089B" w:rsidP="0094234A">
      <w:pPr>
        <w:pStyle w:val="ListParagraph"/>
        <w:numPr>
          <w:ilvl w:val="0"/>
          <w:numId w:val="13"/>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Then, the researcher met teachers A and B at different schools and at different hours on August</w:t>
      </w:r>
      <w:r w:rsidR="00570DE0" w:rsidRPr="008F5997">
        <w:rPr>
          <w:rFonts w:eastAsia="Times New Roman" w:cs="Times New Roman"/>
          <w:kern w:val="0"/>
          <w:szCs w:val="28"/>
          <w:lang w:eastAsia="en-ID"/>
          <w14:ligatures w14:val="none"/>
        </w:rPr>
        <w:t xml:space="preserve"> 19</w:t>
      </w:r>
      <w:r w:rsidR="00570DE0" w:rsidRPr="008F5997">
        <w:rPr>
          <w:rFonts w:eastAsia="Times New Roman" w:cs="Times New Roman"/>
          <w:kern w:val="0"/>
          <w:szCs w:val="28"/>
          <w:vertAlign w:val="superscript"/>
          <w:lang w:eastAsia="en-ID"/>
          <w14:ligatures w14:val="none"/>
        </w:rPr>
        <w:t>th</w:t>
      </w:r>
      <w:r w:rsidRPr="008F5997">
        <w:rPr>
          <w:rFonts w:eastAsia="Times New Roman" w:cs="Times New Roman"/>
          <w:kern w:val="0"/>
          <w:szCs w:val="28"/>
          <w:lang w:eastAsia="en-ID"/>
          <w14:ligatures w14:val="none"/>
        </w:rPr>
        <w:t>, 2024 to conduct interviews regarding teachers' perceptions of the project-based learning model in the independent curriculum in improving high school students' speaking skills.</w:t>
      </w:r>
    </w:p>
    <w:p w14:paraId="0A8B1B6D" w14:textId="403E3BC8" w:rsidR="00D7089B" w:rsidRPr="008F5997" w:rsidRDefault="00D7089B" w:rsidP="0094234A">
      <w:pPr>
        <w:pStyle w:val="ListParagraph"/>
        <w:numPr>
          <w:ilvl w:val="0"/>
          <w:numId w:val="13"/>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After all the data is collected, the researcher will start processing the data by selecting and sorting the data according to the rules.</w:t>
      </w:r>
    </w:p>
    <w:p w14:paraId="07E79B9A" w14:textId="1B0DC54A" w:rsidR="002F04AF" w:rsidRPr="008F5997" w:rsidRDefault="00D7089B" w:rsidP="002F04AF">
      <w:pPr>
        <w:pStyle w:val="ListParagraph"/>
        <w:numPr>
          <w:ilvl w:val="0"/>
          <w:numId w:val="13"/>
        </w:numPr>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 xml:space="preserve">Finally, </w:t>
      </w:r>
      <w:r w:rsidR="00FC24B9" w:rsidRPr="008F5997">
        <w:rPr>
          <w:rFonts w:eastAsia="Times New Roman" w:cs="Times New Roman"/>
          <w:kern w:val="0"/>
          <w:szCs w:val="28"/>
          <w:lang w:eastAsia="en-ID"/>
          <w14:ligatures w14:val="none"/>
        </w:rPr>
        <w:t xml:space="preserve">the </w:t>
      </w:r>
      <w:r w:rsidRPr="008F5997">
        <w:rPr>
          <w:rFonts w:eastAsia="Times New Roman" w:cs="Times New Roman"/>
          <w:kern w:val="0"/>
          <w:szCs w:val="28"/>
          <w:lang w:eastAsia="en-ID"/>
          <w14:ligatures w14:val="none"/>
        </w:rPr>
        <w:t>researcher process</w:t>
      </w:r>
      <w:r w:rsidR="00FC24B9" w:rsidRPr="008F5997">
        <w:rPr>
          <w:rFonts w:eastAsia="Times New Roman" w:cs="Times New Roman"/>
          <w:kern w:val="0"/>
          <w:szCs w:val="28"/>
          <w:lang w:eastAsia="en-ID"/>
          <w14:ligatures w14:val="none"/>
        </w:rPr>
        <w:t>es</w:t>
      </w:r>
      <w:r w:rsidRPr="008F5997">
        <w:rPr>
          <w:rFonts w:eastAsia="Times New Roman" w:cs="Times New Roman"/>
          <w:kern w:val="0"/>
          <w:szCs w:val="28"/>
          <w:lang w:eastAsia="en-ID"/>
          <w14:ligatures w14:val="none"/>
        </w:rPr>
        <w:t xml:space="preserve"> data and draw</w:t>
      </w:r>
      <w:r w:rsidR="00FC24B9" w:rsidRPr="008F5997">
        <w:rPr>
          <w:rFonts w:eastAsia="Times New Roman" w:cs="Times New Roman"/>
          <w:kern w:val="0"/>
          <w:szCs w:val="28"/>
          <w:lang w:eastAsia="en-ID"/>
          <w14:ligatures w14:val="none"/>
        </w:rPr>
        <w:t>s</w:t>
      </w:r>
      <w:r w:rsidRPr="008F5997">
        <w:rPr>
          <w:rFonts w:eastAsia="Times New Roman" w:cs="Times New Roman"/>
          <w:kern w:val="0"/>
          <w:szCs w:val="28"/>
          <w:lang w:eastAsia="en-ID"/>
          <w14:ligatures w14:val="none"/>
        </w:rPr>
        <w:t xml:space="preserve"> conclusions from the results of data collection.</w:t>
      </w:r>
    </w:p>
    <w:p w14:paraId="1D2B1698" w14:textId="63F4CBD0" w:rsidR="003A0E03" w:rsidRPr="008F5997" w:rsidRDefault="00C339A1" w:rsidP="0094234A">
      <w:pPr>
        <w:pStyle w:val="ListParagraph"/>
        <w:spacing w:after="0"/>
        <w:jc w:val="both"/>
        <w:rPr>
          <w:rFonts w:eastAsia="Times New Roman" w:cs="Times New Roman"/>
          <w:kern w:val="0"/>
          <w:szCs w:val="28"/>
          <w:lang w:eastAsia="en-ID"/>
          <w14:ligatures w14:val="none"/>
        </w:rPr>
      </w:pPr>
      <w:r w:rsidRPr="008F5997">
        <w:rPr>
          <w:rFonts w:eastAsia="Times New Roman" w:cs="Times New Roman"/>
          <w:kern w:val="0"/>
          <w:szCs w:val="28"/>
          <w:lang w:eastAsia="en-ID"/>
          <w14:ligatures w14:val="none"/>
        </w:rPr>
        <w:t>.</w:t>
      </w:r>
    </w:p>
    <w:p w14:paraId="29BCB3EF" w14:textId="77777777" w:rsidR="005D036D" w:rsidRPr="008F5997" w:rsidRDefault="005D036D" w:rsidP="0094234A">
      <w:pPr>
        <w:pStyle w:val="ListParagraph"/>
        <w:spacing w:after="0"/>
        <w:jc w:val="both"/>
        <w:rPr>
          <w:rFonts w:eastAsia="Times New Roman" w:cs="Times New Roman"/>
          <w:kern w:val="0"/>
          <w:szCs w:val="28"/>
          <w:lang w:eastAsia="en-ID"/>
          <w14:ligatures w14:val="none"/>
        </w:rPr>
      </w:pPr>
    </w:p>
    <w:p w14:paraId="278BB9A3" w14:textId="365D6414" w:rsidR="005D036D" w:rsidRPr="008F5997" w:rsidRDefault="005D036D" w:rsidP="0094234A">
      <w:pPr>
        <w:spacing w:line="360" w:lineRule="auto"/>
        <w:rPr>
          <w:rFonts w:ascii="Times New Roman" w:eastAsia="Times New Roman" w:hAnsi="Times New Roman" w:cs="Times New Roman"/>
          <w:kern w:val="0"/>
          <w:sz w:val="24"/>
          <w:szCs w:val="28"/>
          <w:lang w:eastAsia="en-ID"/>
          <w14:ligatures w14:val="none"/>
        </w:rPr>
      </w:pPr>
      <w:r w:rsidRPr="008F5997">
        <w:rPr>
          <w:rFonts w:ascii="Times New Roman" w:eastAsia="Times New Roman" w:hAnsi="Times New Roman" w:cs="Times New Roman"/>
          <w:kern w:val="0"/>
          <w:szCs w:val="28"/>
          <w:lang w:eastAsia="en-ID"/>
          <w14:ligatures w14:val="none"/>
        </w:rPr>
        <w:br w:type="page"/>
      </w:r>
    </w:p>
    <w:p w14:paraId="0CB231CF" w14:textId="77777777" w:rsidR="00DA38D5" w:rsidRPr="008F5997" w:rsidRDefault="00DA38D5" w:rsidP="0094234A">
      <w:pPr>
        <w:pStyle w:val="Heading1"/>
        <w:rPr>
          <w:rFonts w:eastAsia="Times New Roman" w:cs="Times New Roman"/>
          <w:lang w:eastAsia="en-ID"/>
        </w:rPr>
        <w:sectPr w:rsidR="00DA38D5" w:rsidRPr="008F5997" w:rsidSect="00C61483">
          <w:headerReference w:type="default" r:id="rId21"/>
          <w:footerReference w:type="default" r:id="rId22"/>
          <w:pgSz w:w="11906" w:h="16838"/>
          <w:pgMar w:top="1701" w:right="1701" w:bottom="1701" w:left="2268" w:header="709" w:footer="709" w:gutter="0"/>
          <w:pgNumType w:start="23"/>
          <w:cols w:space="708"/>
          <w:docGrid w:linePitch="360"/>
        </w:sectPr>
      </w:pPr>
    </w:p>
    <w:p w14:paraId="3BBE784E" w14:textId="6BA829CF" w:rsidR="00C46353" w:rsidRPr="008F5997" w:rsidRDefault="00711992" w:rsidP="0094234A">
      <w:pPr>
        <w:pStyle w:val="Heading1"/>
        <w:rPr>
          <w:rFonts w:eastAsia="Times New Roman" w:cs="Times New Roman"/>
          <w:lang w:eastAsia="en-ID"/>
        </w:rPr>
      </w:pPr>
      <w:bookmarkStart w:id="47" w:name="_Toc182562327"/>
      <w:r w:rsidRPr="008F5997">
        <w:rPr>
          <w:rFonts w:eastAsia="Times New Roman" w:cs="Times New Roman"/>
          <w:lang w:eastAsia="en-ID"/>
        </w:rPr>
        <w:lastRenderedPageBreak/>
        <w:t>CHAPTER IV</w:t>
      </w:r>
      <w:bookmarkEnd w:id="47"/>
    </w:p>
    <w:p w14:paraId="151A1298" w14:textId="77777777" w:rsidR="00C46353" w:rsidRPr="008F5997" w:rsidRDefault="00C46353" w:rsidP="0094234A">
      <w:pPr>
        <w:pStyle w:val="Heading2"/>
        <w:rPr>
          <w:rFonts w:cs="Times New Roman"/>
        </w:rPr>
      </w:pPr>
      <w:bookmarkStart w:id="48" w:name="_Toc182562328"/>
      <w:r w:rsidRPr="008F5997">
        <w:rPr>
          <w:rFonts w:cs="Times New Roman"/>
        </w:rPr>
        <w:t>FINDINGS AND DISCUSSION</w:t>
      </w:r>
      <w:bookmarkEnd w:id="48"/>
    </w:p>
    <w:p w14:paraId="244804EC" w14:textId="16E2F633" w:rsidR="00C46353" w:rsidRPr="008F5997" w:rsidRDefault="002348F3" w:rsidP="0094234A">
      <w:pPr>
        <w:spacing w:after="0" w:line="360" w:lineRule="auto"/>
        <w:ind w:firstLine="720"/>
        <w:jc w:val="both"/>
        <w:rPr>
          <w:rFonts w:ascii="Times New Roman" w:hAnsi="Times New Roman" w:cs="Times New Roman"/>
          <w:sz w:val="24"/>
          <w:szCs w:val="24"/>
          <w:lang w:val="id-ID"/>
        </w:rPr>
      </w:pPr>
      <w:r w:rsidRPr="008F5997">
        <w:rPr>
          <w:rFonts w:ascii="Times New Roman" w:hAnsi="Times New Roman" w:cs="Times New Roman"/>
          <w:sz w:val="24"/>
          <w:szCs w:val="24"/>
        </w:rPr>
        <w:t>In this chapter, the researcher presented the findings from the analysis. The research findings were explained using the results of several interviews as an instrument to answer the following question: "What are teachers' perceptions about the project-based learning (PjBL) model in the emancipated curriculum to improve senior high school students' speaking skills</w:t>
      </w:r>
      <w:r w:rsidR="00BD60B2">
        <w:rPr>
          <w:rFonts w:ascii="Times New Roman" w:hAnsi="Times New Roman" w:cs="Times New Roman"/>
          <w:sz w:val="24"/>
          <w:szCs w:val="24"/>
        </w:rPr>
        <w:t>?” Furthermore, the researcher</w:t>
      </w:r>
      <w:r w:rsidRPr="008F5997">
        <w:rPr>
          <w:rFonts w:ascii="Times New Roman" w:hAnsi="Times New Roman" w:cs="Times New Roman"/>
          <w:sz w:val="24"/>
          <w:szCs w:val="24"/>
        </w:rPr>
        <w:t xml:space="preserve"> findings were addressed in the discussion section</w:t>
      </w:r>
      <w:r w:rsidR="00C46353" w:rsidRPr="008F5997">
        <w:rPr>
          <w:rFonts w:ascii="Times New Roman" w:hAnsi="Times New Roman" w:cs="Times New Roman"/>
          <w:sz w:val="24"/>
          <w:szCs w:val="24"/>
        </w:rPr>
        <w:t>.</w:t>
      </w:r>
    </w:p>
    <w:p w14:paraId="79F191F2" w14:textId="77777777" w:rsidR="00C46353" w:rsidRPr="008F5997" w:rsidRDefault="00C46353" w:rsidP="0094234A">
      <w:pPr>
        <w:pStyle w:val="Heading3"/>
        <w:rPr>
          <w:rFonts w:cs="Times New Roman"/>
        </w:rPr>
      </w:pPr>
      <w:bookmarkStart w:id="49" w:name="_Toc182562329"/>
      <w:r w:rsidRPr="008F5997">
        <w:rPr>
          <w:rFonts w:cs="Times New Roman"/>
        </w:rPr>
        <w:t>4.1 Research Findings</w:t>
      </w:r>
      <w:bookmarkEnd w:id="49"/>
    </w:p>
    <w:p w14:paraId="4378E44E" w14:textId="71AFBF06" w:rsidR="00C46353" w:rsidRPr="008F5997" w:rsidRDefault="00C97CF5" w:rsidP="0094234A">
      <w:pPr>
        <w:spacing w:line="360" w:lineRule="auto"/>
        <w:ind w:firstLine="720"/>
        <w:jc w:val="both"/>
        <w:rPr>
          <w:rFonts w:ascii="Times New Roman" w:eastAsia="Times New Roman" w:hAnsi="Times New Roman" w:cs="Times New Roman"/>
          <w:sz w:val="24"/>
          <w:szCs w:val="24"/>
        </w:rPr>
      </w:pPr>
      <w:r w:rsidRPr="008F5997">
        <w:rPr>
          <w:rFonts w:ascii="Times New Roman" w:hAnsi="Times New Roman" w:cs="Times New Roman"/>
          <w:sz w:val="24"/>
          <w:szCs w:val="24"/>
        </w:rPr>
        <w:t>This section highlighted the findings concerning teachers' perceptions of the project-based learning (PjBL) model in the emancipated curriculum to improve senior high school students' speaking skills. There were two English teachers from senior high schools</w:t>
      </w:r>
      <w:r w:rsidR="00AD1319" w:rsidRPr="008F5997">
        <w:rPr>
          <w:rFonts w:ascii="Times New Roman" w:hAnsi="Times New Roman" w:cs="Times New Roman"/>
          <w:sz w:val="24"/>
          <w:szCs w:val="24"/>
        </w:rPr>
        <w:t xml:space="preserve">, </w:t>
      </w:r>
      <w:r w:rsidRPr="008F5997">
        <w:rPr>
          <w:rFonts w:ascii="Times New Roman" w:hAnsi="Times New Roman" w:cs="Times New Roman"/>
          <w:sz w:val="24"/>
          <w:szCs w:val="24"/>
        </w:rPr>
        <w:t>during the course of the interview, the researcher used a voice recorder to record the conversation directly with the participants. The researcher presented the data after collecting it through interviews. A semi-structured interview with 13 questions was given to all participants. An interview was conducted to verify the accuracy of the answers and to determine the teachers' perceptions of the project-based learning (PjBL) model in the emancipated curriculum to improve senior high school students' speaking skills. The two English teachers were identified with the codes YR and AN</w:t>
      </w:r>
      <w:r w:rsidR="00C46353" w:rsidRPr="008F5997">
        <w:rPr>
          <w:rFonts w:ascii="Times New Roman" w:eastAsia="Times New Roman" w:hAnsi="Times New Roman" w:cs="Times New Roman"/>
          <w:sz w:val="24"/>
          <w:szCs w:val="24"/>
        </w:rPr>
        <w:t>.</w:t>
      </w:r>
    </w:p>
    <w:p w14:paraId="0FDB53B0" w14:textId="6E09E32E" w:rsidR="00C46353" w:rsidRPr="008F5997" w:rsidRDefault="007F204A" w:rsidP="0094234A">
      <w:pPr>
        <w:spacing w:line="360" w:lineRule="auto"/>
        <w:ind w:firstLine="720"/>
        <w:jc w:val="both"/>
        <w:rPr>
          <w:rFonts w:ascii="Times New Roman" w:eastAsia="Times New Roman" w:hAnsi="Times New Roman" w:cs="Times New Roman"/>
          <w:sz w:val="24"/>
          <w:szCs w:val="24"/>
        </w:rPr>
      </w:pPr>
      <w:r w:rsidRPr="008F5997">
        <w:rPr>
          <w:rFonts w:ascii="Times New Roman" w:eastAsia="Times New Roman" w:hAnsi="Times New Roman" w:cs="Times New Roman"/>
          <w:sz w:val="24"/>
          <w:szCs w:val="24"/>
        </w:rPr>
        <w:t>After the interview, the teachers' perceptions of the project-based learning (PjBL) model in the emancipated curriculum to improve senior high school students' speaking skill</w:t>
      </w:r>
      <w:r w:rsidR="0062379E" w:rsidRPr="008F5997">
        <w:rPr>
          <w:rFonts w:ascii="Times New Roman" w:eastAsia="Times New Roman" w:hAnsi="Times New Roman" w:cs="Times New Roman"/>
          <w:sz w:val="24"/>
          <w:szCs w:val="24"/>
        </w:rPr>
        <w:t xml:space="preserve"> </w:t>
      </w:r>
      <w:r w:rsidRPr="008F5997">
        <w:rPr>
          <w:rFonts w:ascii="Times New Roman" w:eastAsia="Times New Roman" w:hAnsi="Times New Roman" w:cs="Times New Roman"/>
          <w:sz w:val="24"/>
          <w:szCs w:val="24"/>
        </w:rPr>
        <w:t>were identified. The researcher found that PjBL promoted students' participation in class, allowed students to be more engaged with the lecture, provided a real context for learning English to improve speaking skills, and encouraged confidence in students</w:t>
      </w:r>
      <w:r w:rsidR="00C46353" w:rsidRPr="008F5997">
        <w:rPr>
          <w:rFonts w:ascii="Times New Roman" w:eastAsia="Times New Roman" w:hAnsi="Times New Roman" w:cs="Times New Roman"/>
          <w:sz w:val="24"/>
          <w:szCs w:val="24"/>
        </w:rPr>
        <w:t>.</w:t>
      </w:r>
    </w:p>
    <w:p w14:paraId="6C26481F" w14:textId="458296B5" w:rsidR="00C46353" w:rsidRPr="008F5997" w:rsidRDefault="00C46353" w:rsidP="0094234A">
      <w:pPr>
        <w:pStyle w:val="Heading4"/>
        <w:rPr>
          <w:rFonts w:eastAsia="Times New Roman" w:cs="Times New Roman"/>
        </w:rPr>
      </w:pPr>
      <w:bookmarkStart w:id="50" w:name="_Toc182562330"/>
      <w:r w:rsidRPr="008F5997">
        <w:rPr>
          <w:rFonts w:eastAsia="Times New Roman" w:cs="Times New Roman"/>
        </w:rPr>
        <w:t>4.1.1 P</w:t>
      </w:r>
      <w:r w:rsidR="007A73FA" w:rsidRPr="008F5997">
        <w:rPr>
          <w:rFonts w:eastAsia="Times New Roman" w:cs="Times New Roman"/>
        </w:rPr>
        <w:t>j</w:t>
      </w:r>
      <w:r w:rsidRPr="008F5997">
        <w:rPr>
          <w:rFonts w:eastAsia="Times New Roman" w:cs="Times New Roman"/>
        </w:rPr>
        <w:t>BL Promote</w:t>
      </w:r>
      <w:r w:rsidR="00951813" w:rsidRPr="008F5997">
        <w:rPr>
          <w:rFonts w:eastAsia="Times New Roman" w:cs="Times New Roman"/>
        </w:rPr>
        <w:t>d</w:t>
      </w:r>
      <w:r w:rsidRPr="008F5997">
        <w:rPr>
          <w:rFonts w:eastAsia="Times New Roman" w:cs="Times New Roman"/>
        </w:rPr>
        <w:t xml:space="preserve"> Students Participation in Class</w:t>
      </w:r>
      <w:bookmarkEnd w:id="50"/>
    </w:p>
    <w:p w14:paraId="11E7F933" w14:textId="77777777" w:rsidR="00C61483" w:rsidRDefault="00F63EBF" w:rsidP="0087437D">
      <w:pPr>
        <w:spacing w:line="360" w:lineRule="auto"/>
        <w:ind w:firstLine="720"/>
        <w:jc w:val="both"/>
        <w:rPr>
          <w:rFonts w:ascii="Times New Roman" w:hAnsi="Times New Roman" w:cs="Times New Roman"/>
          <w:sz w:val="24"/>
          <w:szCs w:val="24"/>
        </w:rPr>
        <w:sectPr w:rsidR="00C61483" w:rsidSect="00C61483">
          <w:headerReference w:type="default" r:id="rId23"/>
          <w:footerReference w:type="default" r:id="rId24"/>
          <w:pgSz w:w="11906" w:h="16838"/>
          <w:pgMar w:top="1701" w:right="1701" w:bottom="1701" w:left="2268" w:header="709" w:footer="709" w:gutter="0"/>
          <w:pgNumType w:start="27"/>
          <w:cols w:space="708"/>
          <w:docGrid w:linePitch="360"/>
        </w:sectPr>
      </w:pPr>
      <w:r w:rsidRPr="008F5997">
        <w:rPr>
          <w:rFonts w:ascii="Times New Roman" w:hAnsi="Times New Roman" w:cs="Times New Roman"/>
          <w:sz w:val="24"/>
          <w:szCs w:val="24"/>
        </w:rPr>
        <w:t xml:space="preserve">In this particular research, most of the teachers' responses were positive about PjBL for improving students' speaking skills. One of their responses was that PjBL promoted students' participation in class. Teachers mentioned that, due </w:t>
      </w:r>
    </w:p>
    <w:p w14:paraId="13A9CE84" w14:textId="4C8E8097" w:rsidR="00C46353" w:rsidRPr="008F5997" w:rsidRDefault="00F63EBF" w:rsidP="00C61483">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lastRenderedPageBreak/>
        <w:t>to the implementation of PjBL, the students became more active in the classroom. Some of the teachers' statements were</w:t>
      </w:r>
      <w:r w:rsidR="00C46353" w:rsidRPr="008F5997">
        <w:rPr>
          <w:rFonts w:ascii="Times New Roman" w:hAnsi="Times New Roman" w:cs="Times New Roman"/>
          <w:sz w:val="24"/>
          <w:szCs w:val="24"/>
        </w:rPr>
        <w:t>:</w:t>
      </w:r>
    </w:p>
    <w:p w14:paraId="74645E2A" w14:textId="7FEBFB0E"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t>YR: “...Pjbl</w:t>
      </w:r>
      <w:r w:rsidR="007A73FA" w:rsidRPr="008F5997">
        <w:rPr>
          <w:rFonts w:ascii="Times New Roman" w:hAnsi="Times New Roman" w:cs="Times New Roman"/>
          <w:sz w:val="24"/>
          <w:szCs w:val="24"/>
        </w:rPr>
        <w:t>,</w:t>
      </w:r>
      <w:r w:rsidRPr="008F5997">
        <w:rPr>
          <w:rFonts w:ascii="Times New Roman" w:hAnsi="Times New Roman" w:cs="Times New Roman"/>
          <w:sz w:val="24"/>
          <w:szCs w:val="24"/>
        </w:rPr>
        <w:t xml:space="preserve"> which is related to improve speaking, I use it with presentations by forming a class group, but students are given material individually so that they are responsible and each student does their job, which leads to everyone being communicative”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xml:space="preserve"> 2024, Q3)</w:t>
      </w:r>
    </w:p>
    <w:p w14:paraId="497D64A6" w14:textId="77777777"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t>AN: “We held a project by using pjbl to increase students' enthusiasm for learning because it is practical and allows them to discuss with one another; in comparison, if students are only given material in class, particularly in English, most students will get bored”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xml:space="preserve"> 2024, Q12)</w:t>
      </w:r>
    </w:p>
    <w:p w14:paraId="6A8B03A7" w14:textId="23BA4CCA" w:rsidR="00C46353" w:rsidRPr="008F5997" w:rsidRDefault="007F6B43"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In conclusion, the use of PjBL significantly helped students promote their participation in class, according to teachers. Students were given a platform and freedom to learn, discuss, and present what they had already learned. Teachers reported that since the implementation of PjBL, students became more enthusiastic about the classroom</w:t>
      </w:r>
      <w:r w:rsidR="00C46353" w:rsidRPr="008F5997">
        <w:rPr>
          <w:rFonts w:ascii="Times New Roman" w:hAnsi="Times New Roman" w:cs="Times New Roman"/>
          <w:sz w:val="24"/>
          <w:szCs w:val="24"/>
        </w:rPr>
        <w:t>.</w:t>
      </w:r>
    </w:p>
    <w:p w14:paraId="72180537" w14:textId="4D1DB411" w:rsidR="00C46353" w:rsidRPr="008F5997" w:rsidRDefault="00C46353" w:rsidP="0094234A">
      <w:pPr>
        <w:pStyle w:val="Heading4"/>
        <w:rPr>
          <w:rFonts w:cs="Times New Roman"/>
        </w:rPr>
      </w:pPr>
      <w:bookmarkStart w:id="51" w:name="_Toc182562331"/>
      <w:r w:rsidRPr="008F5997">
        <w:rPr>
          <w:rFonts w:cs="Times New Roman"/>
        </w:rPr>
        <w:t xml:space="preserve">4.1.2 Students are Capable </w:t>
      </w:r>
      <w:r w:rsidR="00AD31DB" w:rsidRPr="008F5997">
        <w:rPr>
          <w:rFonts w:cs="Times New Roman"/>
        </w:rPr>
        <w:t>of </w:t>
      </w:r>
      <w:r w:rsidRPr="008F5997">
        <w:rPr>
          <w:rFonts w:cs="Times New Roman"/>
        </w:rPr>
        <w:t>Being More Engaged with the Lecture</w:t>
      </w:r>
      <w:bookmarkEnd w:id="51"/>
    </w:p>
    <w:p w14:paraId="1E8D103C" w14:textId="15380DE3" w:rsidR="00C46353" w:rsidRPr="008F5997" w:rsidRDefault="0029186F" w:rsidP="0094234A">
      <w:pPr>
        <w:spacing w:line="360" w:lineRule="auto"/>
        <w:ind w:firstLine="720"/>
        <w:jc w:val="both"/>
        <w:rPr>
          <w:rFonts w:ascii="Times New Roman" w:eastAsia="Times New Roman" w:hAnsi="Times New Roman" w:cs="Times New Roman"/>
          <w:sz w:val="24"/>
          <w:szCs w:val="24"/>
        </w:rPr>
      </w:pPr>
      <w:r w:rsidRPr="008F5997">
        <w:rPr>
          <w:rFonts w:ascii="Times New Roman" w:eastAsia="Times New Roman" w:hAnsi="Times New Roman" w:cs="Times New Roman"/>
          <w:sz w:val="24"/>
          <w:szCs w:val="24"/>
        </w:rPr>
        <w:t>According to teachers, by using PjBL, students were able to follow the lecture in the classroom. Through PjBL, students engaged in the lecture creatively and always had room for innovation. All students also had opportunities to express themselves and be vocal in the classroom. Some of the teachers' statements were</w:t>
      </w:r>
      <w:r w:rsidR="00C46353" w:rsidRPr="008F5997">
        <w:rPr>
          <w:rFonts w:ascii="Times New Roman" w:eastAsia="Times New Roman" w:hAnsi="Times New Roman" w:cs="Times New Roman"/>
          <w:sz w:val="24"/>
          <w:szCs w:val="24"/>
        </w:rPr>
        <w:t>:</w:t>
      </w:r>
    </w:p>
    <w:p w14:paraId="24B48E03" w14:textId="5DCB8297" w:rsidR="00C46353" w:rsidRPr="008F5997" w:rsidRDefault="00BD60B2" w:rsidP="0094234A">
      <w:pP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R: “Pj</w:t>
      </w:r>
      <w:r>
        <w:rPr>
          <w:rFonts w:ascii="Times New Roman" w:eastAsia="Times New Roman" w:hAnsi="Times New Roman" w:cs="Times New Roman"/>
          <w:sz w:val="24"/>
          <w:szCs w:val="24"/>
          <w:lang w:val="id-ID"/>
        </w:rPr>
        <w:t>BL</w:t>
      </w:r>
      <w:r w:rsidR="00C46353" w:rsidRPr="008F5997">
        <w:rPr>
          <w:rFonts w:ascii="Times New Roman" w:eastAsia="Times New Roman" w:hAnsi="Times New Roman" w:cs="Times New Roman"/>
          <w:sz w:val="24"/>
          <w:szCs w:val="24"/>
        </w:rPr>
        <w:t xml:space="preserve"> is very useful when I build a teaching project that requires student participation... when they are working on a group project, I also encourage the students to practice speaking English with their friends based on their abilities. As a result, there is always room for innovation in the process between individuals or groups in the classroom” (Recorded on August 19</w:t>
      </w:r>
      <w:r w:rsidR="00C46353" w:rsidRPr="008F5997">
        <w:rPr>
          <w:rFonts w:ascii="Times New Roman" w:eastAsia="Times New Roman" w:hAnsi="Times New Roman" w:cs="Times New Roman"/>
          <w:sz w:val="24"/>
          <w:szCs w:val="24"/>
          <w:vertAlign w:val="superscript"/>
        </w:rPr>
        <w:t>th</w:t>
      </w:r>
      <w:r w:rsidR="00C46353" w:rsidRPr="008F5997">
        <w:rPr>
          <w:rFonts w:ascii="Times New Roman" w:eastAsia="Times New Roman" w:hAnsi="Times New Roman" w:cs="Times New Roman"/>
          <w:sz w:val="24"/>
          <w:szCs w:val="24"/>
        </w:rPr>
        <w:t xml:space="preserve"> 2024, Q11)</w:t>
      </w:r>
    </w:p>
    <w:p w14:paraId="3DB8D61E" w14:textId="77777777" w:rsidR="00C46353" w:rsidRPr="008F5997" w:rsidRDefault="00C46353" w:rsidP="0094234A">
      <w:pPr>
        <w:spacing w:line="360" w:lineRule="auto"/>
        <w:ind w:left="720"/>
        <w:jc w:val="both"/>
        <w:rPr>
          <w:rFonts w:ascii="Times New Roman" w:eastAsia="Times New Roman" w:hAnsi="Times New Roman" w:cs="Times New Roman"/>
          <w:sz w:val="24"/>
          <w:szCs w:val="24"/>
        </w:rPr>
      </w:pPr>
      <w:r w:rsidRPr="008F5997">
        <w:rPr>
          <w:rFonts w:ascii="Times New Roman" w:eastAsia="Times New Roman" w:hAnsi="Times New Roman" w:cs="Times New Roman"/>
          <w:sz w:val="24"/>
          <w:szCs w:val="24"/>
        </w:rPr>
        <w:lastRenderedPageBreak/>
        <w:t>AN: “Students' abilities have improved; they can write, speak well, listen well, and less make mistakes when asked to say and write it back because they exercise frequently practice in class...the gain is that many students have improved their speaking skills because the learning English” (Recorded on August 19</w:t>
      </w:r>
      <w:r w:rsidRPr="008F5997">
        <w:rPr>
          <w:rFonts w:ascii="Times New Roman" w:eastAsia="Times New Roman" w:hAnsi="Times New Roman" w:cs="Times New Roman"/>
          <w:sz w:val="24"/>
          <w:szCs w:val="24"/>
          <w:vertAlign w:val="superscript"/>
        </w:rPr>
        <w:t>th</w:t>
      </w:r>
      <w:r w:rsidRPr="008F5997">
        <w:rPr>
          <w:rFonts w:ascii="Times New Roman" w:eastAsia="Times New Roman" w:hAnsi="Times New Roman" w:cs="Times New Roman"/>
          <w:sz w:val="24"/>
          <w:szCs w:val="24"/>
        </w:rPr>
        <w:t xml:space="preserve"> 2024, Q14)</w:t>
      </w:r>
    </w:p>
    <w:p w14:paraId="76FB0C3F" w14:textId="1B181A7D" w:rsidR="00C46353" w:rsidRPr="008F5997" w:rsidRDefault="00BE7AF2"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As stated by teachers, using PjBL allowed learners to pay attention to the lecture in the classroom. Through PjBL, students became acquainted with the lecture in a creative way and always had opportunities to pursue creativity. All students had the possibility to express themselves and be outspoken in the learning environment</w:t>
      </w:r>
      <w:r w:rsidR="00C46353" w:rsidRPr="008F5997">
        <w:rPr>
          <w:rFonts w:ascii="Times New Roman" w:hAnsi="Times New Roman" w:cs="Times New Roman"/>
          <w:sz w:val="24"/>
          <w:szCs w:val="24"/>
        </w:rPr>
        <w:t>.</w:t>
      </w:r>
    </w:p>
    <w:p w14:paraId="1811B471" w14:textId="72AEE562" w:rsidR="00C46353" w:rsidRPr="008F5997" w:rsidRDefault="00C46353" w:rsidP="0094234A">
      <w:pPr>
        <w:pStyle w:val="Heading4"/>
        <w:rPr>
          <w:rFonts w:cs="Times New Roman"/>
        </w:rPr>
      </w:pPr>
      <w:bookmarkStart w:id="52" w:name="_Toc182562332"/>
      <w:r w:rsidRPr="008F5997">
        <w:rPr>
          <w:rFonts w:cs="Times New Roman"/>
        </w:rPr>
        <w:t xml:space="preserve">4.1.3 </w:t>
      </w:r>
      <w:r w:rsidR="00A52931" w:rsidRPr="008F5997">
        <w:rPr>
          <w:rFonts w:cs="Times New Roman"/>
        </w:rPr>
        <w:t xml:space="preserve">Pjbl was Able </w:t>
      </w:r>
      <w:r w:rsidR="00FA485C" w:rsidRPr="008F5997">
        <w:rPr>
          <w:rFonts w:cs="Times New Roman"/>
        </w:rPr>
        <w:t>t</w:t>
      </w:r>
      <w:r w:rsidR="00A52931" w:rsidRPr="008F5997">
        <w:rPr>
          <w:rFonts w:cs="Times New Roman"/>
        </w:rPr>
        <w:t xml:space="preserve">o Face </w:t>
      </w:r>
      <w:r w:rsidR="00FA485C" w:rsidRPr="008F5997">
        <w:rPr>
          <w:rFonts w:cs="Times New Roman"/>
        </w:rPr>
        <w:t>a</w:t>
      </w:r>
      <w:r w:rsidR="00A52931" w:rsidRPr="008F5997">
        <w:rPr>
          <w:rFonts w:cs="Times New Roman"/>
        </w:rPr>
        <w:t xml:space="preserve"> Real Contextual Setting </w:t>
      </w:r>
      <w:r w:rsidR="00FA485C" w:rsidRPr="008F5997">
        <w:rPr>
          <w:rFonts w:cs="Times New Roman"/>
        </w:rPr>
        <w:t>i</w:t>
      </w:r>
      <w:r w:rsidR="00A52931" w:rsidRPr="008F5997">
        <w:rPr>
          <w:rFonts w:cs="Times New Roman"/>
        </w:rPr>
        <w:t xml:space="preserve">n Learning English </w:t>
      </w:r>
      <w:r w:rsidR="00FA485C" w:rsidRPr="008F5997">
        <w:rPr>
          <w:rFonts w:cs="Times New Roman"/>
        </w:rPr>
        <w:t>to</w:t>
      </w:r>
      <w:r w:rsidR="00A52931" w:rsidRPr="008F5997">
        <w:rPr>
          <w:rFonts w:cs="Times New Roman"/>
        </w:rPr>
        <w:t xml:space="preserve"> Improve Speaking Skills.</w:t>
      </w:r>
      <w:bookmarkEnd w:id="52"/>
    </w:p>
    <w:p w14:paraId="7A4407B9" w14:textId="475D0405" w:rsidR="00C46353" w:rsidRPr="008F5997" w:rsidRDefault="00BC173A"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In PjBL, students had used projects to learn something new in the classroom. Some teachers had created projects for students based on group or individual work. Teachers had provided real contexts for English conversation through these projects. In this particular research, students had been able to understand real English conversations related to specific situations. As a result, students had tended to become more comfortable using English. Here were some teachers' statements</w:t>
      </w:r>
      <w:r w:rsidR="00C46353" w:rsidRPr="008F5997">
        <w:rPr>
          <w:rFonts w:ascii="Times New Roman" w:hAnsi="Times New Roman" w:cs="Times New Roman"/>
          <w:sz w:val="24"/>
          <w:szCs w:val="24"/>
        </w:rPr>
        <w:t>:</w:t>
      </w:r>
    </w:p>
    <w:p w14:paraId="1EE938A6" w14:textId="77777777"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t>YR: “Students are taken out of the school environment to learn contextual learning in a natural setting, such as how to communicate with strangers…</w:t>
      </w:r>
      <w:r w:rsidRPr="008F5997">
        <w:rPr>
          <w:rFonts w:ascii="Times New Roman" w:hAnsi="Times New Roman" w:cs="Times New Roman"/>
        </w:rPr>
        <w:t xml:space="preserve"> </w:t>
      </w:r>
      <w:r w:rsidRPr="008F5997">
        <w:rPr>
          <w:rFonts w:ascii="Times New Roman" w:hAnsi="Times New Roman" w:cs="Times New Roman"/>
          <w:sz w:val="24"/>
          <w:szCs w:val="24"/>
        </w:rPr>
        <w:t>the greeting is in English. Then we are given an example, I usually like to use English in class, which may be asked of the children. Not every child speaks English, but I do. Teaching speaks English and asks students, "Do you understand?" in English”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xml:space="preserve"> 2024, Q2)</w:t>
      </w:r>
    </w:p>
    <w:p w14:paraId="742EF644" w14:textId="77777777"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t>AN: “For example, in class, students may play telephone receivers in hotels or shopkeepers, or when groups are assigned a project to create a dialogue. Yes, they exercise as if they were in a role play. And they see each other, so they are motivated”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xml:space="preserve"> 2024, Q3)</w:t>
      </w:r>
    </w:p>
    <w:p w14:paraId="48AA9739" w14:textId="2FDA7AE8"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lastRenderedPageBreak/>
        <w:t>AN: “…because students who go into without the assistance of learning media are frequently bored, whereas when learning media is used, many students become enthusiastic. For example, implementing PjBL on the material "Bank customer service" could have used home phones to capture the children's interest while practicing”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xml:space="preserve"> 2024, Q5)</w:t>
      </w:r>
      <w:r w:rsidR="00E16FDE" w:rsidRPr="008F5997">
        <w:rPr>
          <w:rFonts w:ascii="Times New Roman" w:hAnsi="Times New Roman" w:cs="Times New Roman"/>
          <w:sz w:val="24"/>
          <w:szCs w:val="24"/>
        </w:rPr>
        <w:t>.</w:t>
      </w:r>
    </w:p>
    <w:p w14:paraId="53783DBF" w14:textId="65CAE927" w:rsidR="00C46353" w:rsidRPr="008F5997" w:rsidRDefault="00AB2BC5"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In this study, students were fortunate enough to relate to real English conversations connected to a specific situation. As a result, students became more familiar with English. In PjBL, students applied projects to master new skills in the classroom. Some teachers established projects for students, either as a group or individually. Teachers provided a real situation for English conversation through the use of projects. In conclusion, according to the teachers, learning through PjBL was useful for introducing students to the real context of English conversations</w:t>
      </w:r>
      <w:r w:rsidR="00C46353" w:rsidRPr="008F5997">
        <w:rPr>
          <w:rFonts w:ascii="Times New Roman" w:hAnsi="Times New Roman" w:cs="Times New Roman"/>
          <w:sz w:val="24"/>
          <w:szCs w:val="24"/>
        </w:rPr>
        <w:t xml:space="preserve">. </w:t>
      </w:r>
    </w:p>
    <w:p w14:paraId="46E5B2A3" w14:textId="77777777" w:rsidR="00C46353" w:rsidRPr="008F5997" w:rsidRDefault="00C46353" w:rsidP="0094234A">
      <w:pPr>
        <w:pStyle w:val="Heading4"/>
        <w:rPr>
          <w:rFonts w:cs="Times New Roman"/>
        </w:rPr>
      </w:pPr>
      <w:bookmarkStart w:id="53" w:name="_Toc182562333"/>
      <w:r w:rsidRPr="008F5997">
        <w:rPr>
          <w:rFonts w:cs="Times New Roman"/>
        </w:rPr>
        <w:t>4.1.4 Encouraging Confidence in Students</w:t>
      </w:r>
      <w:bookmarkEnd w:id="53"/>
    </w:p>
    <w:p w14:paraId="7502E06B" w14:textId="51824FA4" w:rsidR="00C46353" w:rsidRPr="008F5997" w:rsidRDefault="00DF3197" w:rsidP="000B2363">
      <w:pPr>
        <w:spacing w:line="360" w:lineRule="auto"/>
        <w:ind w:firstLine="720"/>
        <w:jc w:val="both"/>
        <w:rPr>
          <w:rFonts w:ascii="Times New Roman" w:hAnsi="Times New Roman" w:cs="Times New Roman"/>
          <w:sz w:val="24"/>
          <w:szCs w:val="24"/>
        </w:rPr>
      </w:pPr>
      <w:r w:rsidRPr="00DF3197">
        <w:rPr>
          <w:rFonts w:ascii="Times New Roman" w:hAnsi="Times New Roman" w:cs="Times New Roman"/>
          <w:sz w:val="24"/>
          <w:szCs w:val="24"/>
        </w:rPr>
        <w:t>In the implementation of PjBL, teachers typically gave projects individually or divided students into groups to work on a class project. Since the projects were completed in groups, students often felt more confident because they were learning alongside their friends, which made them more confident and less afraid when studying in class. Here are some teachers' statements</w:t>
      </w:r>
      <w:r w:rsidR="00C46353" w:rsidRPr="008F5997">
        <w:rPr>
          <w:rFonts w:ascii="Times New Roman" w:hAnsi="Times New Roman" w:cs="Times New Roman"/>
          <w:sz w:val="24"/>
          <w:szCs w:val="24"/>
        </w:rPr>
        <w:t>:</w:t>
      </w:r>
    </w:p>
    <w:p w14:paraId="0A685479" w14:textId="77777777"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t>YR: “Students are confident; they indirectly practice becoming confident before discovering how to listen and speak English well. Therefore, the child is encouraged to speak more in class”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xml:space="preserve"> 2024, Q4)</w:t>
      </w:r>
    </w:p>
    <w:p w14:paraId="5F7D5323" w14:textId="77777777" w:rsidR="00C46353" w:rsidRPr="008F5997" w:rsidRDefault="00C46353" w:rsidP="0094234A">
      <w:pPr>
        <w:spacing w:line="360" w:lineRule="auto"/>
        <w:ind w:left="720"/>
        <w:jc w:val="both"/>
        <w:rPr>
          <w:rFonts w:ascii="Times New Roman" w:hAnsi="Times New Roman" w:cs="Times New Roman"/>
          <w:sz w:val="24"/>
          <w:szCs w:val="24"/>
        </w:rPr>
      </w:pPr>
      <w:r w:rsidRPr="008F5997">
        <w:rPr>
          <w:rFonts w:ascii="Times New Roman" w:hAnsi="Times New Roman" w:cs="Times New Roman"/>
          <w:sz w:val="24"/>
          <w:szCs w:val="24"/>
        </w:rPr>
        <w:t>AN: “Every Monday, students make speeches in front of the ceremony (upacara). So the students become increasingly able to speak in English, there is some progress and they get used to it” (Recorded on August 19</w:t>
      </w:r>
      <w:r w:rsidRPr="008F5997">
        <w:rPr>
          <w:rFonts w:ascii="Times New Roman" w:hAnsi="Times New Roman" w:cs="Times New Roman"/>
          <w:sz w:val="24"/>
          <w:szCs w:val="24"/>
          <w:vertAlign w:val="superscript"/>
        </w:rPr>
        <w:t>th</w:t>
      </w:r>
      <w:r w:rsidRPr="008F5997">
        <w:rPr>
          <w:rFonts w:ascii="Times New Roman" w:hAnsi="Times New Roman" w:cs="Times New Roman"/>
          <w:sz w:val="24"/>
          <w:szCs w:val="24"/>
        </w:rPr>
        <w:t>, Q6)</w:t>
      </w:r>
    </w:p>
    <w:p w14:paraId="65EB53DC" w14:textId="70EACEAD" w:rsidR="00C46353" w:rsidRPr="008F5997" w:rsidRDefault="00093B31"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In conclusion, the use of PjBL increased the students' confidence. Students frequently felt inclined to learn because they were acquiring knowledge alongside </w:t>
      </w:r>
      <w:r w:rsidRPr="008F5997">
        <w:rPr>
          <w:rFonts w:ascii="Times New Roman" w:hAnsi="Times New Roman" w:cs="Times New Roman"/>
          <w:sz w:val="24"/>
          <w:szCs w:val="24"/>
        </w:rPr>
        <w:lastRenderedPageBreak/>
        <w:t>their friends, which resulted in them feeling more positive instead of reluctant to study in class</w:t>
      </w:r>
      <w:r w:rsidR="00C46353" w:rsidRPr="008F5997">
        <w:rPr>
          <w:rFonts w:ascii="Times New Roman" w:hAnsi="Times New Roman" w:cs="Times New Roman"/>
          <w:sz w:val="24"/>
          <w:szCs w:val="24"/>
        </w:rPr>
        <w:t>.</w:t>
      </w:r>
    </w:p>
    <w:p w14:paraId="0FFCF937" w14:textId="77777777" w:rsidR="00C46353" w:rsidRPr="008F5997" w:rsidRDefault="00C46353" w:rsidP="0094234A">
      <w:pPr>
        <w:pStyle w:val="Heading3"/>
        <w:rPr>
          <w:rFonts w:cs="Times New Roman"/>
        </w:rPr>
      </w:pPr>
      <w:bookmarkStart w:id="54" w:name="_Toc182562334"/>
      <w:r w:rsidRPr="008F5997">
        <w:rPr>
          <w:rFonts w:cs="Times New Roman"/>
        </w:rPr>
        <w:t>4.2 Data Analysis</w:t>
      </w:r>
      <w:bookmarkEnd w:id="54"/>
    </w:p>
    <w:p w14:paraId="6A1FD0A5" w14:textId="489CBC68" w:rsidR="007E6ADD" w:rsidRPr="008F5997" w:rsidRDefault="007E6ADD" w:rsidP="0046131B">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The study discovered numerous results regarding the teachers' perceptions of the project-based learning (PjBL) model in the emancipated curriculum to improve senior high school students' speaking skills. The teachers' perceptions found were that PjBL promoted students' participation in class, students were capable of being more engaged with the lecture, PjBL was able to provide a real context in learning English to improve speaking skills, and it encouraged confidence in students. </w:t>
      </w:r>
    </w:p>
    <w:p w14:paraId="253F5053" w14:textId="6D937EB3" w:rsidR="00C46353" w:rsidRPr="008F5997" w:rsidRDefault="007E6ADD" w:rsidP="007E6ADD">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According to teachers, one of the benefits of using PjBL was that it promoted students' participation in the classroom. Sulolipu et al. (2023) stated that the project-based learning model was recommended for implementation because it was aimed at students. After implementing this learning model, students became more active in learning. In this research, the majority of teachers responded positively to PjBL in order to improve their students' speaking skills. One of the outcomes was that PjBL encouraged students' participation in class. Teachers reported that since the implementation of PjBL, students had been more engaged in the classroom. Finally, teachers believed that using PjBL helped students participate more in class. Students were given an environment and independence to study, speak about, and share what they had already learned</w:t>
      </w:r>
      <w:r w:rsidR="00C46353" w:rsidRPr="008F5997">
        <w:rPr>
          <w:rFonts w:ascii="Times New Roman" w:hAnsi="Times New Roman" w:cs="Times New Roman"/>
          <w:sz w:val="24"/>
          <w:szCs w:val="24"/>
        </w:rPr>
        <w:t>.</w:t>
      </w:r>
    </w:p>
    <w:p w14:paraId="38F3B43D" w14:textId="77777777" w:rsidR="00452039" w:rsidRPr="008F5997" w:rsidRDefault="00452039" w:rsidP="00452039">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Students were capable of being more engaged with the lecture, which was also one of the advantages of using PjBL according to the teachers. Mailok et al. (2016) stated that PjBL was clearly a promising strategy for increasing student engagement. In line with the results of this research, as stated by teachers, using PjBL allowed students to follow the discussion in the classroom. Using PjBL, students could engage with the lecture through innovative techniques and always had room for the pursuit of creativity. PjBL promoted an active environment in the classroom, making students excited to follow the lecture.</w:t>
      </w:r>
    </w:p>
    <w:p w14:paraId="78566119" w14:textId="77777777" w:rsidR="00452039" w:rsidRPr="008F5997" w:rsidRDefault="00452039" w:rsidP="00452039">
      <w:pPr>
        <w:spacing w:line="360" w:lineRule="auto"/>
        <w:ind w:firstLine="720"/>
        <w:jc w:val="both"/>
        <w:rPr>
          <w:rFonts w:ascii="Times New Roman" w:hAnsi="Times New Roman" w:cs="Times New Roman"/>
          <w:sz w:val="24"/>
          <w:szCs w:val="24"/>
        </w:rPr>
      </w:pPr>
    </w:p>
    <w:p w14:paraId="5F99C6FB" w14:textId="1949B344" w:rsidR="00C46353" w:rsidRPr="008F5997" w:rsidRDefault="00452039" w:rsidP="00452039">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lastRenderedPageBreak/>
        <w:t>Within PjBL, students implemented projects to experience new things in the classroom. Certain educators established projects for students, either as a group or individually. Teachers provided a real setting for English conversation through the application of projects. According to Astri et al. (2023), the project-based learning model combined with the role-playing method was highly effective. Students were able to not only solve problems better but also explain concepts more clearly through role play. In this research, students were able to relate to real English conversations connected to a particular context. As a result, students became more familiar with English</w:t>
      </w:r>
      <w:r w:rsidR="00C46353" w:rsidRPr="008F5997">
        <w:rPr>
          <w:rFonts w:ascii="Times New Roman" w:hAnsi="Times New Roman" w:cs="Times New Roman"/>
          <w:sz w:val="24"/>
          <w:szCs w:val="24"/>
        </w:rPr>
        <w:t>.</w:t>
      </w:r>
    </w:p>
    <w:p w14:paraId="297370DD" w14:textId="7F63FDC1" w:rsidR="00C46353" w:rsidRPr="008F5997" w:rsidRDefault="00BD70EE"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Encouraging confidence in students was also one of the benefits of using PjBL, according to the teachers. Rambe and Suganda (2023) stated that students were motivated, energetic, and thought critically about their projects. Teachers, on the other hand, were actively and eagerly participating as facilitators in the project-based learning implementation process. In addition, according to Susanti et al. (2020), the students expressed satisfaction with their English learning experience. They found project-based learning to be an effective method for learning English. In summary, the use of PjBL boosted student confidence. Students were frequently motivated to learn because they gained understanding together with their friends, which made them feel more positive rather than unwilling to participate in class</w:t>
      </w:r>
      <w:r w:rsidR="00C46353" w:rsidRPr="008F5997">
        <w:rPr>
          <w:rFonts w:ascii="Times New Roman" w:hAnsi="Times New Roman" w:cs="Times New Roman"/>
          <w:sz w:val="24"/>
          <w:szCs w:val="24"/>
        </w:rPr>
        <w:t>.</w:t>
      </w:r>
    </w:p>
    <w:p w14:paraId="4CBD946B" w14:textId="77777777" w:rsidR="00C46353" w:rsidRPr="008F5997" w:rsidRDefault="00C46353" w:rsidP="0094234A">
      <w:pPr>
        <w:pStyle w:val="Heading3"/>
        <w:rPr>
          <w:rFonts w:cs="Times New Roman"/>
        </w:rPr>
      </w:pPr>
      <w:bookmarkStart w:id="55" w:name="_Toc182562335"/>
      <w:r w:rsidRPr="008F5997">
        <w:rPr>
          <w:rFonts w:cs="Times New Roman"/>
        </w:rPr>
        <w:t>4.3 Research Discussion</w:t>
      </w:r>
      <w:bookmarkEnd w:id="55"/>
    </w:p>
    <w:p w14:paraId="34768919" w14:textId="52E8941E" w:rsidR="003773E5" w:rsidRPr="008F5997" w:rsidRDefault="003773E5" w:rsidP="0046131B">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In this study, the researcher took into account certain factors as weaknesses. Due to limitations in time, the researcher did not inquire about students' perceptions of the process of studying with the project-based learning (PjBL) model in the emancipated curriculum to improve speaking skills. In this study, the researcher concentrated solely on the teachers' perceptions.</w:t>
      </w:r>
    </w:p>
    <w:p w14:paraId="4E2404C4" w14:textId="30BE9F37" w:rsidR="003773E5" w:rsidRPr="008F5997" w:rsidRDefault="003773E5" w:rsidP="0046131B">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However, there were some highlights and unique aspects in this study. This study was still in its early stages. The Emancipated Curriculum was a new topic in Indonesian education, as well as for researchers. The unique aspect of this research was that the topic of using an Emancipated Curriculum to improve students' speaking skills by using PjBL was not frequently explored by </w:t>
      </w:r>
      <w:r w:rsidRPr="008F5997">
        <w:rPr>
          <w:rFonts w:ascii="Times New Roman" w:hAnsi="Times New Roman" w:cs="Times New Roman"/>
          <w:sz w:val="24"/>
          <w:szCs w:val="24"/>
        </w:rPr>
        <w:lastRenderedPageBreak/>
        <w:t>researchers. In past research related to this study, others had only examined the Emancipated Curriculum in more general terms, without considering any specific skills or learning models that students needed to perform.</w:t>
      </w:r>
    </w:p>
    <w:p w14:paraId="30341EE6" w14:textId="1BEED5CD" w:rsidR="00C46353" w:rsidRPr="008F5997" w:rsidRDefault="003773E5" w:rsidP="003773E5">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In addition, unlike previous studies, the researcher was willing to learn about teachers' perceptions of the project-based learning (PjBL) model in the emancipated curriculum to improve senior high school students' speaking skills.</w:t>
      </w:r>
    </w:p>
    <w:p w14:paraId="1AC70935" w14:textId="77777777" w:rsidR="00DA19DB" w:rsidRPr="008F5997" w:rsidRDefault="00DA19DB" w:rsidP="0094234A">
      <w:pPr>
        <w:spacing w:line="360" w:lineRule="auto"/>
        <w:rPr>
          <w:rFonts w:ascii="Times New Roman" w:eastAsia="Times New Roman" w:hAnsi="Times New Roman" w:cs="Times New Roman"/>
          <w:b/>
          <w:sz w:val="24"/>
          <w:szCs w:val="32"/>
          <w:lang w:eastAsia="en-ID"/>
        </w:rPr>
      </w:pPr>
      <w:r w:rsidRPr="008F5997">
        <w:rPr>
          <w:rFonts w:ascii="Times New Roman" w:eastAsia="Times New Roman" w:hAnsi="Times New Roman" w:cs="Times New Roman"/>
          <w:lang w:eastAsia="en-ID"/>
        </w:rPr>
        <w:br w:type="page"/>
      </w:r>
    </w:p>
    <w:p w14:paraId="710AC93F" w14:textId="77777777" w:rsidR="00DA38D5" w:rsidRPr="008F5997" w:rsidRDefault="00DA38D5" w:rsidP="0094234A">
      <w:pPr>
        <w:pStyle w:val="Heading1"/>
        <w:rPr>
          <w:rFonts w:cs="Times New Roman"/>
        </w:rPr>
        <w:sectPr w:rsidR="00DA38D5" w:rsidRPr="008F5997" w:rsidSect="00C61483">
          <w:headerReference w:type="default" r:id="rId25"/>
          <w:footerReference w:type="default" r:id="rId26"/>
          <w:pgSz w:w="11906" w:h="16838"/>
          <w:pgMar w:top="1701" w:right="1701" w:bottom="1701" w:left="2268" w:header="709" w:footer="709" w:gutter="0"/>
          <w:pgNumType w:start="28"/>
          <w:cols w:space="708"/>
          <w:docGrid w:linePitch="360"/>
        </w:sectPr>
      </w:pPr>
    </w:p>
    <w:p w14:paraId="5A56B875" w14:textId="2D75C9AF" w:rsidR="00711992" w:rsidRPr="008F5997" w:rsidRDefault="00711992" w:rsidP="0094234A">
      <w:pPr>
        <w:pStyle w:val="Heading1"/>
        <w:rPr>
          <w:rFonts w:cs="Times New Roman"/>
        </w:rPr>
      </w:pPr>
      <w:bookmarkStart w:id="56" w:name="_Toc182562336"/>
      <w:r w:rsidRPr="008F5997">
        <w:rPr>
          <w:rFonts w:cs="Times New Roman"/>
        </w:rPr>
        <w:lastRenderedPageBreak/>
        <w:t>CHAPTER V</w:t>
      </w:r>
      <w:bookmarkEnd w:id="56"/>
    </w:p>
    <w:p w14:paraId="46B2D4DD" w14:textId="1E4C360A" w:rsidR="00C00702" w:rsidRPr="008F5997" w:rsidRDefault="00171B9A" w:rsidP="0094234A">
      <w:pPr>
        <w:pStyle w:val="Heading2"/>
        <w:rPr>
          <w:rFonts w:cs="Times New Roman"/>
        </w:rPr>
      </w:pPr>
      <w:bookmarkStart w:id="57" w:name="_Toc182562337"/>
      <w:r w:rsidRPr="008F5997">
        <w:rPr>
          <w:rFonts w:cs="Times New Roman"/>
        </w:rPr>
        <w:t>CONCLUSION AND SUGG</w:t>
      </w:r>
      <w:r w:rsidR="00526C91" w:rsidRPr="008F5997">
        <w:rPr>
          <w:rFonts w:cs="Times New Roman"/>
        </w:rPr>
        <w:t>ESTION</w:t>
      </w:r>
      <w:bookmarkEnd w:id="57"/>
    </w:p>
    <w:p w14:paraId="0C1DC0A2" w14:textId="24F8C1DE" w:rsidR="00526C91" w:rsidRPr="008F5997" w:rsidRDefault="00D62E80"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Based on the results of the research and discussion above. Furthermore, in this chapter there are three parts that will be discussed, namely conclusions, research limitations and recommendations for further research. These sections summarize the information, research findings, and discussion from the previous chapter.</w:t>
      </w:r>
    </w:p>
    <w:p w14:paraId="0D0F1CA2" w14:textId="70CBF12C" w:rsidR="00D62E80" w:rsidRPr="008F5997" w:rsidRDefault="000B6F0A" w:rsidP="0094234A">
      <w:pPr>
        <w:pStyle w:val="Heading3"/>
        <w:rPr>
          <w:rFonts w:cs="Times New Roman"/>
        </w:rPr>
      </w:pPr>
      <w:bookmarkStart w:id="58" w:name="_Toc182562338"/>
      <w:r w:rsidRPr="008F5997">
        <w:rPr>
          <w:rFonts w:cs="Times New Roman"/>
        </w:rPr>
        <w:t>5.1 Conclusion</w:t>
      </w:r>
      <w:bookmarkEnd w:id="58"/>
    </w:p>
    <w:p w14:paraId="5E384619" w14:textId="07599083" w:rsidR="00DA0F67" w:rsidRPr="008F5997" w:rsidRDefault="00F973AE" w:rsidP="0094234A">
      <w:pPr>
        <w:spacing w:line="360" w:lineRule="auto"/>
        <w:ind w:firstLine="720"/>
        <w:jc w:val="both"/>
        <w:rPr>
          <w:rFonts w:ascii="Times New Roman" w:eastAsia="Times New Roman" w:hAnsi="Times New Roman" w:cs="Times New Roman"/>
          <w:sz w:val="24"/>
          <w:szCs w:val="24"/>
        </w:rPr>
      </w:pPr>
      <w:r w:rsidRPr="008F5997">
        <w:rPr>
          <w:rFonts w:ascii="Times New Roman" w:hAnsi="Times New Roman" w:cs="Times New Roman"/>
          <w:sz w:val="24"/>
          <w:szCs w:val="24"/>
        </w:rPr>
        <w:t xml:space="preserve">As </w:t>
      </w:r>
      <w:r w:rsidR="00257067" w:rsidRPr="008F5997">
        <w:rPr>
          <w:rFonts w:ascii="Times New Roman" w:hAnsi="Times New Roman" w:cs="Times New Roman"/>
          <w:sz w:val="24"/>
          <w:szCs w:val="24"/>
        </w:rPr>
        <w:t xml:space="preserve">was </w:t>
      </w:r>
      <w:r w:rsidRPr="008F5997">
        <w:rPr>
          <w:rFonts w:ascii="Times New Roman" w:hAnsi="Times New Roman" w:cs="Times New Roman"/>
          <w:sz w:val="24"/>
          <w:szCs w:val="24"/>
        </w:rPr>
        <w:t>explained in the statement of the problem</w:t>
      </w:r>
      <w:r w:rsidR="00641EAD" w:rsidRPr="008F5997">
        <w:rPr>
          <w:rFonts w:ascii="Times New Roman" w:hAnsi="Times New Roman" w:cs="Times New Roman"/>
          <w:sz w:val="24"/>
          <w:szCs w:val="24"/>
        </w:rPr>
        <w:t>s</w:t>
      </w:r>
      <w:r w:rsidRPr="008F5997">
        <w:rPr>
          <w:rFonts w:ascii="Times New Roman" w:hAnsi="Times New Roman" w:cs="Times New Roman"/>
          <w:sz w:val="24"/>
          <w:szCs w:val="24"/>
        </w:rPr>
        <w:t xml:space="preserve"> in the previous chapter, this research was made with the aim of knowing the teacher's perception of project-based learning in the </w:t>
      </w:r>
      <w:r w:rsidR="00330DEC" w:rsidRPr="008F5997">
        <w:rPr>
          <w:rFonts w:ascii="Times New Roman" w:hAnsi="Times New Roman" w:cs="Times New Roman"/>
          <w:sz w:val="24"/>
          <w:szCs w:val="24"/>
        </w:rPr>
        <w:t>emacipated</w:t>
      </w:r>
      <w:r w:rsidRPr="008F5997">
        <w:rPr>
          <w:rFonts w:ascii="Times New Roman" w:hAnsi="Times New Roman" w:cs="Times New Roman"/>
          <w:sz w:val="24"/>
          <w:szCs w:val="24"/>
        </w:rPr>
        <w:t xml:space="preserve"> curriculum model to improve the speaking skills of high school students.</w:t>
      </w:r>
      <w:r w:rsidR="00641EAD" w:rsidRPr="008F5997">
        <w:rPr>
          <w:rFonts w:ascii="Times New Roman" w:hAnsi="Times New Roman" w:cs="Times New Roman"/>
          <w:sz w:val="24"/>
          <w:szCs w:val="24"/>
        </w:rPr>
        <w:t xml:space="preserve"> </w:t>
      </w:r>
      <w:r w:rsidR="00A173A8" w:rsidRPr="008F5997">
        <w:rPr>
          <w:rFonts w:ascii="Times New Roman" w:hAnsi="Times New Roman" w:cs="Times New Roman"/>
          <w:sz w:val="24"/>
          <w:szCs w:val="24"/>
        </w:rPr>
        <w:t xml:space="preserve">According to </w:t>
      </w:r>
      <w:r w:rsidR="00D53905" w:rsidRPr="008F5997">
        <w:rPr>
          <w:rFonts w:ascii="Times New Roman" w:hAnsi="Times New Roman" w:cs="Times New Roman"/>
          <w:sz w:val="24"/>
          <w:szCs w:val="24"/>
        </w:rPr>
        <w:t>t</w:t>
      </w:r>
      <w:r w:rsidR="00C9643C" w:rsidRPr="008F5997">
        <w:rPr>
          <w:rFonts w:ascii="Times New Roman" w:hAnsi="Times New Roman" w:cs="Times New Roman"/>
          <w:sz w:val="24"/>
          <w:szCs w:val="24"/>
        </w:rPr>
        <w:t>he</w:t>
      </w:r>
      <w:r w:rsidR="00D53905" w:rsidRPr="008F5997">
        <w:rPr>
          <w:rFonts w:ascii="Times New Roman" w:hAnsi="Times New Roman" w:cs="Times New Roman"/>
          <w:sz w:val="24"/>
          <w:szCs w:val="24"/>
        </w:rPr>
        <w:t xml:space="preserve"> findings </w:t>
      </w:r>
      <w:r w:rsidR="00F72E8E" w:rsidRPr="008F5997">
        <w:rPr>
          <w:rFonts w:ascii="Times New Roman" w:hAnsi="Times New Roman" w:cs="Times New Roman"/>
          <w:sz w:val="24"/>
          <w:szCs w:val="24"/>
        </w:rPr>
        <w:t>and discussion</w:t>
      </w:r>
      <w:r w:rsidR="0092429F" w:rsidRPr="008F5997">
        <w:rPr>
          <w:rFonts w:ascii="Times New Roman" w:hAnsi="Times New Roman" w:cs="Times New Roman"/>
          <w:sz w:val="24"/>
          <w:szCs w:val="24"/>
        </w:rPr>
        <w:t xml:space="preserve">, there are four </w:t>
      </w:r>
      <w:r w:rsidR="00440BF3" w:rsidRPr="008F5997">
        <w:rPr>
          <w:rFonts w:ascii="Times New Roman" w:hAnsi="Times New Roman" w:cs="Times New Roman"/>
          <w:sz w:val="24"/>
          <w:szCs w:val="24"/>
        </w:rPr>
        <w:t>factors</w:t>
      </w:r>
      <w:r w:rsidR="00C9643C" w:rsidRPr="008F5997">
        <w:rPr>
          <w:rFonts w:ascii="Times New Roman" w:hAnsi="Times New Roman" w:cs="Times New Roman"/>
          <w:sz w:val="24"/>
          <w:szCs w:val="24"/>
        </w:rPr>
        <w:t>:</w:t>
      </w:r>
      <w:r w:rsidR="00922E93" w:rsidRPr="008F5997">
        <w:rPr>
          <w:rFonts w:ascii="Times New Roman" w:hAnsi="Times New Roman" w:cs="Times New Roman"/>
          <w:sz w:val="24"/>
          <w:szCs w:val="24"/>
        </w:rPr>
        <w:t xml:space="preserve"> </w:t>
      </w:r>
      <w:r w:rsidR="00F571AE" w:rsidRPr="008F5997">
        <w:rPr>
          <w:rFonts w:ascii="Times New Roman" w:eastAsia="Times New Roman" w:hAnsi="Times New Roman" w:cs="Times New Roman"/>
          <w:sz w:val="24"/>
          <w:szCs w:val="24"/>
        </w:rPr>
        <w:t>P</w:t>
      </w:r>
      <w:r w:rsidR="00BE4147" w:rsidRPr="008F5997">
        <w:rPr>
          <w:rFonts w:ascii="Times New Roman" w:eastAsia="Times New Roman" w:hAnsi="Times New Roman" w:cs="Times New Roman"/>
          <w:sz w:val="24"/>
          <w:szCs w:val="24"/>
        </w:rPr>
        <w:t>j</w:t>
      </w:r>
      <w:r w:rsidR="00F571AE" w:rsidRPr="008F5997">
        <w:rPr>
          <w:rFonts w:ascii="Times New Roman" w:eastAsia="Times New Roman" w:hAnsi="Times New Roman" w:cs="Times New Roman"/>
          <w:sz w:val="24"/>
          <w:szCs w:val="24"/>
        </w:rPr>
        <w:t>BL promotes students</w:t>
      </w:r>
      <w:r w:rsidR="00C9643C" w:rsidRPr="008F5997">
        <w:rPr>
          <w:rFonts w:ascii="Times New Roman" w:eastAsia="Times New Roman" w:hAnsi="Times New Roman" w:cs="Times New Roman"/>
          <w:sz w:val="24"/>
          <w:szCs w:val="24"/>
        </w:rPr>
        <w:t>'</w:t>
      </w:r>
      <w:r w:rsidR="00F571AE" w:rsidRPr="008F5997">
        <w:rPr>
          <w:rFonts w:ascii="Times New Roman" w:eastAsia="Times New Roman" w:hAnsi="Times New Roman" w:cs="Times New Roman"/>
          <w:sz w:val="24"/>
          <w:szCs w:val="24"/>
        </w:rPr>
        <w:t xml:space="preserve"> participation in class, students are capable</w:t>
      </w:r>
      <w:r w:rsidR="00C9643C" w:rsidRPr="008F5997">
        <w:rPr>
          <w:rFonts w:ascii="Times New Roman" w:eastAsia="Times New Roman" w:hAnsi="Times New Roman" w:cs="Times New Roman"/>
          <w:sz w:val="24"/>
          <w:szCs w:val="24"/>
        </w:rPr>
        <w:t xml:space="preserve"> of</w:t>
      </w:r>
      <w:r w:rsidR="00F571AE" w:rsidRPr="008F5997">
        <w:rPr>
          <w:rFonts w:ascii="Times New Roman" w:eastAsia="Times New Roman" w:hAnsi="Times New Roman" w:cs="Times New Roman"/>
          <w:sz w:val="24"/>
          <w:szCs w:val="24"/>
        </w:rPr>
        <w:t xml:space="preserve"> being more engaged with the lecture, P</w:t>
      </w:r>
      <w:r w:rsidR="00BE4147" w:rsidRPr="008F5997">
        <w:rPr>
          <w:rFonts w:ascii="Times New Roman" w:eastAsia="Times New Roman" w:hAnsi="Times New Roman" w:cs="Times New Roman"/>
          <w:sz w:val="24"/>
          <w:szCs w:val="24"/>
        </w:rPr>
        <w:t>j</w:t>
      </w:r>
      <w:r w:rsidR="00F571AE" w:rsidRPr="008F5997">
        <w:rPr>
          <w:rFonts w:ascii="Times New Roman" w:eastAsia="Times New Roman" w:hAnsi="Times New Roman" w:cs="Times New Roman"/>
          <w:sz w:val="24"/>
          <w:szCs w:val="24"/>
        </w:rPr>
        <w:t xml:space="preserve">BL is able </w:t>
      </w:r>
      <w:r w:rsidR="00C9643C" w:rsidRPr="008F5997">
        <w:rPr>
          <w:rFonts w:ascii="Times New Roman" w:eastAsia="Times New Roman" w:hAnsi="Times New Roman" w:cs="Times New Roman"/>
          <w:sz w:val="24"/>
          <w:szCs w:val="24"/>
        </w:rPr>
        <w:t xml:space="preserve">to </w:t>
      </w:r>
      <w:r w:rsidR="00F571AE" w:rsidRPr="008F5997">
        <w:rPr>
          <w:rFonts w:ascii="Times New Roman" w:eastAsia="Times New Roman" w:hAnsi="Times New Roman" w:cs="Times New Roman"/>
          <w:sz w:val="24"/>
          <w:szCs w:val="24"/>
        </w:rPr>
        <w:t>fac</w:t>
      </w:r>
      <w:r w:rsidR="00C9643C" w:rsidRPr="008F5997">
        <w:rPr>
          <w:rFonts w:ascii="Times New Roman" w:eastAsia="Times New Roman" w:hAnsi="Times New Roman" w:cs="Times New Roman"/>
          <w:sz w:val="24"/>
          <w:szCs w:val="24"/>
        </w:rPr>
        <w:t>e</w:t>
      </w:r>
      <w:r w:rsidR="00F571AE" w:rsidRPr="008F5997">
        <w:rPr>
          <w:rFonts w:ascii="Times New Roman" w:eastAsia="Times New Roman" w:hAnsi="Times New Roman" w:cs="Times New Roman"/>
          <w:sz w:val="24"/>
          <w:szCs w:val="24"/>
        </w:rPr>
        <w:t xml:space="preserve"> a real context in learning English in order to improve speaking skill</w:t>
      </w:r>
      <w:r w:rsidR="00C9643C" w:rsidRPr="008F5997">
        <w:rPr>
          <w:rFonts w:ascii="Times New Roman" w:eastAsia="Times New Roman" w:hAnsi="Times New Roman" w:cs="Times New Roman"/>
          <w:sz w:val="24"/>
          <w:szCs w:val="24"/>
        </w:rPr>
        <w:t>s</w:t>
      </w:r>
      <w:r w:rsidR="00F571AE" w:rsidRPr="008F5997">
        <w:rPr>
          <w:rFonts w:ascii="Times New Roman" w:eastAsia="Times New Roman" w:hAnsi="Times New Roman" w:cs="Times New Roman"/>
          <w:sz w:val="24"/>
          <w:szCs w:val="24"/>
        </w:rPr>
        <w:t>, and encouraging confidence in students.</w:t>
      </w:r>
    </w:p>
    <w:p w14:paraId="3B593524" w14:textId="032234D2" w:rsidR="00D4159D" w:rsidRPr="008F5997" w:rsidRDefault="00D4159D"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Based on the findings, the study concludes that teachers perceive the project-based learning (P</w:t>
      </w:r>
      <w:r w:rsidR="00BE4147" w:rsidRPr="008F5997">
        <w:rPr>
          <w:rFonts w:ascii="Times New Roman" w:hAnsi="Times New Roman" w:cs="Times New Roman"/>
          <w:sz w:val="24"/>
          <w:szCs w:val="24"/>
        </w:rPr>
        <w:t>j</w:t>
      </w:r>
      <w:r w:rsidRPr="008F5997">
        <w:rPr>
          <w:rFonts w:ascii="Times New Roman" w:hAnsi="Times New Roman" w:cs="Times New Roman"/>
          <w:sz w:val="24"/>
          <w:szCs w:val="24"/>
        </w:rPr>
        <w:t>BL) model within the emancipated curriculum as an effective approach for improving senior high school students' speaking skills. The key benefits highlighted by teachers include enhanced student participation and engagement in the classroom, the ability of P</w:t>
      </w:r>
      <w:r w:rsidR="00BE4147" w:rsidRPr="008F5997">
        <w:rPr>
          <w:rFonts w:ascii="Times New Roman" w:hAnsi="Times New Roman" w:cs="Times New Roman"/>
          <w:sz w:val="24"/>
          <w:szCs w:val="24"/>
        </w:rPr>
        <w:t>j</w:t>
      </w:r>
      <w:r w:rsidRPr="008F5997">
        <w:rPr>
          <w:rFonts w:ascii="Times New Roman" w:hAnsi="Times New Roman" w:cs="Times New Roman"/>
          <w:sz w:val="24"/>
          <w:szCs w:val="24"/>
        </w:rPr>
        <w:t>BL to provide a more contextual and practical approach to learning English, and increased student confidence. Overall, the positive response from teachers suggests that P</w:t>
      </w:r>
      <w:r w:rsidR="00BE4147" w:rsidRPr="008F5997">
        <w:rPr>
          <w:rFonts w:ascii="Times New Roman" w:hAnsi="Times New Roman" w:cs="Times New Roman"/>
          <w:sz w:val="24"/>
          <w:szCs w:val="24"/>
        </w:rPr>
        <w:t>j</w:t>
      </w:r>
      <w:r w:rsidRPr="008F5997">
        <w:rPr>
          <w:rFonts w:ascii="Times New Roman" w:hAnsi="Times New Roman" w:cs="Times New Roman"/>
          <w:sz w:val="24"/>
          <w:szCs w:val="24"/>
        </w:rPr>
        <w:t>BL fosters an interactive and supportive learning environment, which promotes active learning and better speaking skills among students.</w:t>
      </w:r>
    </w:p>
    <w:p w14:paraId="07EA5F35" w14:textId="77777777" w:rsidR="00F224A4" w:rsidRDefault="009C18CA" w:rsidP="003A62DC">
      <w:pPr>
        <w:spacing w:line="360" w:lineRule="auto"/>
        <w:ind w:firstLine="720"/>
        <w:jc w:val="both"/>
        <w:rPr>
          <w:rFonts w:ascii="Times New Roman" w:hAnsi="Times New Roman" w:cs="Times New Roman"/>
          <w:sz w:val="24"/>
          <w:szCs w:val="24"/>
        </w:rPr>
        <w:sectPr w:rsidR="00F224A4" w:rsidSect="00DA38D5">
          <w:headerReference w:type="default" r:id="rId27"/>
          <w:footerReference w:type="default" r:id="rId28"/>
          <w:pgSz w:w="11906" w:h="16838"/>
          <w:pgMar w:top="1701" w:right="1701" w:bottom="1701" w:left="2268" w:header="709" w:footer="709" w:gutter="0"/>
          <w:pgNumType w:start="34"/>
          <w:cols w:space="708"/>
          <w:docGrid w:linePitch="360"/>
        </w:sectPr>
      </w:pPr>
      <w:r w:rsidRPr="008F5997">
        <w:rPr>
          <w:rFonts w:ascii="Times New Roman" w:hAnsi="Times New Roman" w:cs="Times New Roman"/>
          <w:sz w:val="24"/>
          <w:szCs w:val="24"/>
        </w:rPr>
        <w:t>T</w:t>
      </w:r>
      <w:r w:rsidR="00D4159D" w:rsidRPr="008F5997">
        <w:rPr>
          <w:rFonts w:ascii="Times New Roman" w:hAnsi="Times New Roman" w:cs="Times New Roman"/>
          <w:sz w:val="24"/>
          <w:szCs w:val="24"/>
        </w:rPr>
        <w:t>he study concludes that the project-based learning (P</w:t>
      </w:r>
      <w:r w:rsidR="00BE4147" w:rsidRPr="008F5997">
        <w:rPr>
          <w:rFonts w:ascii="Times New Roman" w:hAnsi="Times New Roman" w:cs="Times New Roman"/>
          <w:sz w:val="24"/>
          <w:szCs w:val="24"/>
        </w:rPr>
        <w:t>j</w:t>
      </w:r>
      <w:r w:rsidR="00D4159D" w:rsidRPr="008F5997">
        <w:rPr>
          <w:rFonts w:ascii="Times New Roman" w:hAnsi="Times New Roman" w:cs="Times New Roman"/>
          <w:sz w:val="24"/>
          <w:szCs w:val="24"/>
        </w:rPr>
        <w:t>BL) model is highly effective in increasing student engagement, fostering creativity, and boosting confidence in learning English. Teachers observed that P</w:t>
      </w:r>
      <w:r w:rsidR="00BE4147" w:rsidRPr="008F5997">
        <w:rPr>
          <w:rFonts w:ascii="Times New Roman" w:hAnsi="Times New Roman" w:cs="Times New Roman"/>
          <w:sz w:val="24"/>
          <w:szCs w:val="24"/>
        </w:rPr>
        <w:t>j</w:t>
      </w:r>
      <w:r w:rsidR="00D4159D" w:rsidRPr="008F5997">
        <w:rPr>
          <w:rFonts w:ascii="Times New Roman" w:hAnsi="Times New Roman" w:cs="Times New Roman"/>
          <w:sz w:val="24"/>
          <w:szCs w:val="24"/>
        </w:rPr>
        <w:t xml:space="preserve">BL promotes an active classroom environment where students are more eager to participate and engage with lectures innovatively. The model allows students to connect with </w:t>
      </w:r>
    </w:p>
    <w:p w14:paraId="68586B4F" w14:textId="689A70E8" w:rsidR="00D4159D" w:rsidRPr="008F5997" w:rsidRDefault="00D4159D" w:rsidP="00F224A4">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lastRenderedPageBreak/>
        <w:t>real-life English conversations, making them more familiar and comfortable with the</w:t>
      </w:r>
      <w:r w:rsidR="0062332C">
        <w:rPr>
          <w:rFonts w:ascii="Times New Roman" w:hAnsi="Times New Roman" w:cs="Times New Roman"/>
          <w:sz w:val="24"/>
          <w:szCs w:val="24"/>
          <w:lang w:val="id-ID"/>
        </w:rPr>
        <w:t xml:space="preserve"> </w:t>
      </w:r>
      <w:r w:rsidRPr="008F5997">
        <w:rPr>
          <w:rFonts w:ascii="Times New Roman" w:hAnsi="Times New Roman" w:cs="Times New Roman"/>
          <w:sz w:val="24"/>
          <w:szCs w:val="24"/>
        </w:rPr>
        <w:t>language. Additionally, P</w:t>
      </w:r>
      <w:r w:rsidR="00BE4147" w:rsidRPr="008F5997">
        <w:rPr>
          <w:rFonts w:ascii="Times New Roman" w:hAnsi="Times New Roman" w:cs="Times New Roman"/>
          <w:sz w:val="24"/>
          <w:szCs w:val="24"/>
        </w:rPr>
        <w:t>j</w:t>
      </w:r>
      <w:r w:rsidRPr="008F5997">
        <w:rPr>
          <w:rFonts w:ascii="Times New Roman" w:hAnsi="Times New Roman" w:cs="Times New Roman"/>
          <w:sz w:val="24"/>
          <w:szCs w:val="24"/>
        </w:rPr>
        <w:t>BL encourages students to think critically and work collaboratively, which enhances their motivation and confidence in using English. Overall, PJBL is seen as an effective method for improving both the engagement and speaking skills of students in an English learning context.</w:t>
      </w:r>
    </w:p>
    <w:p w14:paraId="4ECE78EB" w14:textId="648C97B6" w:rsidR="009C18CA" w:rsidRPr="008F5997" w:rsidRDefault="00145FB0" w:rsidP="0094234A">
      <w:pPr>
        <w:pStyle w:val="Heading3"/>
        <w:rPr>
          <w:rFonts w:cs="Times New Roman"/>
        </w:rPr>
      </w:pPr>
      <w:bookmarkStart w:id="59" w:name="_Toc182562339"/>
      <w:r w:rsidRPr="008F5997">
        <w:rPr>
          <w:rFonts w:cs="Times New Roman"/>
        </w:rPr>
        <w:t>5.2 Limitations of the Study</w:t>
      </w:r>
      <w:bookmarkEnd w:id="59"/>
    </w:p>
    <w:p w14:paraId="578694C8" w14:textId="63542465" w:rsidR="00145FB0" w:rsidRPr="008F5997" w:rsidRDefault="00EF4C2C" w:rsidP="0094234A">
      <w:pPr>
        <w:spacing w:line="360" w:lineRule="auto"/>
        <w:ind w:firstLine="720"/>
        <w:jc w:val="both"/>
        <w:rPr>
          <w:rFonts w:ascii="Times New Roman" w:hAnsi="Times New Roman" w:cs="Times New Roman"/>
          <w:sz w:val="24"/>
          <w:szCs w:val="24"/>
        </w:rPr>
      </w:pPr>
      <w:r w:rsidRPr="008F5997">
        <w:rPr>
          <w:rFonts w:ascii="Times New Roman" w:hAnsi="Times New Roman" w:cs="Times New Roman"/>
          <w:sz w:val="24"/>
          <w:szCs w:val="24"/>
        </w:rPr>
        <w:t xml:space="preserve">The researcher </w:t>
      </w:r>
      <w:r w:rsidR="00EF4A73" w:rsidRPr="008F5997">
        <w:rPr>
          <w:rFonts w:ascii="Times New Roman" w:hAnsi="Times New Roman" w:cs="Times New Roman"/>
          <w:sz w:val="24"/>
          <w:szCs w:val="24"/>
        </w:rPr>
        <w:t>discovered some limitations while conducting this research</w:t>
      </w:r>
      <w:r w:rsidR="00735B9A" w:rsidRPr="008F5997">
        <w:rPr>
          <w:rFonts w:ascii="Times New Roman" w:hAnsi="Times New Roman" w:cs="Times New Roman"/>
          <w:sz w:val="24"/>
          <w:szCs w:val="24"/>
        </w:rPr>
        <w:t>.</w:t>
      </w:r>
      <w:r w:rsidR="00626A96" w:rsidRPr="008F5997">
        <w:rPr>
          <w:rFonts w:ascii="Times New Roman" w:hAnsi="Times New Roman" w:cs="Times New Roman"/>
          <w:sz w:val="24"/>
          <w:szCs w:val="24"/>
        </w:rPr>
        <w:t xml:space="preserve"> Some of the limitations are:</w:t>
      </w:r>
    </w:p>
    <w:p w14:paraId="146BF6AA" w14:textId="41FEC630" w:rsidR="00626A96" w:rsidRPr="008F5997" w:rsidRDefault="00626A96" w:rsidP="0094234A">
      <w:pPr>
        <w:pStyle w:val="ListParagraph"/>
        <w:numPr>
          <w:ilvl w:val="0"/>
          <w:numId w:val="19"/>
        </w:numPr>
        <w:jc w:val="both"/>
        <w:rPr>
          <w:rFonts w:cs="Times New Roman"/>
          <w:szCs w:val="24"/>
        </w:rPr>
      </w:pPr>
      <w:r w:rsidRPr="008F5997">
        <w:rPr>
          <w:rFonts w:cs="Times New Roman"/>
          <w:szCs w:val="24"/>
        </w:rPr>
        <w:t>The first reason is due to time constraints, the researcher did not ask students' perceptions of the learning process with the project-based learning (pjbl) model in the emancipation curriculum to improve speaking skills.</w:t>
      </w:r>
    </w:p>
    <w:p w14:paraId="0EF3C210" w14:textId="1486B732" w:rsidR="00626A96" w:rsidRPr="008F5997" w:rsidRDefault="002F2737" w:rsidP="0094234A">
      <w:pPr>
        <w:pStyle w:val="ListParagraph"/>
        <w:numPr>
          <w:ilvl w:val="0"/>
          <w:numId w:val="19"/>
        </w:numPr>
        <w:jc w:val="both"/>
        <w:rPr>
          <w:rFonts w:cs="Times New Roman"/>
          <w:szCs w:val="24"/>
        </w:rPr>
      </w:pPr>
      <w:r w:rsidRPr="008F5997">
        <w:rPr>
          <w:rFonts w:cs="Times New Roman"/>
          <w:szCs w:val="24"/>
        </w:rPr>
        <w:t xml:space="preserve">The researcher did not observe in depth how the conditions in the classroom regarding learning took place while using project-based learning, especially in students' speaking </w:t>
      </w:r>
      <w:r w:rsidR="000A2138" w:rsidRPr="008F5997">
        <w:rPr>
          <w:rFonts w:cs="Times New Roman"/>
          <w:szCs w:val="24"/>
        </w:rPr>
        <w:t>skills</w:t>
      </w:r>
      <w:r w:rsidRPr="008F5997">
        <w:rPr>
          <w:rFonts w:cs="Times New Roman"/>
          <w:szCs w:val="24"/>
        </w:rPr>
        <w:t>.</w:t>
      </w:r>
    </w:p>
    <w:p w14:paraId="5CCF3A74" w14:textId="652DCEAA" w:rsidR="00FC4F2E" w:rsidRPr="008F5997" w:rsidRDefault="00F14A98" w:rsidP="0094234A">
      <w:pPr>
        <w:pStyle w:val="Heading3"/>
        <w:rPr>
          <w:rFonts w:cs="Times New Roman"/>
        </w:rPr>
      </w:pPr>
      <w:bookmarkStart w:id="60" w:name="_Toc182562340"/>
      <w:r w:rsidRPr="008F5997">
        <w:rPr>
          <w:rFonts w:cs="Times New Roman"/>
        </w:rPr>
        <w:t xml:space="preserve">5.3 </w:t>
      </w:r>
      <w:r w:rsidR="00042087" w:rsidRPr="008F5997">
        <w:rPr>
          <w:rFonts w:cs="Times New Roman"/>
        </w:rPr>
        <w:t>Reco</w:t>
      </w:r>
      <w:r w:rsidR="00C62EAE" w:rsidRPr="008F5997">
        <w:rPr>
          <w:rFonts w:cs="Times New Roman"/>
        </w:rPr>
        <w:t>m</w:t>
      </w:r>
      <w:r w:rsidR="00042087" w:rsidRPr="008F5997">
        <w:rPr>
          <w:rFonts w:cs="Times New Roman"/>
        </w:rPr>
        <w:t>mendations</w:t>
      </w:r>
      <w:bookmarkEnd w:id="60"/>
    </w:p>
    <w:p w14:paraId="3D2EF5F6" w14:textId="1BE1F328" w:rsidR="00062B5F" w:rsidRPr="008F5997" w:rsidRDefault="00832BCC" w:rsidP="00E07250">
      <w:pPr>
        <w:spacing w:line="360" w:lineRule="auto"/>
        <w:ind w:firstLine="720"/>
        <w:jc w:val="both"/>
        <w:rPr>
          <w:rFonts w:ascii="Times New Roman" w:hAnsi="Times New Roman" w:cs="Times New Roman"/>
          <w:sz w:val="24"/>
          <w:szCs w:val="28"/>
        </w:rPr>
      </w:pPr>
      <w:r w:rsidRPr="008F5997">
        <w:rPr>
          <w:rFonts w:ascii="Times New Roman" w:hAnsi="Times New Roman" w:cs="Times New Roman"/>
          <w:sz w:val="24"/>
          <w:szCs w:val="28"/>
        </w:rPr>
        <w:t xml:space="preserve">There are several </w:t>
      </w:r>
      <w:r w:rsidR="00062B5F" w:rsidRPr="008F5997">
        <w:rPr>
          <w:rFonts w:ascii="Times New Roman" w:hAnsi="Times New Roman" w:cs="Times New Roman"/>
          <w:sz w:val="24"/>
          <w:szCs w:val="28"/>
        </w:rPr>
        <w:t>recommendations for</w:t>
      </w:r>
      <w:r w:rsidR="00BE4147" w:rsidRPr="008F5997">
        <w:rPr>
          <w:rFonts w:ascii="Times New Roman" w:hAnsi="Times New Roman" w:cs="Times New Roman"/>
          <w:sz w:val="24"/>
          <w:szCs w:val="28"/>
        </w:rPr>
        <w:t xml:space="preserve"> teachers, educational institutions, stakeholder</w:t>
      </w:r>
      <w:r w:rsidR="009532D3" w:rsidRPr="008F5997">
        <w:rPr>
          <w:rFonts w:ascii="Times New Roman" w:hAnsi="Times New Roman" w:cs="Times New Roman"/>
          <w:sz w:val="24"/>
          <w:szCs w:val="28"/>
        </w:rPr>
        <w:t>s</w:t>
      </w:r>
      <w:r w:rsidR="00BE4147" w:rsidRPr="008F5997">
        <w:rPr>
          <w:rFonts w:ascii="Times New Roman" w:hAnsi="Times New Roman" w:cs="Times New Roman"/>
          <w:sz w:val="24"/>
          <w:szCs w:val="28"/>
        </w:rPr>
        <w:t>, and future researchers</w:t>
      </w:r>
      <w:r w:rsidR="00AE3090" w:rsidRPr="008F5997">
        <w:rPr>
          <w:rFonts w:ascii="Times New Roman" w:hAnsi="Times New Roman" w:cs="Times New Roman"/>
          <w:sz w:val="24"/>
          <w:szCs w:val="28"/>
        </w:rPr>
        <w:t>.</w:t>
      </w:r>
      <w:r w:rsidR="004E53DE" w:rsidRPr="008F5997">
        <w:rPr>
          <w:rFonts w:ascii="Times New Roman" w:hAnsi="Times New Roman" w:cs="Times New Roman"/>
          <w:sz w:val="24"/>
          <w:szCs w:val="28"/>
        </w:rPr>
        <w:t xml:space="preserve"> T</w:t>
      </w:r>
      <w:r w:rsidR="00AE3090" w:rsidRPr="008F5997">
        <w:rPr>
          <w:rFonts w:ascii="Times New Roman" w:hAnsi="Times New Roman" w:cs="Times New Roman"/>
          <w:sz w:val="24"/>
          <w:szCs w:val="28"/>
        </w:rPr>
        <w:t xml:space="preserve">he recommendations from this research </w:t>
      </w:r>
      <w:r w:rsidR="00547AF3" w:rsidRPr="008F5997">
        <w:rPr>
          <w:rFonts w:ascii="Times New Roman" w:hAnsi="Times New Roman" w:cs="Times New Roman"/>
          <w:sz w:val="24"/>
          <w:szCs w:val="28"/>
        </w:rPr>
        <w:t xml:space="preserve">may lead to the consideration of taking </w:t>
      </w:r>
      <w:r w:rsidR="00FC4547" w:rsidRPr="008F5997">
        <w:rPr>
          <w:rFonts w:ascii="Times New Roman" w:hAnsi="Times New Roman" w:cs="Times New Roman"/>
          <w:sz w:val="24"/>
          <w:szCs w:val="28"/>
        </w:rPr>
        <w:t>decisions and policies. Here ae some recommendations</w:t>
      </w:r>
      <w:r w:rsidR="004E53DE" w:rsidRPr="008F5997">
        <w:rPr>
          <w:rFonts w:ascii="Times New Roman" w:hAnsi="Times New Roman" w:cs="Times New Roman"/>
          <w:sz w:val="24"/>
          <w:szCs w:val="28"/>
        </w:rPr>
        <w:t>:</w:t>
      </w:r>
    </w:p>
    <w:p w14:paraId="786A78E6" w14:textId="6BC509A2" w:rsidR="00282DA9" w:rsidRPr="008F5997" w:rsidRDefault="002C1723" w:rsidP="00082D40">
      <w:pPr>
        <w:pStyle w:val="Heading4"/>
        <w:rPr>
          <w:rFonts w:cs="Times New Roman"/>
        </w:rPr>
      </w:pPr>
      <w:bookmarkStart w:id="61" w:name="_Toc182562341"/>
      <w:r w:rsidRPr="008F5997">
        <w:rPr>
          <w:rFonts w:cs="Times New Roman"/>
        </w:rPr>
        <w:t>5.3.1 For Teachers</w:t>
      </w:r>
      <w:bookmarkEnd w:id="61"/>
    </w:p>
    <w:p w14:paraId="4C154B7D" w14:textId="5F7BD00A" w:rsidR="002C1723" w:rsidRPr="008F5997" w:rsidRDefault="00586134" w:rsidP="0094234A">
      <w:pPr>
        <w:spacing w:line="360" w:lineRule="auto"/>
        <w:ind w:firstLine="720"/>
        <w:jc w:val="both"/>
        <w:rPr>
          <w:rFonts w:ascii="Times New Roman" w:hAnsi="Times New Roman" w:cs="Times New Roman"/>
          <w:sz w:val="24"/>
          <w:szCs w:val="28"/>
        </w:rPr>
      </w:pPr>
      <w:r w:rsidRPr="008F5997">
        <w:rPr>
          <w:rFonts w:ascii="Times New Roman" w:hAnsi="Times New Roman" w:cs="Times New Roman"/>
          <w:sz w:val="24"/>
          <w:szCs w:val="28"/>
        </w:rPr>
        <w:t>Teachers should make new innovations in learning, both lesson plans, learning media, methods and learning models. With these innovations, it is expected to improve the quality of education by applying project-based learning models to students, as an alternative in classroom learning, especially English language learning.</w:t>
      </w:r>
    </w:p>
    <w:p w14:paraId="14D630A8" w14:textId="1873CE9D" w:rsidR="00586134" w:rsidRPr="008F5997" w:rsidRDefault="007F47E2" w:rsidP="00082D40">
      <w:pPr>
        <w:pStyle w:val="Heading4"/>
        <w:rPr>
          <w:rFonts w:cs="Times New Roman"/>
        </w:rPr>
      </w:pPr>
      <w:bookmarkStart w:id="62" w:name="_Toc182562342"/>
      <w:r w:rsidRPr="008F5997">
        <w:rPr>
          <w:rFonts w:cs="Times New Roman"/>
        </w:rPr>
        <w:t xml:space="preserve">5.3.2 For </w:t>
      </w:r>
      <w:r w:rsidR="00D06C42" w:rsidRPr="008F5997">
        <w:rPr>
          <w:rFonts w:cs="Times New Roman"/>
        </w:rPr>
        <w:t>Educational Inst</w:t>
      </w:r>
      <w:r w:rsidR="00BE4147" w:rsidRPr="008F5997">
        <w:rPr>
          <w:rFonts w:cs="Times New Roman"/>
        </w:rPr>
        <w:t>it</w:t>
      </w:r>
      <w:r w:rsidR="00D06C42" w:rsidRPr="008F5997">
        <w:rPr>
          <w:rFonts w:cs="Times New Roman"/>
        </w:rPr>
        <w:t>ut</w:t>
      </w:r>
      <w:r w:rsidR="00C36058" w:rsidRPr="008F5997">
        <w:rPr>
          <w:rFonts w:cs="Times New Roman"/>
        </w:rPr>
        <w:t>ions</w:t>
      </w:r>
      <w:bookmarkEnd w:id="62"/>
    </w:p>
    <w:p w14:paraId="1788D030" w14:textId="3149053C" w:rsidR="007F47E2" w:rsidRPr="008F5997" w:rsidRDefault="00C36058" w:rsidP="0094234A">
      <w:pPr>
        <w:spacing w:line="360" w:lineRule="auto"/>
        <w:ind w:firstLine="720"/>
        <w:jc w:val="both"/>
        <w:rPr>
          <w:rFonts w:ascii="Times New Roman" w:hAnsi="Times New Roman" w:cs="Times New Roman"/>
          <w:sz w:val="24"/>
          <w:szCs w:val="28"/>
        </w:rPr>
      </w:pPr>
      <w:r w:rsidRPr="008F5997">
        <w:rPr>
          <w:rFonts w:ascii="Times New Roman" w:hAnsi="Times New Roman" w:cs="Times New Roman"/>
          <w:sz w:val="24"/>
          <w:szCs w:val="28"/>
        </w:rPr>
        <w:t xml:space="preserve">The researcher would like to suggest that before implementing the new curriculum or the Emancipation curriculum, it is important to provide the necessary facilities and infrastructure. According to the teachers in this study, the </w:t>
      </w:r>
      <w:r w:rsidRPr="008F5997">
        <w:rPr>
          <w:rFonts w:ascii="Times New Roman" w:hAnsi="Times New Roman" w:cs="Times New Roman"/>
          <w:sz w:val="24"/>
          <w:szCs w:val="28"/>
        </w:rPr>
        <w:lastRenderedPageBreak/>
        <w:t>most influential obstacle is the lack of supporting facilities and infrastructure. This can also affect teachers' teaching outcomes and performance. The provision of supporting facilities and infrastructure can be indicated and coordinated with the government.</w:t>
      </w:r>
    </w:p>
    <w:p w14:paraId="65468162" w14:textId="1A4E24C1" w:rsidR="00C36058" w:rsidRPr="008F5997" w:rsidRDefault="00C36058" w:rsidP="00082D40">
      <w:pPr>
        <w:pStyle w:val="Heading4"/>
        <w:rPr>
          <w:rFonts w:cs="Times New Roman"/>
        </w:rPr>
      </w:pPr>
      <w:bookmarkStart w:id="63" w:name="_Toc182562343"/>
      <w:r w:rsidRPr="008F5997">
        <w:rPr>
          <w:rFonts w:cs="Times New Roman"/>
        </w:rPr>
        <w:t>5.3.3</w:t>
      </w:r>
      <w:r w:rsidR="008879A7" w:rsidRPr="008F5997">
        <w:rPr>
          <w:rFonts w:cs="Times New Roman"/>
        </w:rPr>
        <w:t xml:space="preserve"> For Stakeholder</w:t>
      </w:r>
      <w:bookmarkEnd w:id="63"/>
    </w:p>
    <w:p w14:paraId="31BF45B0" w14:textId="0CF88CEC" w:rsidR="00C36058" w:rsidRPr="008F5997" w:rsidRDefault="008879A7" w:rsidP="0094234A">
      <w:pPr>
        <w:spacing w:line="360" w:lineRule="auto"/>
        <w:ind w:firstLine="720"/>
        <w:jc w:val="both"/>
        <w:rPr>
          <w:rFonts w:ascii="Times New Roman" w:hAnsi="Times New Roman" w:cs="Times New Roman"/>
          <w:sz w:val="24"/>
          <w:szCs w:val="28"/>
        </w:rPr>
      </w:pPr>
      <w:r w:rsidRPr="008F5997">
        <w:rPr>
          <w:rFonts w:ascii="Times New Roman" w:hAnsi="Times New Roman" w:cs="Times New Roman"/>
          <w:sz w:val="24"/>
          <w:szCs w:val="28"/>
        </w:rPr>
        <w:t>Teachers need to receive comprehensive training on how to implement PjBL effectively. This includes project design techniques, how to facilitate productive discussions, and strategies for evaluating student learning outcomes.</w:t>
      </w:r>
    </w:p>
    <w:p w14:paraId="40200776" w14:textId="211C98D7" w:rsidR="008879A7" w:rsidRPr="008F5997" w:rsidRDefault="00035E39" w:rsidP="00082D40">
      <w:pPr>
        <w:pStyle w:val="Heading4"/>
        <w:rPr>
          <w:rFonts w:cs="Times New Roman"/>
        </w:rPr>
      </w:pPr>
      <w:bookmarkStart w:id="64" w:name="_Toc182562344"/>
      <w:r w:rsidRPr="008F5997">
        <w:rPr>
          <w:rFonts w:cs="Times New Roman"/>
        </w:rPr>
        <w:t xml:space="preserve">5.3.4 </w:t>
      </w:r>
      <w:r w:rsidR="00512D63" w:rsidRPr="008F5997">
        <w:rPr>
          <w:rFonts w:cs="Times New Roman"/>
        </w:rPr>
        <w:t>For Future Researchers</w:t>
      </w:r>
      <w:bookmarkEnd w:id="64"/>
    </w:p>
    <w:p w14:paraId="2949B992" w14:textId="748FF348" w:rsidR="00512D63" w:rsidRPr="008F5997" w:rsidRDefault="00C14818" w:rsidP="0094234A">
      <w:pPr>
        <w:spacing w:line="360" w:lineRule="auto"/>
        <w:ind w:firstLine="720"/>
        <w:jc w:val="both"/>
        <w:rPr>
          <w:rFonts w:ascii="Times New Roman" w:hAnsi="Times New Roman" w:cs="Times New Roman"/>
          <w:sz w:val="24"/>
          <w:szCs w:val="28"/>
        </w:rPr>
      </w:pPr>
      <w:r w:rsidRPr="008F5997">
        <w:rPr>
          <w:rFonts w:ascii="Times New Roman" w:hAnsi="Times New Roman" w:cs="Times New Roman"/>
          <w:sz w:val="24"/>
          <w:szCs w:val="28"/>
        </w:rPr>
        <w:t>It is hoped that in future studies researchers in applying the project-based learning model can make the best use of time, so that the planned learning can run as expected.</w:t>
      </w:r>
    </w:p>
    <w:p w14:paraId="3BAAA6F0" w14:textId="77777777" w:rsidR="00735B9A" w:rsidRPr="008F5997" w:rsidRDefault="00735B9A" w:rsidP="0094234A">
      <w:pPr>
        <w:spacing w:line="360" w:lineRule="auto"/>
        <w:jc w:val="both"/>
        <w:rPr>
          <w:rFonts w:ascii="Times New Roman" w:hAnsi="Times New Roman" w:cs="Times New Roman"/>
          <w:sz w:val="24"/>
          <w:szCs w:val="24"/>
        </w:rPr>
      </w:pPr>
    </w:p>
    <w:p w14:paraId="37FF475B" w14:textId="77777777" w:rsidR="00D4159D" w:rsidRPr="008F5997" w:rsidRDefault="00D4159D" w:rsidP="0094234A">
      <w:pPr>
        <w:spacing w:line="360" w:lineRule="auto"/>
        <w:ind w:firstLine="720"/>
        <w:jc w:val="both"/>
        <w:rPr>
          <w:rFonts w:ascii="Times New Roman" w:eastAsia="Times New Roman" w:hAnsi="Times New Roman" w:cs="Times New Roman"/>
          <w:sz w:val="24"/>
          <w:szCs w:val="24"/>
        </w:rPr>
      </w:pPr>
    </w:p>
    <w:p w14:paraId="43683611" w14:textId="77777777" w:rsidR="005D494B" w:rsidRPr="008F5997" w:rsidRDefault="005D494B" w:rsidP="0094234A">
      <w:pPr>
        <w:spacing w:line="360" w:lineRule="auto"/>
        <w:ind w:firstLine="720"/>
        <w:jc w:val="both"/>
        <w:rPr>
          <w:rFonts w:ascii="Times New Roman" w:hAnsi="Times New Roman" w:cs="Times New Roman"/>
          <w:sz w:val="24"/>
          <w:szCs w:val="24"/>
        </w:rPr>
      </w:pPr>
    </w:p>
    <w:p w14:paraId="47F249A7" w14:textId="77777777" w:rsidR="000B6F0A" w:rsidRPr="008F5997" w:rsidRDefault="000B6F0A" w:rsidP="0094234A">
      <w:pPr>
        <w:spacing w:line="360" w:lineRule="auto"/>
        <w:jc w:val="both"/>
        <w:rPr>
          <w:rFonts w:ascii="Times New Roman" w:hAnsi="Times New Roman" w:cs="Times New Roman"/>
          <w:sz w:val="24"/>
          <w:szCs w:val="24"/>
        </w:rPr>
      </w:pPr>
    </w:p>
    <w:p w14:paraId="08CEE121" w14:textId="77777777" w:rsidR="00711992" w:rsidRPr="008F5997" w:rsidRDefault="00711992" w:rsidP="0094234A">
      <w:pPr>
        <w:pStyle w:val="ListParagraph"/>
        <w:spacing w:after="0"/>
        <w:jc w:val="both"/>
        <w:rPr>
          <w:rFonts w:eastAsia="Times New Roman" w:cs="Times New Roman"/>
          <w:kern w:val="0"/>
          <w:szCs w:val="28"/>
          <w:lang w:eastAsia="en-ID"/>
          <w14:ligatures w14:val="none"/>
        </w:rPr>
      </w:pPr>
    </w:p>
    <w:p w14:paraId="173A8241" w14:textId="77777777" w:rsidR="00711992" w:rsidRPr="008F5997" w:rsidRDefault="00711992" w:rsidP="0094234A">
      <w:pPr>
        <w:pStyle w:val="ListParagraph"/>
        <w:spacing w:after="0"/>
        <w:jc w:val="both"/>
        <w:rPr>
          <w:rFonts w:eastAsia="Times New Roman" w:cs="Times New Roman"/>
          <w:kern w:val="0"/>
          <w:szCs w:val="28"/>
          <w:lang w:eastAsia="en-ID"/>
          <w14:ligatures w14:val="none"/>
        </w:rPr>
      </w:pPr>
    </w:p>
    <w:p w14:paraId="36F25FFB" w14:textId="77777777" w:rsidR="00711992" w:rsidRPr="008F5997" w:rsidRDefault="00711992" w:rsidP="0094234A">
      <w:pPr>
        <w:pStyle w:val="ListParagraph"/>
        <w:spacing w:after="0"/>
        <w:jc w:val="both"/>
        <w:rPr>
          <w:rFonts w:eastAsia="Times New Roman" w:cs="Times New Roman"/>
          <w:kern w:val="0"/>
          <w:szCs w:val="28"/>
          <w:lang w:eastAsia="en-ID"/>
          <w14:ligatures w14:val="none"/>
        </w:rPr>
      </w:pPr>
    </w:p>
    <w:p w14:paraId="6EC771FF" w14:textId="746D3A78" w:rsidR="00711992" w:rsidRPr="008F5997" w:rsidRDefault="00711992" w:rsidP="0094234A">
      <w:pPr>
        <w:spacing w:line="360" w:lineRule="auto"/>
        <w:rPr>
          <w:rFonts w:ascii="Times New Roman" w:eastAsia="Times New Roman" w:hAnsi="Times New Roman" w:cs="Times New Roman"/>
          <w:kern w:val="0"/>
          <w:sz w:val="24"/>
          <w:szCs w:val="28"/>
          <w:lang w:eastAsia="en-ID"/>
          <w14:ligatures w14:val="none"/>
        </w:rPr>
      </w:pPr>
      <w:r w:rsidRPr="008F5997">
        <w:rPr>
          <w:rFonts w:ascii="Times New Roman" w:eastAsia="Times New Roman" w:hAnsi="Times New Roman" w:cs="Times New Roman"/>
          <w:kern w:val="0"/>
          <w:szCs w:val="28"/>
          <w:lang w:eastAsia="en-ID"/>
          <w14:ligatures w14:val="none"/>
        </w:rPr>
        <w:br w:type="page"/>
      </w:r>
    </w:p>
    <w:p w14:paraId="5B7C4E03" w14:textId="77777777" w:rsidR="00F224A4" w:rsidRDefault="00F224A4" w:rsidP="000D0F8F">
      <w:pPr>
        <w:pStyle w:val="Heading1"/>
        <w:rPr>
          <w:rFonts w:eastAsia="Times New Roman" w:cs="Times New Roman"/>
          <w:lang w:eastAsia="en-ID"/>
        </w:rPr>
        <w:sectPr w:rsidR="00F224A4" w:rsidSect="00F224A4">
          <w:headerReference w:type="default" r:id="rId29"/>
          <w:footerReference w:type="default" r:id="rId30"/>
          <w:pgSz w:w="11906" w:h="16838"/>
          <w:pgMar w:top="1701" w:right="1701" w:bottom="1701" w:left="2268" w:header="709" w:footer="709" w:gutter="0"/>
          <w:pgNumType w:start="35"/>
          <w:cols w:space="708"/>
          <w:docGrid w:linePitch="360"/>
        </w:sectPr>
      </w:pPr>
      <w:bookmarkStart w:id="65" w:name="_Toc182562345"/>
    </w:p>
    <w:p w14:paraId="449190B2" w14:textId="1F825B13" w:rsidR="000D0F8F" w:rsidRPr="008F5997" w:rsidRDefault="00B844AE" w:rsidP="000D0F8F">
      <w:pPr>
        <w:pStyle w:val="Heading1"/>
        <w:rPr>
          <w:rFonts w:eastAsia="Times New Roman" w:cs="Times New Roman"/>
          <w:lang w:eastAsia="en-ID"/>
        </w:rPr>
      </w:pPr>
      <w:r>
        <w:rPr>
          <w:rFonts w:eastAsia="Times New Roman" w:cs="Times New Roman"/>
          <w:noProof/>
          <w:lang w:val="en-US"/>
        </w:rPr>
        <w:lastRenderedPageBreak/>
        <mc:AlternateContent>
          <mc:Choice Requires="wps">
            <w:drawing>
              <wp:anchor distT="0" distB="0" distL="114300" distR="114300" simplePos="0" relativeHeight="251662336" behindDoc="0" locked="0" layoutInCell="1" allowOverlap="1" wp14:anchorId="66ECACAF" wp14:editId="0C4B6867">
                <wp:simplePos x="0" y="0"/>
                <wp:positionH relativeFrom="column">
                  <wp:posOffset>4684575</wp:posOffset>
                </wp:positionH>
                <wp:positionV relativeFrom="paragraph">
                  <wp:posOffset>-821343</wp:posOffset>
                </wp:positionV>
                <wp:extent cx="638354" cy="552091"/>
                <wp:effectExtent l="0" t="0" r="9525" b="635"/>
                <wp:wrapNone/>
                <wp:docPr id="4" name="Rectangle 4"/>
                <wp:cNvGraphicFramePr/>
                <a:graphic xmlns:a="http://schemas.openxmlformats.org/drawingml/2006/main">
                  <a:graphicData uri="http://schemas.microsoft.com/office/word/2010/wordprocessingShape">
                    <wps:wsp>
                      <wps:cNvSpPr/>
                      <wps:spPr>
                        <a:xfrm>
                          <a:off x="0" y="0"/>
                          <a:ext cx="638354" cy="552091"/>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68.85pt;margin-top:-64.65pt;width:50.25pt;height:43.4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" fillcolor="white [3201]" stroked="f" strokeweight="1pt"/>
            </w:pict>
          </mc:Fallback>
        </mc:AlternateContent>
      </w:r>
      <w:r w:rsidR="00803FBC" w:rsidRPr="008F5997">
        <w:rPr>
          <w:rFonts w:eastAsia="Times New Roman" w:cs="Times New Roman"/>
          <w:lang w:eastAsia="en-ID"/>
        </w:rPr>
        <w:t>REFERENCES</w:t>
      </w:r>
      <w:bookmarkEnd w:id="65"/>
    </w:p>
    <w:p w14:paraId="4C9F948D" w14:textId="709B8BCF"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lang w:eastAsia="en-ID"/>
        </w:rPr>
        <w:fldChar w:fldCharType="begin" w:fldLock="1"/>
      </w:r>
      <w:r w:rsidRPr="00A9777C">
        <w:rPr>
          <w:rFonts w:ascii="Times New Roman" w:hAnsi="Times New Roman" w:cs="Times New Roman"/>
          <w:lang w:eastAsia="en-ID"/>
        </w:rPr>
        <w:instrText xml:space="preserve">ADDIN Mendeley Bibliography CSL_BIBLIOGRAPHY </w:instrText>
      </w:r>
      <w:r w:rsidRPr="00A9777C">
        <w:rPr>
          <w:rFonts w:ascii="Times New Roman" w:hAnsi="Times New Roman" w:cs="Times New Roman"/>
          <w:lang w:eastAsia="en-ID"/>
        </w:rPr>
        <w:fldChar w:fldCharType="separate"/>
      </w:r>
      <w:r w:rsidRPr="00A9777C">
        <w:rPr>
          <w:rFonts w:ascii="Times New Roman" w:hAnsi="Times New Roman" w:cs="Times New Roman"/>
          <w:noProof/>
          <w:kern w:val="0"/>
        </w:rPr>
        <w:t xml:space="preserve">Abu Bakar, N. I., Noordin, N., &amp; Razali, A. B. (2019). Improving Oral Communicative Competence in English Using Project-Based Learning Activities. </w:t>
      </w:r>
      <w:r w:rsidRPr="00A9777C">
        <w:rPr>
          <w:rFonts w:ascii="Times New Roman" w:hAnsi="Times New Roman" w:cs="Times New Roman"/>
          <w:i/>
          <w:iCs/>
          <w:noProof/>
          <w:kern w:val="0"/>
        </w:rPr>
        <w:t>English Language Teach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2</w:t>
      </w:r>
      <w:r w:rsidRPr="00A9777C">
        <w:rPr>
          <w:rFonts w:ascii="Times New Roman" w:hAnsi="Times New Roman" w:cs="Times New Roman"/>
          <w:noProof/>
          <w:kern w:val="0"/>
        </w:rPr>
        <w:t xml:space="preserve">(4), 73. </w:t>
      </w:r>
      <w:r w:rsidRPr="00A9777C">
        <w:rPr>
          <w:rFonts w:ascii="Times New Roman" w:hAnsi="Times New Roman" w:cs="Times New Roman"/>
          <w:noProof/>
          <w:kern w:val="0"/>
          <w:u w:val="single"/>
        </w:rPr>
        <w:t>https://doi.org/10.5539/elt.v12n4p73</w:t>
      </w:r>
    </w:p>
    <w:p w14:paraId="2112BB78"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na, N. (2023). Implementasi Manajemen Kurikulum Merdeka Dalam Meningkatkan Mutu Pendidikan Di Smpn 2 Pekalongan. </w:t>
      </w:r>
      <w:r w:rsidRPr="00A9777C">
        <w:rPr>
          <w:rFonts w:ascii="Times New Roman" w:hAnsi="Times New Roman" w:cs="Times New Roman"/>
          <w:i/>
          <w:iCs/>
          <w:noProof/>
          <w:kern w:val="0"/>
        </w:rPr>
        <w:t>Prosiding SEMAI 2</w:t>
      </w:r>
      <w:r w:rsidRPr="00A9777C">
        <w:rPr>
          <w:rFonts w:ascii="Times New Roman" w:hAnsi="Times New Roman" w:cs="Times New Roman"/>
          <w:noProof/>
          <w:kern w:val="0"/>
        </w:rPr>
        <w:t>, 84–97. http://proceeding.uingusdur.ac.id/index.php/semai</w:t>
      </w:r>
    </w:p>
    <w:p w14:paraId="66AEA0B1" w14:textId="02518BB3" w:rsidR="003903AC" w:rsidRPr="00A9777C" w:rsidRDefault="003903AC" w:rsidP="00EA34BF">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ngelya, A. A., Nurmalasari, Enggin Rios Saputra, Naziha Amani, Sukatin, &amp; Mashudi Hariyanto. (2022). Pengorganisasian Dalam Manajemen Pendidikan. </w:t>
      </w:r>
      <w:r w:rsidRPr="00A9777C">
        <w:rPr>
          <w:rFonts w:ascii="Times New Roman" w:hAnsi="Times New Roman" w:cs="Times New Roman"/>
          <w:i/>
          <w:iCs/>
          <w:noProof/>
          <w:kern w:val="0"/>
        </w:rPr>
        <w:t>Jurnal Riset Manajemen Dan Akuntansi</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3), 97–105. https://doi.org/10.55606/jurima.v2i3.85</w:t>
      </w:r>
      <w:r w:rsidR="0089138D" w:rsidRPr="00A9777C">
        <w:rPr>
          <w:rFonts w:ascii="Times New Roman" w:hAnsi="Times New Roman" w:cs="Times New Roman"/>
          <w:noProof/>
          <w:kern w:val="0"/>
        </w:rPr>
        <w:t xml:space="preserve"> </w:t>
      </w:r>
      <w:r w:rsidRPr="00A9777C">
        <w:rPr>
          <w:rFonts w:ascii="Times New Roman" w:hAnsi="Times New Roman" w:cs="Times New Roman"/>
          <w:noProof/>
          <w:kern w:val="0"/>
        </w:rPr>
        <w:t>6</w:t>
      </w:r>
    </w:p>
    <w:p w14:paraId="545785AF"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risanti, D. A. K. (2022). Analisis Kurikulum Merdeka Dan Platform Merdeka Belajar Untuk Mewujudkan Pendidikan Yang Berkualitas. </w:t>
      </w:r>
      <w:r w:rsidRPr="00A9777C">
        <w:rPr>
          <w:rFonts w:ascii="Times New Roman" w:hAnsi="Times New Roman" w:cs="Times New Roman"/>
          <w:i/>
          <w:iCs/>
          <w:noProof/>
          <w:kern w:val="0"/>
        </w:rPr>
        <w:t>Jurnal Penjaminan Mutu</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8</w:t>
      </w:r>
      <w:r w:rsidRPr="00A9777C">
        <w:rPr>
          <w:rFonts w:ascii="Times New Roman" w:hAnsi="Times New Roman" w:cs="Times New Roman"/>
          <w:noProof/>
          <w:kern w:val="0"/>
        </w:rPr>
        <w:t>(02), 243–250. https://doi.org/10.25078/jpm.v8i02.1386</w:t>
      </w:r>
    </w:p>
    <w:p w14:paraId="3CB06D2E"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stri, A. R., Bawani, A., &amp; Cipta, D. A. S. (2023). Penerapan Project Based Learning dengan Metode Role Playing dalam Mengatasi Kesulitan Belajar Siswa pada Persamaan Linier Satu Variabel. </w:t>
      </w:r>
      <w:r w:rsidRPr="00A9777C">
        <w:rPr>
          <w:rFonts w:ascii="Times New Roman" w:hAnsi="Times New Roman" w:cs="Times New Roman"/>
          <w:i/>
          <w:iCs/>
          <w:noProof/>
          <w:kern w:val="0"/>
        </w:rPr>
        <w:t>Cakrawala Jurnal Ilmiah Bidang Sain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2), 25. https://doi.org/10.28989/cakrawala.v2i2.1974</w:t>
      </w:r>
    </w:p>
    <w:p w14:paraId="5759590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Bahri, S. (2017). Pengembangan Kurikulum Dasar Dan Tujuannya. </w:t>
      </w:r>
      <w:r w:rsidRPr="00A9777C">
        <w:rPr>
          <w:rFonts w:ascii="Times New Roman" w:hAnsi="Times New Roman" w:cs="Times New Roman"/>
          <w:i/>
          <w:iCs/>
          <w:noProof/>
          <w:kern w:val="0"/>
        </w:rPr>
        <w:t>Jurnal Ilmiah Islam Futura</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1</w:t>
      </w:r>
      <w:r w:rsidRPr="00A9777C">
        <w:rPr>
          <w:rFonts w:ascii="Times New Roman" w:hAnsi="Times New Roman" w:cs="Times New Roman"/>
          <w:noProof/>
          <w:kern w:val="0"/>
        </w:rPr>
        <w:t>(1), 15. https://doi.org/10.22373/jiif.v11i1.61</w:t>
      </w:r>
    </w:p>
    <w:p w14:paraId="19BA0B5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intang, N., Setyowati, D. L., Sularti, S., &amp; Handayani, D. (2017). </w:t>
      </w:r>
      <w:r w:rsidRPr="00A9777C">
        <w:rPr>
          <w:rFonts w:ascii="Times New Roman" w:hAnsi="Times New Roman" w:cs="Times New Roman"/>
          <w:i/>
          <w:iCs/>
          <w:noProof/>
          <w:kern w:val="0"/>
        </w:rPr>
        <w:t>Perception of Primary School Teachers towards the Implementation of Project Based Learn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6</w:t>
      </w:r>
      <w:r w:rsidRPr="00A9777C">
        <w:rPr>
          <w:rFonts w:ascii="Times New Roman" w:hAnsi="Times New Roman" w:cs="Times New Roman"/>
          <w:noProof/>
          <w:kern w:val="0"/>
        </w:rPr>
        <w:t>(24).</w:t>
      </w:r>
    </w:p>
    <w:p w14:paraId="1150A96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ohen, L., Manion, L., &amp; Morrison, K. (1928). A guide to teaching practice. In </w:t>
      </w:r>
      <w:r w:rsidRPr="00A9777C">
        <w:rPr>
          <w:rFonts w:ascii="Times New Roman" w:hAnsi="Times New Roman" w:cs="Times New Roman"/>
          <w:i/>
          <w:iCs/>
          <w:noProof/>
          <w:kern w:val="0"/>
        </w:rPr>
        <w:t>A guide to teaching practice</w:t>
      </w:r>
      <w:r w:rsidRPr="00A9777C">
        <w:rPr>
          <w:rFonts w:ascii="Times New Roman" w:hAnsi="Times New Roman" w:cs="Times New Roman"/>
          <w:noProof/>
          <w:kern w:val="0"/>
        </w:rPr>
        <w:t>. https://doi.org/10.4324/9780203282632</w:t>
      </w:r>
    </w:p>
    <w:p w14:paraId="5E7F5D68"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reswell, J. W., &amp; Creswell, J. D. (2018). Mixed Methods Procedures. In </w:t>
      </w:r>
      <w:r w:rsidRPr="00A9777C">
        <w:rPr>
          <w:rFonts w:ascii="Times New Roman" w:hAnsi="Times New Roman" w:cs="Times New Roman"/>
          <w:i/>
          <w:iCs/>
          <w:noProof/>
          <w:kern w:val="0"/>
        </w:rPr>
        <w:t>Research Defign: Qualitative, Quantitative, and Mixed M ethods Approaches</w:t>
      </w:r>
      <w:r w:rsidRPr="00A9777C">
        <w:rPr>
          <w:rFonts w:ascii="Times New Roman" w:hAnsi="Times New Roman" w:cs="Times New Roman"/>
          <w:noProof/>
          <w:kern w:val="0"/>
        </w:rPr>
        <w:t>.</w:t>
      </w:r>
    </w:p>
    <w:p w14:paraId="572F5731"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reswell, J. W., Hanson, W. E., Clark Plano, V. L., &amp; Morales, A. (2007). Qualitative Research Designs: Selection and Implementation. </w:t>
      </w:r>
      <w:r w:rsidRPr="00A9777C">
        <w:rPr>
          <w:rFonts w:ascii="Times New Roman" w:hAnsi="Times New Roman" w:cs="Times New Roman"/>
          <w:i/>
          <w:iCs/>
          <w:noProof/>
          <w:kern w:val="0"/>
        </w:rPr>
        <w:t>The Counseling Psychologist</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35</w:t>
      </w:r>
      <w:r w:rsidRPr="00A9777C">
        <w:rPr>
          <w:rFonts w:ascii="Times New Roman" w:hAnsi="Times New Roman" w:cs="Times New Roman"/>
          <w:noProof/>
          <w:kern w:val="0"/>
        </w:rPr>
        <w:t>(2), 236–264. https://doi.org/10.1177/0011000006287390</w:t>
      </w:r>
    </w:p>
    <w:p w14:paraId="7F96A465" w14:textId="77777777" w:rsidR="005B4500" w:rsidRDefault="005B4500"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sectPr w:rsidR="005B4500" w:rsidSect="00F224A4">
          <w:headerReference w:type="default" r:id="rId31"/>
          <w:footerReference w:type="default" r:id="rId32"/>
          <w:pgSz w:w="11906" w:h="16838"/>
          <w:pgMar w:top="1701" w:right="1701" w:bottom="1701" w:left="2268" w:header="709" w:footer="709" w:gutter="0"/>
          <w:pgNumType w:start="37"/>
          <w:cols w:space="708"/>
          <w:docGrid w:linePitch="360"/>
        </w:sectPr>
      </w:pPr>
    </w:p>
    <w:p w14:paraId="4E30C8AB" w14:textId="37D4F3B8"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lastRenderedPageBreak/>
        <w:t xml:space="preserve">Dewi, A. E. R. (2022). Implementasi Strategi Penguatan Kurikulum Merdeka Belajar. </w:t>
      </w:r>
      <w:r w:rsidRPr="00A9777C">
        <w:rPr>
          <w:rFonts w:ascii="Times New Roman" w:hAnsi="Times New Roman" w:cs="Times New Roman"/>
          <w:i/>
          <w:iCs/>
          <w:noProof/>
          <w:kern w:val="0"/>
        </w:rPr>
        <w:t>Of Learning Education and Counsel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5</w:t>
      </w:r>
      <w:r w:rsidRPr="00A9777C">
        <w:rPr>
          <w:rFonts w:ascii="Times New Roman" w:hAnsi="Times New Roman" w:cs="Times New Roman"/>
          <w:noProof/>
          <w:kern w:val="0"/>
        </w:rPr>
        <w:t>(1), 81–89.</w:t>
      </w:r>
    </w:p>
    <w:p w14:paraId="408F281B"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Dewi, M. R. (2022). Kelebihan dan kekurangan Project-based Learning untuk penguatan Profil Pelajar Pancasila Kurikulum Merdeka. </w:t>
      </w:r>
      <w:r w:rsidRPr="00A9777C">
        <w:rPr>
          <w:rFonts w:ascii="Times New Roman" w:hAnsi="Times New Roman" w:cs="Times New Roman"/>
          <w:i/>
          <w:iCs/>
          <w:noProof/>
          <w:kern w:val="0"/>
        </w:rPr>
        <w:t>Inovasi Kurikulum</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9</w:t>
      </w:r>
      <w:r w:rsidRPr="00A9777C">
        <w:rPr>
          <w:rFonts w:ascii="Times New Roman" w:hAnsi="Times New Roman" w:cs="Times New Roman"/>
          <w:noProof/>
          <w:kern w:val="0"/>
        </w:rPr>
        <w:t>(2), 213–226. https://doi.org/10.17509/jik.v19i2.44226</w:t>
      </w:r>
    </w:p>
    <w:p w14:paraId="4F02616F"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Fona, C. (2023). Qualitative data analysis: Using thematic analysis. </w:t>
      </w:r>
      <w:r w:rsidRPr="00A9777C">
        <w:rPr>
          <w:rFonts w:ascii="Times New Roman" w:hAnsi="Times New Roman" w:cs="Times New Roman"/>
          <w:i/>
          <w:iCs/>
          <w:noProof/>
          <w:kern w:val="0"/>
        </w:rPr>
        <w:t>Researching and Analysing Business: Research Methods in Practice</w:t>
      </w:r>
      <w:r w:rsidRPr="00A9777C">
        <w:rPr>
          <w:rFonts w:ascii="Times New Roman" w:hAnsi="Times New Roman" w:cs="Times New Roman"/>
          <w:noProof/>
          <w:kern w:val="0"/>
        </w:rPr>
        <w:t>, 130–145. https://doi.org/10.4324/9781003107774-11</w:t>
      </w:r>
    </w:p>
    <w:p w14:paraId="2960C00F"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Fossey, E., Harvey, C., Mcdermott, F., &amp; Davidson, L. (2002). Understanding and evaluating qualitative research Australian and New Zealand Journal of Psychiatry. </w:t>
      </w:r>
      <w:r w:rsidRPr="00A9777C">
        <w:rPr>
          <w:rFonts w:ascii="Times New Roman" w:hAnsi="Times New Roman" w:cs="Times New Roman"/>
          <w:i/>
          <w:iCs/>
          <w:noProof/>
          <w:kern w:val="0"/>
        </w:rPr>
        <w:t>Journal of Psychiatry</w:t>
      </w:r>
      <w:r w:rsidRPr="00A9777C">
        <w:rPr>
          <w:rFonts w:ascii="Times New Roman" w:hAnsi="Times New Roman" w:cs="Times New Roman"/>
          <w:noProof/>
          <w:kern w:val="0"/>
        </w:rPr>
        <w:t>, 717–732.</w:t>
      </w:r>
    </w:p>
    <w:p w14:paraId="7FB4C607"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Ghavifekr, S., Kunjappan, T., Ramasamy, L., Anthony, A., &amp; My, E. (2006). </w:t>
      </w:r>
      <w:r w:rsidRPr="00A9777C">
        <w:rPr>
          <w:rFonts w:ascii="Times New Roman" w:hAnsi="Times New Roman" w:cs="Times New Roman"/>
          <w:i/>
          <w:iCs/>
          <w:noProof/>
          <w:kern w:val="0"/>
        </w:rPr>
        <w:t>Teaching and Learning with ICT Tools: Issues and Challenges from Teachers’ Perception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4</w:t>
      </w:r>
      <w:r w:rsidRPr="00A9777C">
        <w:rPr>
          <w:rFonts w:ascii="Times New Roman" w:hAnsi="Times New Roman" w:cs="Times New Roman"/>
          <w:noProof/>
          <w:kern w:val="0"/>
        </w:rPr>
        <w:t>(2), 38–57. www.mojet.net</w:t>
      </w:r>
    </w:p>
    <w:p w14:paraId="551DFECA"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Grossman, P., Dean, C. G. P., Kavanagh, S. S., &amp; Herrmann, Z. (2019). Preparing teachers for project-based teaching. </w:t>
      </w:r>
      <w:r w:rsidRPr="00A9777C">
        <w:rPr>
          <w:rFonts w:ascii="Times New Roman" w:hAnsi="Times New Roman" w:cs="Times New Roman"/>
          <w:i/>
          <w:iCs/>
          <w:noProof/>
          <w:kern w:val="0"/>
        </w:rPr>
        <w:t>Phi Delta Kappa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00</w:t>
      </w:r>
      <w:r w:rsidRPr="00A9777C">
        <w:rPr>
          <w:rFonts w:ascii="Times New Roman" w:hAnsi="Times New Roman" w:cs="Times New Roman"/>
          <w:noProof/>
          <w:kern w:val="0"/>
        </w:rPr>
        <w:t>(7), 43–48. https://doi.org/10.1177/0031721719841338</w:t>
      </w:r>
    </w:p>
    <w:p w14:paraId="7AC47C2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Hammersley, M. (2018). </w:t>
      </w:r>
      <w:r w:rsidRPr="00A9777C">
        <w:rPr>
          <w:rFonts w:ascii="Times New Roman" w:hAnsi="Times New Roman" w:cs="Times New Roman"/>
          <w:i/>
          <w:iCs/>
          <w:noProof/>
          <w:kern w:val="0"/>
        </w:rPr>
        <w:t>Case study and generalisatio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January</w:t>
      </w:r>
      <w:r w:rsidRPr="00A9777C">
        <w:rPr>
          <w:rFonts w:ascii="Times New Roman" w:hAnsi="Times New Roman" w:cs="Times New Roman"/>
          <w:noProof/>
          <w:kern w:val="0"/>
        </w:rPr>
        <w:t>.</w:t>
      </w:r>
    </w:p>
    <w:p w14:paraId="5EDBA5CE"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Judy, B., Helm, H., Katz, L., Helm, J. H., &amp; Ed, D. (2016). </w:t>
      </w:r>
      <w:r w:rsidRPr="00A9777C">
        <w:rPr>
          <w:rFonts w:ascii="Times New Roman" w:hAnsi="Times New Roman" w:cs="Times New Roman"/>
          <w:i/>
          <w:iCs/>
          <w:noProof/>
          <w:kern w:val="0"/>
        </w:rPr>
        <w:t>Book Study Ideas for Young Investigators : The Project Approach in the Early Years</w:t>
      </w:r>
      <w:r w:rsidRPr="00A9777C">
        <w:rPr>
          <w:rFonts w:ascii="Times New Roman" w:hAnsi="Times New Roman" w:cs="Times New Roman"/>
          <w:noProof/>
          <w:kern w:val="0"/>
        </w:rPr>
        <w:t>.</w:t>
      </w:r>
    </w:p>
    <w:p w14:paraId="2B74AE2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Kürüm, E. Y. (2016). Teaching Speaking Skills. </w:t>
      </w:r>
      <w:r w:rsidRPr="00A9777C">
        <w:rPr>
          <w:rFonts w:ascii="Times New Roman" w:hAnsi="Times New Roman" w:cs="Times New Roman"/>
          <w:i/>
          <w:iCs/>
          <w:noProof/>
          <w:kern w:val="0"/>
        </w:rPr>
        <w:t>Annals of the University of Oradea: Economic Science</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5</w:t>
      </w:r>
      <w:r w:rsidRPr="00A9777C">
        <w:rPr>
          <w:rFonts w:ascii="Times New Roman" w:hAnsi="Times New Roman" w:cs="Times New Roman"/>
          <w:noProof/>
          <w:kern w:val="0"/>
        </w:rPr>
        <w:t>(1), 264–273.</w:t>
      </w:r>
    </w:p>
    <w:p w14:paraId="364A9BC3"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Lee, J. S., Blackwell, S., Drake, J., &amp; Moran, K. A. (2014). Taking a Leap of Faith: Redefining Teaching and Learning in Higher Education Through Project-Based Learning. </w:t>
      </w:r>
      <w:r w:rsidRPr="00A9777C">
        <w:rPr>
          <w:rFonts w:ascii="Times New Roman" w:hAnsi="Times New Roman" w:cs="Times New Roman"/>
          <w:i/>
          <w:iCs/>
          <w:noProof/>
          <w:kern w:val="0"/>
        </w:rPr>
        <w:t>Interdisciplinary Journal of Problem-Based Learn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8</w:t>
      </w:r>
      <w:r w:rsidRPr="00A9777C">
        <w:rPr>
          <w:rFonts w:ascii="Times New Roman" w:hAnsi="Times New Roman" w:cs="Times New Roman"/>
          <w:noProof/>
          <w:kern w:val="0"/>
        </w:rPr>
        <w:t>(2), 3–13. https://doi.org/10.7771/1541-5015.1426</w:t>
      </w:r>
    </w:p>
    <w:p w14:paraId="67465025"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Macmath, S., Sivia, A., &amp; Britton, V. (2017). </w:t>
      </w:r>
      <w:r w:rsidRPr="00A9777C">
        <w:rPr>
          <w:rFonts w:ascii="Times New Roman" w:hAnsi="Times New Roman" w:cs="Times New Roman"/>
          <w:i/>
          <w:iCs/>
          <w:noProof/>
          <w:kern w:val="0"/>
        </w:rPr>
        <w:t>Teacher Perceptions of Project Based Learning in the Secondary Classroom</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63</w:t>
      </w:r>
      <w:r w:rsidRPr="00A9777C">
        <w:rPr>
          <w:rFonts w:ascii="Times New Roman" w:hAnsi="Times New Roman" w:cs="Times New Roman"/>
          <w:noProof/>
          <w:kern w:val="0"/>
        </w:rPr>
        <w:t>, 175–192.</w:t>
      </w:r>
    </w:p>
    <w:p w14:paraId="0F7D802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lastRenderedPageBreak/>
        <w:t xml:space="preserve">Mailok, M., Hasbiah, U. N., Salam, F., Mailok, R., Ubaidullah, N., &amp; Ahmad, U. (2016). The Effect of Project-Based Learning Against Students’ Engagement. </w:t>
      </w:r>
      <w:r w:rsidRPr="00A9777C">
        <w:rPr>
          <w:rFonts w:ascii="Times New Roman" w:hAnsi="Times New Roman" w:cs="Times New Roman"/>
          <w:i/>
          <w:iCs/>
          <w:noProof/>
          <w:kern w:val="0"/>
        </w:rPr>
        <w:t>Article in International Journal of Development Research</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6</w:t>
      </w:r>
      <w:r w:rsidRPr="00A9777C">
        <w:rPr>
          <w:rFonts w:ascii="Times New Roman" w:hAnsi="Times New Roman" w:cs="Times New Roman"/>
          <w:noProof/>
          <w:kern w:val="0"/>
        </w:rPr>
        <w:t>(2), 6891–6895.</w:t>
      </w:r>
    </w:p>
    <w:p w14:paraId="5CA9EA13"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Mirdad, J., &amp; Pd, M. I. (2020). </w:t>
      </w:r>
      <w:r w:rsidRPr="00A9777C">
        <w:rPr>
          <w:rFonts w:ascii="Times New Roman" w:hAnsi="Times New Roman" w:cs="Times New Roman"/>
          <w:i/>
          <w:iCs/>
          <w:noProof/>
          <w:kern w:val="0"/>
        </w:rPr>
        <w:t>MODEL-MODEL PEMBELAJARAN ( EMPAT RUMPUN MODEL PEMBELAJARAN )</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1), 14–23.</w:t>
      </w:r>
    </w:p>
    <w:p w14:paraId="7D85C48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Naufal, H., Irkhamni, I., &amp; Yuliyani, M. (2020). Penelitian Penerapan Program Sistem Kredit Semester Menunjang Terealisasinya Merdeka Belajar di SMA Negeri 1 Pekalongan. </w:t>
      </w:r>
      <w:r w:rsidRPr="00A9777C">
        <w:rPr>
          <w:rFonts w:ascii="Times New Roman" w:hAnsi="Times New Roman" w:cs="Times New Roman"/>
          <w:i/>
          <w:iCs/>
          <w:noProof/>
          <w:kern w:val="0"/>
        </w:rPr>
        <w:t>Jurnal Konferensi Ilmiah Pendidika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w:t>
      </w:r>
      <w:r w:rsidRPr="00A9777C">
        <w:rPr>
          <w:rFonts w:ascii="Times New Roman" w:hAnsi="Times New Roman" w:cs="Times New Roman"/>
          <w:noProof/>
          <w:kern w:val="0"/>
        </w:rPr>
        <w:t>(1), 141–148. https://proceeding.unikal.ac.id/index.php/kip/article/view/493</w:t>
      </w:r>
    </w:p>
    <w:p w14:paraId="0FD23369"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Rambe, L. N., &amp; Suganda, S. P. (2023). Implementation of project-based learning in English Classroom of Merdeka Curriculum: Student and Teacher Perception. </w:t>
      </w:r>
      <w:r w:rsidRPr="00A9777C">
        <w:rPr>
          <w:rFonts w:ascii="Times New Roman" w:hAnsi="Times New Roman" w:cs="Times New Roman"/>
          <w:i/>
          <w:iCs/>
          <w:noProof/>
          <w:kern w:val="0"/>
        </w:rPr>
        <w:t>Lingua Didaktika: Jurnal Bahasa Dan Pembelajaran Bahasa</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7</w:t>
      </w:r>
      <w:r w:rsidRPr="00A9777C">
        <w:rPr>
          <w:rFonts w:ascii="Times New Roman" w:hAnsi="Times New Roman" w:cs="Times New Roman"/>
          <w:noProof/>
          <w:kern w:val="0"/>
        </w:rPr>
        <w:t>(2), 196. https://doi.org/10.24036/ld.v17i2.126166</w:t>
      </w:r>
    </w:p>
    <w:p w14:paraId="0E0B031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Richards, J. C. (n.d.). </w:t>
      </w:r>
      <w:r w:rsidRPr="00A9777C">
        <w:rPr>
          <w:rFonts w:ascii="Times New Roman" w:hAnsi="Times New Roman" w:cs="Times New Roman"/>
          <w:i/>
          <w:iCs/>
          <w:noProof/>
          <w:kern w:val="0"/>
        </w:rPr>
        <w:t>Teaching Listening and Speaking : From Theory to Practice</w:t>
      </w:r>
      <w:r w:rsidRPr="00A9777C">
        <w:rPr>
          <w:rFonts w:ascii="Times New Roman" w:hAnsi="Times New Roman" w:cs="Times New Roman"/>
          <w:noProof/>
          <w:kern w:val="0"/>
        </w:rPr>
        <w:t>. 1–37.</w:t>
      </w:r>
    </w:p>
    <w:p w14:paraId="57812DF7"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Rostika, D., &amp; Prihantini, P. (2019). Pemahaman Guru Tentang Pendekatan Saintifik Dan Implikasinya Dalam Penerapan Pembelajaran Di Sekolah Dasar. </w:t>
      </w:r>
      <w:r w:rsidRPr="00A9777C">
        <w:rPr>
          <w:rFonts w:ascii="Times New Roman" w:hAnsi="Times New Roman" w:cs="Times New Roman"/>
          <w:i/>
          <w:iCs/>
          <w:noProof/>
          <w:kern w:val="0"/>
        </w:rPr>
        <w:t>EduHumaniora | Jurnal Pendidikan Dasar Kampus Cibiru</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1</w:t>
      </w:r>
      <w:r w:rsidRPr="00A9777C">
        <w:rPr>
          <w:rFonts w:ascii="Times New Roman" w:hAnsi="Times New Roman" w:cs="Times New Roman"/>
          <w:noProof/>
          <w:kern w:val="0"/>
        </w:rPr>
        <w:t>(1), 86. https://doi.org/10.17509/eh.v11i1.14443</w:t>
      </w:r>
    </w:p>
    <w:p w14:paraId="11CD3C91"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dia, &amp; Retnasari, D. (2023). Implementasi Model Project Based Learning Dalam Kurikulum Merdeka. </w:t>
      </w:r>
      <w:r w:rsidRPr="00A9777C">
        <w:rPr>
          <w:rFonts w:ascii="Times New Roman" w:hAnsi="Times New Roman" w:cs="Times New Roman"/>
          <w:i/>
          <w:iCs/>
          <w:noProof/>
          <w:kern w:val="0"/>
        </w:rPr>
        <w:t>Prosiding Pendidikan Teknik Boga Busana FT Universitas Negeri Yogyakarta</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8</w:t>
      </w:r>
      <w:r w:rsidRPr="00A9777C">
        <w:rPr>
          <w:rFonts w:ascii="Times New Roman" w:hAnsi="Times New Roman" w:cs="Times New Roman"/>
          <w:noProof/>
          <w:kern w:val="0"/>
        </w:rPr>
        <w:t>(1), 1–6.</w:t>
      </w:r>
    </w:p>
    <w:p w14:paraId="0999465E"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msiah, C., Surana, D., &amp; Afrianti, N. (n.d.). </w:t>
      </w:r>
      <w:r w:rsidRPr="00A9777C">
        <w:rPr>
          <w:rFonts w:ascii="Times New Roman" w:hAnsi="Times New Roman" w:cs="Times New Roman"/>
          <w:i/>
          <w:iCs/>
          <w:noProof/>
          <w:kern w:val="0"/>
        </w:rPr>
        <w:t>Implementasi Model Pembelajaran Project Based Learning ( PjBL ) untuk Meningkatkan Kreativitas Siswa Kelas VI SDN Pasirkelewih Cianjur</w:t>
      </w:r>
      <w:r w:rsidRPr="00A9777C">
        <w:rPr>
          <w:rFonts w:ascii="Times New Roman" w:hAnsi="Times New Roman" w:cs="Times New Roman"/>
          <w:noProof/>
          <w:kern w:val="0"/>
        </w:rPr>
        <w:t>. 521–528.</w:t>
      </w:r>
    </w:p>
    <w:p w14:paraId="582D46C2"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ri, dkk, 2021. (2021). </w:t>
      </w:r>
      <w:r w:rsidRPr="00A9777C">
        <w:rPr>
          <w:rFonts w:ascii="Times New Roman" w:hAnsi="Times New Roman" w:cs="Times New Roman"/>
          <w:i/>
          <w:iCs/>
          <w:noProof/>
          <w:kern w:val="0"/>
        </w:rPr>
        <w:t>Persepsi Guru terhadap Pembelajaran Berbasis Proyek di Sekolah Menengah Kejuruan Teachers ’ Perception on Project -Based Learning in Vocational High School</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1</w:t>
      </w:r>
      <w:r w:rsidRPr="00A9777C">
        <w:rPr>
          <w:rFonts w:ascii="Times New Roman" w:hAnsi="Times New Roman" w:cs="Times New Roman"/>
          <w:noProof/>
          <w:kern w:val="0"/>
        </w:rPr>
        <w:t>(2), 1–11.</w:t>
      </w:r>
    </w:p>
    <w:p w14:paraId="5C006CA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vignon, S. J. (2003). Teaching english as communication: A global perspective. </w:t>
      </w:r>
      <w:r w:rsidRPr="00A9777C">
        <w:rPr>
          <w:rFonts w:ascii="Times New Roman" w:hAnsi="Times New Roman" w:cs="Times New Roman"/>
          <w:i/>
          <w:iCs/>
          <w:noProof/>
          <w:kern w:val="0"/>
        </w:rPr>
        <w:t>World Englishe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2</w:t>
      </w:r>
      <w:r w:rsidRPr="00A9777C">
        <w:rPr>
          <w:rFonts w:ascii="Times New Roman" w:hAnsi="Times New Roman" w:cs="Times New Roman"/>
          <w:noProof/>
          <w:kern w:val="0"/>
        </w:rPr>
        <w:t>(1), 55–66. https://doi.org/10.1111/1467-971X.00272</w:t>
      </w:r>
    </w:p>
    <w:p w14:paraId="1755E76A"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lastRenderedPageBreak/>
        <w:t xml:space="preserve">Setia Dewi, K. M. (2020). The Effect of Project Based Learning and Learner Autonomy on Students’ Speaking Skills. </w:t>
      </w:r>
      <w:r w:rsidRPr="00A9777C">
        <w:rPr>
          <w:rFonts w:ascii="Times New Roman" w:hAnsi="Times New Roman" w:cs="Times New Roman"/>
          <w:i/>
          <w:iCs/>
          <w:noProof/>
          <w:kern w:val="0"/>
        </w:rPr>
        <w:t>Journal of Education Research and Evaluatio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4</w:t>
      </w:r>
      <w:r w:rsidRPr="00A9777C">
        <w:rPr>
          <w:rFonts w:ascii="Times New Roman" w:hAnsi="Times New Roman" w:cs="Times New Roman"/>
          <w:noProof/>
          <w:kern w:val="0"/>
        </w:rPr>
        <w:t>(1), 82. https://doi.org/10.23887/jere.v4i1.21251</w:t>
      </w:r>
    </w:p>
    <w:p w14:paraId="559B9AAF"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etiadi, H. (2016). Pelaksanaan penilaian pada Kurikulum 2013. </w:t>
      </w:r>
      <w:r w:rsidRPr="00A9777C">
        <w:rPr>
          <w:rFonts w:ascii="Times New Roman" w:hAnsi="Times New Roman" w:cs="Times New Roman"/>
          <w:i/>
          <w:iCs/>
          <w:noProof/>
          <w:kern w:val="0"/>
        </w:rPr>
        <w:t>Jurnal Penelitian Dan Evaluasi Pendidika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0</w:t>
      </w:r>
      <w:r w:rsidRPr="00A9777C">
        <w:rPr>
          <w:rFonts w:ascii="Times New Roman" w:hAnsi="Times New Roman" w:cs="Times New Roman"/>
          <w:noProof/>
          <w:kern w:val="0"/>
        </w:rPr>
        <w:t>(2), 166–178. https://doi.org/10.21831/pep.v20i2.7173</w:t>
      </w:r>
    </w:p>
    <w:p w14:paraId="4D8A08D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ulolipu, A. A., Yahya, M., Rismawanti, E., &amp; Anas, M. (2023). Model Pembelajaran Dalam Implementasi Kurikulum Merdeka. </w:t>
      </w:r>
      <w:r w:rsidRPr="00A9777C">
        <w:rPr>
          <w:rFonts w:ascii="Times New Roman" w:hAnsi="Times New Roman" w:cs="Times New Roman"/>
          <w:i/>
          <w:iCs/>
          <w:noProof/>
          <w:kern w:val="0"/>
        </w:rPr>
        <w:t>Jurnal Pengabdian Kolaborasi Dan Inovasi IPTEK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w:t>
      </w:r>
      <w:r w:rsidRPr="00A9777C">
        <w:rPr>
          <w:rFonts w:ascii="Times New Roman" w:hAnsi="Times New Roman" w:cs="Times New Roman"/>
          <w:noProof/>
          <w:kern w:val="0"/>
        </w:rPr>
        <w:t>(5), 730–737. https://doi.org/10.59407/jpki2.v1i5.118</w:t>
      </w:r>
    </w:p>
    <w:p w14:paraId="4382BF3B"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usanti, A., Retnaningdyah, P., &amp; Trisusana, A. (2020). </w:t>
      </w:r>
      <w:r w:rsidRPr="00A9777C">
        <w:rPr>
          <w:rFonts w:ascii="Times New Roman" w:hAnsi="Times New Roman" w:cs="Times New Roman"/>
          <w:i/>
          <w:iCs/>
          <w:noProof/>
          <w:kern w:val="0"/>
        </w:rPr>
        <w:t>Students’ Perception Toward the Implementation of Project Based Learning for EFL Vocational High School.</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390</w:t>
      </w:r>
      <w:r w:rsidRPr="00A9777C">
        <w:rPr>
          <w:rFonts w:ascii="Times New Roman" w:hAnsi="Times New Roman" w:cs="Times New Roman"/>
          <w:noProof/>
          <w:kern w:val="0"/>
        </w:rPr>
        <w:t>(Icracos 2019), 115–119. https://doi.org/10.2991/icracos-19.2020.24</w:t>
      </w:r>
    </w:p>
    <w:p w14:paraId="09EF1613"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Trisdiono, H. (2014). </w:t>
      </w:r>
      <w:r w:rsidRPr="00A9777C">
        <w:rPr>
          <w:rFonts w:ascii="Times New Roman" w:hAnsi="Times New Roman" w:cs="Times New Roman"/>
          <w:i/>
          <w:iCs/>
          <w:noProof/>
          <w:kern w:val="0"/>
        </w:rPr>
        <w:t>Project Based- Learning in Teachers ’ Perspective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5).</w:t>
      </w:r>
    </w:p>
    <w:p w14:paraId="342E900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Umi, I. (2020). PENERAPAN PROJECT BASED LEARNING UNTUK MENINGKATKAN KETERAMPILAN MENULIS SISWA SMK Umi. </w:t>
      </w:r>
      <w:r w:rsidRPr="00A9777C">
        <w:rPr>
          <w:rFonts w:ascii="Times New Roman" w:hAnsi="Times New Roman" w:cs="Times New Roman"/>
          <w:i/>
          <w:iCs/>
          <w:noProof/>
          <w:kern w:val="0"/>
        </w:rPr>
        <w:t>Ejournal.Unkhair.Ac.Id</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0</w:t>
      </w:r>
      <w:r w:rsidRPr="00A9777C">
        <w:rPr>
          <w:rFonts w:ascii="Times New Roman" w:hAnsi="Times New Roman" w:cs="Times New Roman"/>
          <w:noProof/>
          <w:kern w:val="0"/>
        </w:rPr>
        <w:t>(July), 1–23. https://ejournal.unkhair.ac.id/index.php/pedagigk/article/viewFile/5551/3498</w:t>
      </w:r>
    </w:p>
    <w:p w14:paraId="79571335"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Vo, T. L. H., &amp; Tran, Q. N. T. (2023). EFL high school teachers’ perceptions and practices of Project-based Learning in teaching speaking skill. </w:t>
      </w:r>
      <w:r w:rsidRPr="00A9777C">
        <w:rPr>
          <w:rFonts w:ascii="Times New Roman" w:hAnsi="Times New Roman" w:cs="Times New Roman"/>
          <w:i/>
          <w:iCs/>
          <w:noProof/>
          <w:kern w:val="0"/>
        </w:rPr>
        <w:t>Journal of Inquiry into Language and Culture</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7</w:t>
      </w:r>
      <w:r w:rsidRPr="00A9777C">
        <w:rPr>
          <w:rFonts w:ascii="Times New Roman" w:hAnsi="Times New Roman" w:cs="Times New Roman"/>
          <w:noProof/>
          <w:kern w:val="0"/>
        </w:rPr>
        <w:t>(3), 346–360.</w:t>
      </w:r>
    </w:p>
    <w:p w14:paraId="1C88D5D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Wang, W. (2015). Teaching English as an international language in China: Investigating university teachers’ and students’ attitudes towards China English. </w:t>
      </w:r>
      <w:r w:rsidRPr="00A9777C">
        <w:rPr>
          <w:rFonts w:ascii="Times New Roman" w:hAnsi="Times New Roman" w:cs="Times New Roman"/>
          <w:i/>
          <w:iCs/>
          <w:noProof/>
          <w:kern w:val="0"/>
        </w:rPr>
        <w:t>System</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53</w:t>
      </w:r>
      <w:r w:rsidRPr="00A9777C">
        <w:rPr>
          <w:rFonts w:ascii="Times New Roman" w:hAnsi="Times New Roman" w:cs="Times New Roman"/>
          <w:noProof/>
          <w:kern w:val="0"/>
        </w:rPr>
        <w:t>, 60–72. https://doi.org/10.1016/j.system.2015.06.008</w:t>
      </w:r>
    </w:p>
    <w:p w14:paraId="488036B4"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Webster, A., Metcalf, A., Kelly, L., Bisesi, A., Marnik-Said, M., Colbeck, C., Marine, R., Vinces, M., Campbell, A., &amp; Allen, T. (2022). Undergraduates’ lived experience of project-/problem-based learning in introductory biology. </w:t>
      </w:r>
      <w:r w:rsidRPr="00A9777C">
        <w:rPr>
          <w:rFonts w:ascii="Times New Roman" w:hAnsi="Times New Roman" w:cs="Times New Roman"/>
          <w:i/>
          <w:iCs/>
          <w:noProof/>
          <w:kern w:val="0"/>
        </w:rPr>
        <w:t>Advances in Physiology Educatio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46</w:t>
      </w:r>
      <w:r w:rsidRPr="00A9777C">
        <w:rPr>
          <w:rFonts w:ascii="Times New Roman" w:hAnsi="Times New Roman" w:cs="Times New Roman"/>
          <w:noProof/>
          <w:kern w:val="0"/>
        </w:rPr>
        <w:t>(1), 162–178. https://doi.org/10.1152/ADVAN.00042.2021</w:t>
      </w:r>
    </w:p>
    <w:p w14:paraId="79BF679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Xiong, Y. (2021). The Development of the Project-based-learning Teaching Method. </w:t>
      </w:r>
      <w:r w:rsidRPr="00A9777C">
        <w:rPr>
          <w:rFonts w:ascii="Times New Roman" w:hAnsi="Times New Roman" w:cs="Times New Roman"/>
          <w:i/>
          <w:iCs/>
          <w:noProof/>
          <w:kern w:val="0"/>
        </w:rPr>
        <w:t>Proceedings of the 2021 5th International Seminar on Education, Management and Social Sciences (ISEMSS 2021)</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571</w:t>
      </w:r>
      <w:r w:rsidRPr="00A9777C">
        <w:rPr>
          <w:rFonts w:ascii="Times New Roman" w:hAnsi="Times New Roman" w:cs="Times New Roman"/>
          <w:noProof/>
          <w:kern w:val="0"/>
        </w:rPr>
        <w:t>(Isemss), 886–890. https://doi.org/10.2991/assehr.k.210806.168</w:t>
      </w:r>
    </w:p>
    <w:p w14:paraId="3EF4E6CA"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rPr>
      </w:pPr>
      <w:r w:rsidRPr="00A9777C">
        <w:rPr>
          <w:rFonts w:ascii="Times New Roman" w:hAnsi="Times New Roman" w:cs="Times New Roman"/>
          <w:noProof/>
          <w:kern w:val="0"/>
        </w:rPr>
        <w:lastRenderedPageBreak/>
        <w:t xml:space="preserve">Yuvita, Y., Hartono, R., Fitriati, S. W., &amp; Saleh, M. (2023). Tren Model Project Based Learning dalam Pembelajaran Bahasa Inggris (Systematic Literature Review). </w:t>
      </w:r>
      <w:r w:rsidRPr="00A9777C">
        <w:rPr>
          <w:rFonts w:ascii="Times New Roman" w:hAnsi="Times New Roman" w:cs="Times New Roman"/>
          <w:i/>
          <w:iCs/>
          <w:noProof/>
          <w:kern w:val="0"/>
        </w:rPr>
        <w:t>Prosiding Seminar Nasional Pascasarjana Universitas Negeri Semarang</w:t>
      </w:r>
      <w:r w:rsidRPr="00A9777C">
        <w:rPr>
          <w:rFonts w:ascii="Times New Roman" w:hAnsi="Times New Roman" w:cs="Times New Roman"/>
          <w:noProof/>
          <w:kern w:val="0"/>
        </w:rPr>
        <w:t>, 967–974. http://pps.unnes.ac.id/pps2/prodi/prosiding-pascasarjana-unnes</w:t>
      </w:r>
    </w:p>
    <w:p w14:paraId="68815654" w14:textId="0BDF6F84"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lang w:eastAsia="en-ID"/>
        </w:rPr>
        <w:fldChar w:fldCharType="end"/>
      </w:r>
      <w:r w:rsidR="00003F35" w:rsidRPr="00A9777C">
        <w:rPr>
          <w:rFonts w:ascii="Times New Roman" w:hAnsi="Times New Roman" w:cs="Times New Roman"/>
          <w:lang w:eastAsia="en-ID"/>
        </w:rPr>
        <w:fldChar w:fldCharType="begin" w:fldLock="1"/>
      </w:r>
      <w:r w:rsidR="00003F35" w:rsidRPr="00A9777C">
        <w:rPr>
          <w:rFonts w:ascii="Times New Roman" w:hAnsi="Times New Roman" w:cs="Times New Roman"/>
          <w:lang w:eastAsia="en-ID"/>
        </w:rPr>
        <w:instrText xml:space="preserve">ADDIN Mendeley Bibliography CSL_BIBLIOGRAPHY </w:instrText>
      </w:r>
      <w:r w:rsidR="00003F35" w:rsidRPr="00A9777C">
        <w:rPr>
          <w:rFonts w:ascii="Times New Roman" w:hAnsi="Times New Roman" w:cs="Times New Roman"/>
          <w:lang w:eastAsia="en-ID"/>
        </w:rPr>
        <w:fldChar w:fldCharType="separate"/>
      </w:r>
      <w:r w:rsidRPr="00A9777C">
        <w:rPr>
          <w:rFonts w:ascii="Times New Roman" w:hAnsi="Times New Roman" w:cs="Times New Roman"/>
          <w:noProof/>
          <w:kern w:val="0"/>
        </w:rPr>
        <w:t xml:space="preserve">Abu Bakar, N. I., Noordin, N., &amp; Razali, A. B. (2019). Improving Oral Communicative Competence in English Using Project-Based Learning Activities. </w:t>
      </w:r>
      <w:r w:rsidRPr="00A9777C">
        <w:rPr>
          <w:rFonts w:ascii="Times New Roman" w:hAnsi="Times New Roman" w:cs="Times New Roman"/>
          <w:i/>
          <w:iCs/>
          <w:noProof/>
          <w:kern w:val="0"/>
        </w:rPr>
        <w:t>English Language Teach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2</w:t>
      </w:r>
      <w:r w:rsidRPr="00A9777C">
        <w:rPr>
          <w:rFonts w:ascii="Times New Roman" w:hAnsi="Times New Roman" w:cs="Times New Roman"/>
          <w:noProof/>
          <w:kern w:val="0"/>
        </w:rPr>
        <w:t>(4), 73. https://doi.org/10.5539/elt.v12n4p73</w:t>
      </w:r>
    </w:p>
    <w:p w14:paraId="44D9D312"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na, N. (2023). Implementasi Manajemen Kurikulum Merdeka Dalam Meningkatkan Mutu Pendidikan Di Smpn 2 Pekalongan. </w:t>
      </w:r>
      <w:r w:rsidRPr="00A9777C">
        <w:rPr>
          <w:rFonts w:ascii="Times New Roman" w:hAnsi="Times New Roman" w:cs="Times New Roman"/>
          <w:i/>
          <w:iCs/>
          <w:noProof/>
          <w:kern w:val="0"/>
        </w:rPr>
        <w:t>Prosiding SEMAI 2</w:t>
      </w:r>
      <w:r w:rsidRPr="00A9777C">
        <w:rPr>
          <w:rFonts w:ascii="Times New Roman" w:hAnsi="Times New Roman" w:cs="Times New Roman"/>
          <w:noProof/>
          <w:kern w:val="0"/>
        </w:rPr>
        <w:t>, 84–97. http://proceeding.uingusdur.ac.id/index.php/semai</w:t>
      </w:r>
    </w:p>
    <w:p w14:paraId="73832B5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ngelya, A. A., Nurmalasari, Enggin Rios Saputra, Naziha Amani, Sukatin, &amp; Mashudi Hariyanto. (2022). Pengorganisasian Dalam Manajemen Pendidikan. </w:t>
      </w:r>
      <w:r w:rsidRPr="00A9777C">
        <w:rPr>
          <w:rFonts w:ascii="Times New Roman" w:hAnsi="Times New Roman" w:cs="Times New Roman"/>
          <w:i/>
          <w:iCs/>
          <w:noProof/>
          <w:kern w:val="0"/>
        </w:rPr>
        <w:t>Jurnal Riset Manajemen Dan Akuntansi</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3), 97–105. https://doi.org/10.55606/jurima.v2i3.856</w:t>
      </w:r>
    </w:p>
    <w:p w14:paraId="0A234FC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risanti, D. A. K. (2022). Analisis Kurikulum Merdeka Dan Platform Merdeka Belajar Untuk Mewujudkan Pendidikan Yang Berkualitas. </w:t>
      </w:r>
      <w:r w:rsidRPr="00A9777C">
        <w:rPr>
          <w:rFonts w:ascii="Times New Roman" w:hAnsi="Times New Roman" w:cs="Times New Roman"/>
          <w:i/>
          <w:iCs/>
          <w:noProof/>
          <w:kern w:val="0"/>
        </w:rPr>
        <w:t>Jurnal Penjaminan Mutu</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8</w:t>
      </w:r>
      <w:r w:rsidRPr="00A9777C">
        <w:rPr>
          <w:rFonts w:ascii="Times New Roman" w:hAnsi="Times New Roman" w:cs="Times New Roman"/>
          <w:noProof/>
          <w:kern w:val="0"/>
        </w:rPr>
        <w:t>(02), 243–250. https://doi.org/10.25078/jpm.v8i02.1386</w:t>
      </w:r>
    </w:p>
    <w:p w14:paraId="07B73ED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Astri, A. R., Bawani, A., &amp; Cipta, D. A. S. (2023). Penerapan Project Based Learning dengan Metode Role Playing dalam Mengatasi Kesulitan Belajar Siswa pada Persamaan Linier Satu Variabel. </w:t>
      </w:r>
      <w:r w:rsidRPr="00A9777C">
        <w:rPr>
          <w:rFonts w:ascii="Times New Roman" w:hAnsi="Times New Roman" w:cs="Times New Roman"/>
          <w:i/>
          <w:iCs/>
          <w:noProof/>
          <w:kern w:val="0"/>
        </w:rPr>
        <w:t>Cakrawala Jurnal Ilmiah Bidang Sain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2), 25. https://doi.org/10.28989/cakrawala.v2i2.1974</w:t>
      </w:r>
    </w:p>
    <w:p w14:paraId="1BF15EA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Bahri, S. (2017). Pengembangan Kurikulum Dasar Dan Tujuannya. </w:t>
      </w:r>
      <w:r w:rsidRPr="00A9777C">
        <w:rPr>
          <w:rFonts w:ascii="Times New Roman" w:hAnsi="Times New Roman" w:cs="Times New Roman"/>
          <w:i/>
          <w:iCs/>
          <w:noProof/>
          <w:kern w:val="0"/>
        </w:rPr>
        <w:t>Jurnal Ilmiah Islam Futura</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1</w:t>
      </w:r>
      <w:r w:rsidRPr="00A9777C">
        <w:rPr>
          <w:rFonts w:ascii="Times New Roman" w:hAnsi="Times New Roman" w:cs="Times New Roman"/>
          <w:noProof/>
          <w:kern w:val="0"/>
        </w:rPr>
        <w:t>(1), 15. https://doi.org/10.22373/jiif.v11i1.61</w:t>
      </w:r>
    </w:p>
    <w:p w14:paraId="15C9AD4D"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intang, N., Setyowati, D. L., Sularti, S., &amp; Handayani, D. (2017). </w:t>
      </w:r>
      <w:r w:rsidRPr="00A9777C">
        <w:rPr>
          <w:rFonts w:ascii="Times New Roman" w:hAnsi="Times New Roman" w:cs="Times New Roman"/>
          <w:i/>
          <w:iCs/>
          <w:noProof/>
          <w:kern w:val="0"/>
        </w:rPr>
        <w:t>Perception of Primary School Teachers towards the Implementation of Project Based Learn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6</w:t>
      </w:r>
      <w:r w:rsidRPr="00A9777C">
        <w:rPr>
          <w:rFonts w:ascii="Times New Roman" w:hAnsi="Times New Roman" w:cs="Times New Roman"/>
          <w:noProof/>
          <w:kern w:val="0"/>
        </w:rPr>
        <w:t>(24).</w:t>
      </w:r>
    </w:p>
    <w:p w14:paraId="750A1B04"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ohen, L., Manion, L., &amp; Morrison, K. (1928). A guide to teaching practice. In </w:t>
      </w:r>
      <w:r w:rsidRPr="00A9777C">
        <w:rPr>
          <w:rFonts w:ascii="Times New Roman" w:hAnsi="Times New Roman" w:cs="Times New Roman"/>
          <w:i/>
          <w:iCs/>
          <w:noProof/>
          <w:kern w:val="0"/>
        </w:rPr>
        <w:t>A guide to teaching practice</w:t>
      </w:r>
      <w:r w:rsidRPr="00A9777C">
        <w:rPr>
          <w:rFonts w:ascii="Times New Roman" w:hAnsi="Times New Roman" w:cs="Times New Roman"/>
          <w:noProof/>
          <w:kern w:val="0"/>
        </w:rPr>
        <w:t>. https://doi.org/10.4324/9780203282632</w:t>
      </w:r>
    </w:p>
    <w:p w14:paraId="1FBB639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reswell, J. W., &amp; Creswell, J. D. (2018). Mixed Methods Procedures. In </w:t>
      </w:r>
      <w:r w:rsidRPr="00A9777C">
        <w:rPr>
          <w:rFonts w:ascii="Times New Roman" w:hAnsi="Times New Roman" w:cs="Times New Roman"/>
          <w:i/>
          <w:iCs/>
          <w:noProof/>
          <w:kern w:val="0"/>
        </w:rPr>
        <w:t>Research Defign: Qualitative, Quantitative, and Mixed M ethods Approaches</w:t>
      </w:r>
      <w:r w:rsidRPr="00A9777C">
        <w:rPr>
          <w:rFonts w:ascii="Times New Roman" w:hAnsi="Times New Roman" w:cs="Times New Roman"/>
          <w:noProof/>
          <w:kern w:val="0"/>
        </w:rPr>
        <w:t>.</w:t>
      </w:r>
    </w:p>
    <w:p w14:paraId="72E74F92"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Creswell, J. W., Hanson, W. E., Clark Plano, V. L., &amp; Morales, A. (2007). Qualitative </w:t>
      </w:r>
      <w:r w:rsidRPr="00A9777C">
        <w:rPr>
          <w:rFonts w:ascii="Times New Roman" w:hAnsi="Times New Roman" w:cs="Times New Roman"/>
          <w:noProof/>
          <w:kern w:val="0"/>
        </w:rPr>
        <w:lastRenderedPageBreak/>
        <w:t xml:space="preserve">Research Designs: Selection and Implementation. </w:t>
      </w:r>
      <w:r w:rsidRPr="00A9777C">
        <w:rPr>
          <w:rFonts w:ascii="Times New Roman" w:hAnsi="Times New Roman" w:cs="Times New Roman"/>
          <w:i/>
          <w:iCs/>
          <w:noProof/>
          <w:kern w:val="0"/>
        </w:rPr>
        <w:t>The Counseling Psychologist</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35</w:t>
      </w:r>
      <w:r w:rsidRPr="00A9777C">
        <w:rPr>
          <w:rFonts w:ascii="Times New Roman" w:hAnsi="Times New Roman" w:cs="Times New Roman"/>
          <w:noProof/>
          <w:kern w:val="0"/>
        </w:rPr>
        <w:t>(2), 236–264. https://doi.org/10.1177/0011000006287390</w:t>
      </w:r>
    </w:p>
    <w:p w14:paraId="2EE4801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Dewi, A. E. R. (2022). Implementasi Strategi Penguatan Kurikulum Merdeka Belajar. </w:t>
      </w:r>
      <w:r w:rsidRPr="00A9777C">
        <w:rPr>
          <w:rFonts w:ascii="Times New Roman" w:hAnsi="Times New Roman" w:cs="Times New Roman"/>
          <w:i/>
          <w:iCs/>
          <w:noProof/>
          <w:kern w:val="0"/>
        </w:rPr>
        <w:t>Of Learning Education and Counsel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5</w:t>
      </w:r>
      <w:r w:rsidRPr="00A9777C">
        <w:rPr>
          <w:rFonts w:ascii="Times New Roman" w:hAnsi="Times New Roman" w:cs="Times New Roman"/>
          <w:noProof/>
          <w:kern w:val="0"/>
        </w:rPr>
        <w:t>(1), 81–89.</w:t>
      </w:r>
    </w:p>
    <w:p w14:paraId="0F12A323"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Dewi, M. R. (2022). Kelebihan dan kekurangan Project-based Learning untuk penguatan Profil Pelajar Pancasila Kurikulum Merdeka. </w:t>
      </w:r>
      <w:r w:rsidRPr="00A9777C">
        <w:rPr>
          <w:rFonts w:ascii="Times New Roman" w:hAnsi="Times New Roman" w:cs="Times New Roman"/>
          <w:i/>
          <w:iCs/>
          <w:noProof/>
          <w:kern w:val="0"/>
        </w:rPr>
        <w:t>Inovasi Kurikulum</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9</w:t>
      </w:r>
      <w:r w:rsidRPr="00A9777C">
        <w:rPr>
          <w:rFonts w:ascii="Times New Roman" w:hAnsi="Times New Roman" w:cs="Times New Roman"/>
          <w:noProof/>
          <w:kern w:val="0"/>
        </w:rPr>
        <w:t>(2), 213–226. https://doi.org/10.17509/jik.v19i2.44226</w:t>
      </w:r>
    </w:p>
    <w:p w14:paraId="590932B5"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Fona, C. (2023). Qualitative data analysis: Using thematic analysis. </w:t>
      </w:r>
      <w:r w:rsidRPr="00A9777C">
        <w:rPr>
          <w:rFonts w:ascii="Times New Roman" w:hAnsi="Times New Roman" w:cs="Times New Roman"/>
          <w:i/>
          <w:iCs/>
          <w:noProof/>
          <w:kern w:val="0"/>
        </w:rPr>
        <w:t>Researching and Analysing Business: Research Methods in Practice</w:t>
      </w:r>
      <w:r w:rsidRPr="00A9777C">
        <w:rPr>
          <w:rFonts w:ascii="Times New Roman" w:hAnsi="Times New Roman" w:cs="Times New Roman"/>
          <w:noProof/>
          <w:kern w:val="0"/>
        </w:rPr>
        <w:t>, 130–145. https://doi.org/10.4324/9781003107774-11</w:t>
      </w:r>
    </w:p>
    <w:p w14:paraId="50EB1E0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Fossey, E., Harvey, C., Mcdermott, F., &amp; Davidson, L. (2002). Understanding and evaluating qualitative research Australian and New Zealand Journal of Psychiatry. </w:t>
      </w:r>
      <w:r w:rsidRPr="00A9777C">
        <w:rPr>
          <w:rFonts w:ascii="Times New Roman" w:hAnsi="Times New Roman" w:cs="Times New Roman"/>
          <w:i/>
          <w:iCs/>
          <w:noProof/>
          <w:kern w:val="0"/>
        </w:rPr>
        <w:t>Journal of Psychiatry</w:t>
      </w:r>
      <w:r w:rsidRPr="00A9777C">
        <w:rPr>
          <w:rFonts w:ascii="Times New Roman" w:hAnsi="Times New Roman" w:cs="Times New Roman"/>
          <w:noProof/>
          <w:kern w:val="0"/>
        </w:rPr>
        <w:t>, 717–732.</w:t>
      </w:r>
    </w:p>
    <w:p w14:paraId="66EC9975"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Ghavifekr, S., Kunjappan, T., Ramasamy, L., Anthony, A., &amp; My, E. (2006). </w:t>
      </w:r>
      <w:r w:rsidRPr="00A9777C">
        <w:rPr>
          <w:rFonts w:ascii="Times New Roman" w:hAnsi="Times New Roman" w:cs="Times New Roman"/>
          <w:i/>
          <w:iCs/>
          <w:noProof/>
          <w:kern w:val="0"/>
        </w:rPr>
        <w:t>Teaching and Learning with ICT Tools: Issues and Challenges from Teachers’ Perception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4</w:t>
      </w:r>
      <w:r w:rsidRPr="00A9777C">
        <w:rPr>
          <w:rFonts w:ascii="Times New Roman" w:hAnsi="Times New Roman" w:cs="Times New Roman"/>
          <w:noProof/>
          <w:kern w:val="0"/>
        </w:rPr>
        <w:t>(2), 38–57. www.mojet.net</w:t>
      </w:r>
    </w:p>
    <w:p w14:paraId="1DC81B5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Grossman, P., Dean, C. G. P., Kavanagh, S. S., &amp; Herrmann, Z. (2019). Preparing teachers for project-based teaching. </w:t>
      </w:r>
      <w:r w:rsidRPr="00A9777C">
        <w:rPr>
          <w:rFonts w:ascii="Times New Roman" w:hAnsi="Times New Roman" w:cs="Times New Roman"/>
          <w:i/>
          <w:iCs/>
          <w:noProof/>
          <w:kern w:val="0"/>
        </w:rPr>
        <w:t>Phi Delta Kappa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00</w:t>
      </w:r>
      <w:r w:rsidRPr="00A9777C">
        <w:rPr>
          <w:rFonts w:ascii="Times New Roman" w:hAnsi="Times New Roman" w:cs="Times New Roman"/>
          <w:noProof/>
          <w:kern w:val="0"/>
        </w:rPr>
        <w:t>(7), 43–48. https://doi.org/10.1177/0031721719841338</w:t>
      </w:r>
    </w:p>
    <w:p w14:paraId="20CC7E91"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Hammersley, M. (2018). </w:t>
      </w:r>
      <w:r w:rsidRPr="00A9777C">
        <w:rPr>
          <w:rFonts w:ascii="Times New Roman" w:hAnsi="Times New Roman" w:cs="Times New Roman"/>
          <w:i/>
          <w:iCs/>
          <w:noProof/>
          <w:kern w:val="0"/>
        </w:rPr>
        <w:t>Case study and generalisatio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January</w:t>
      </w:r>
      <w:r w:rsidRPr="00A9777C">
        <w:rPr>
          <w:rFonts w:ascii="Times New Roman" w:hAnsi="Times New Roman" w:cs="Times New Roman"/>
          <w:noProof/>
          <w:kern w:val="0"/>
        </w:rPr>
        <w:t>.</w:t>
      </w:r>
    </w:p>
    <w:p w14:paraId="6020447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Judy, B., Helm, H., Katz, L., Helm, J. H., &amp; Ed, D. (2016). </w:t>
      </w:r>
      <w:r w:rsidRPr="00A9777C">
        <w:rPr>
          <w:rFonts w:ascii="Times New Roman" w:hAnsi="Times New Roman" w:cs="Times New Roman"/>
          <w:i/>
          <w:iCs/>
          <w:noProof/>
          <w:kern w:val="0"/>
        </w:rPr>
        <w:t>Book Study Ideas for Young Investigators : The Project Approach in the Early Years</w:t>
      </w:r>
      <w:r w:rsidRPr="00A9777C">
        <w:rPr>
          <w:rFonts w:ascii="Times New Roman" w:hAnsi="Times New Roman" w:cs="Times New Roman"/>
          <w:noProof/>
          <w:kern w:val="0"/>
        </w:rPr>
        <w:t>.</w:t>
      </w:r>
    </w:p>
    <w:p w14:paraId="50F031A5"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Kürüm, E. Y. (2016). Teaching Speaking Skills. </w:t>
      </w:r>
      <w:r w:rsidRPr="00A9777C">
        <w:rPr>
          <w:rFonts w:ascii="Times New Roman" w:hAnsi="Times New Roman" w:cs="Times New Roman"/>
          <w:i/>
          <w:iCs/>
          <w:noProof/>
          <w:kern w:val="0"/>
        </w:rPr>
        <w:t>Annals of the University of Oradea: Economic Science</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5</w:t>
      </w:r>
      <w:r w:rsidRPr="00A9777C">
        <w:rPr>
          <w:rFonts w:ascii="Times New Roman" w:hAnsi="Times New Roman" w:cs="Times New Roman"/>
          <w:noProof/>
          <w:kern w:val="0"/>
        </w:rPr>
        <w:t>(1), 264–273.</w:t>
      </w:r>
    </w:p>
    <w:p w14:paraId="29AD76A9"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Lee, J. S., Blackwell, S., Drake, J., &amp; Moran, K. A. (2014). Taking a Leap of Faith: Redefining Teaching and Learning in Higher Education Through Project-Based Learning. </w:t>
      </w:r>
      <w:r w:rsidRPr="00A9777C">
        <w:rPr>
          <w:rFonts w:ascii="Times New Roman" w:hAnsi="Times New Roman" w:cs="Times New Roman"/>
          <w:i/>
          <w:iCs/>
          <w:noProof/>
          <w:kern w:val="0"/>
        </w:rPr>
        <w:t>Interdisciplinary Journal of Problem-Based Learning</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8</w:t>
      </w:r>
      <w:r w:rsidRPr="00A9777C">
        <w:rPr>
          <w:rFonts w:ascii="Times New Roman" w:hAnsi="Times New Roman" w:cs="Times New Roman"/>
          <w:noProof/>
          <w:kern w:val="0"/>
        </w:rPr>
        <w:t>(2), 3–13. https://doi.org/10.7771/1541-5015.1426</w:t>
      </w:r>
    </w:p>
    <w:p w14:paraId="7EAE049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lastRenderedPageBreak/>
        <w:t xml:space="preserve">Macmath, S., Sivia, A., &amp; Britton, V. (2017). </w:t>
      </w:r>
      <w:r w:rsidRPr="00A9777C">
        <w:rPr>
          <w:rFonts w:ascii="Times New Roman" w:hAnsi="Times New Roman" w:cs="Times New Roman"/>
          <w:i/>
          <w:iCs/>
          <w:noProof/>
          <w:kern w:val="0"/>
        </w:rPr>
        <w:t>Teacher Perceptions of Project Based Learning in the Secondary Classroom</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63</w:t>
      </w:r>
      <w:r w:rsidRPr="00A9777C">
        <w:rPr>
          <w:rFonts w:ascii="Times New Roman" w:hAnsi="Times New Roman" w:cs="Times New Roman"/>
          <w:noProof/>
          <w:kern w:val="0"/>
        </w:rPr>
        <w:t>, 175–192.</w:t>
      </w:r>
    </w:p>
    <w:p w14:paraId="74F1F9FA"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Mailok, M., Hasbiah, U. N., Salam, F., Mailok, R., Ubaidullah, N., &amp; Ahmad, U. (2016). The Effect of Project-Based Learning Against Students’ Engagement. </w:t>
      </w:r>
      <w:r w:rsidRPr="00A9777C">
        <w:rPr>
          <w:rFonts w:ascii="Times New Roman" w:hAnsi="Times New Roman" w:cs="Times New Roman"/>
          <w:i/>
          <w:iCs/>
          <w:noProof/>
          <w:kern w:val="0"/>
        </w:rPr>
        <w:t>Article in International Journal of Development Research</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6</w:t>
      </w:r>
      <w:r w:rsidRPr="00A9777C">
        <w:rPr>
          <w:rFonts w:ascii="Times New Roman" w:hAnsi="Times New Roman" w:cs="Times New Roman"/>
          <w:noProof/>
          <w:kern w:val="0"/>
        </w:rPr>
        <w:t>(2), 6891–6895.</w:t>
      </w:r>
    </w:p>
    <w:p w14:paraId="020FDACB" w14:textId="04203C7B"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Mirdad, J., &amp; Pd, M. I. (2020). </w:t>
      </w:r>
      <w:r w:rsidR="00F80284" w:rsidRPr="00A9777C">
        <w:rPr>
          <w:rFonts w:ascii="Times New Roman" w:hAnsi="Times New Roman" w:cs="Times New Roman"/>
          <w:noProof/>
          <w:kern w:val="0"/>
        </w:rPr>
        <w:t>Model-Model Pembelajaran ( Empat Rumpun Model Pembelajaran</w:t>
      </w:r>
      <w:r w:rsidRPr="00A9777C">
        <w:rPr>
          <w:rFonts w:ascii="Times New Roman" w:hAnsi="Times New Roman" w:cs="Times New Roman"/>
          <w:noProof/>
          <w:kern w:val="0"/>
        </w:rPr>
        <w:t xml:space="preserve"> ). </w:t>
      </w:r>
      <w:r w:rsidRPr="00A9777C">
        <w:rPr>
          <w:rFonts w:ascii="Times New Roman" w:hAnsi="Times New Roman" w:cs="Times New Roman"/>
          <w:i/>
          <w:iCs/>
          <w:noProof/>
          <w:kern w:val="0"/>
        </w:rPr>
        <w:t>2</w:t>
      </w:r>
      <w:r w:rsidRPr="00A9777C">
        <w:rPr>
          <w:rFonts w:ascii="Times New Roman" w:hAnsi="Times New Roman" w:cs="Times New Roman"/>
          <w:noProof/>
          <w:kern w:val="0"/>
        </w:rPr>
        <w:t>(1), 14–23.</w:t>
      </w:r>
    </w:p>
    <w:p w14:paraId="354951AC"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Naufal, H., Irkhamni, I., &amp; Yuliyani, M. (2020). Penelitian Penerapan Program Sistem Kredit Semester Menunjang Terealisasinya Merdeka Belajar di SMA Negeri 1 Pekalongan. </w:t>
      </w:r>
      <w:r w:rsidRPr="00A9777C">
        <w:rPr>
          <w:rFonts w:ascii="Times New Roman" w:hAnsi="Times New Roman" w:cs="Times New Roman"/>
          <w:i/>
          <w:iCs/>
          <w:noProof/>
          <w:kern w:val="0"/>
        </w:rPr>
        <w:t>Jurnal Konferensi Ilmiah Pendidika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w:t>
      </w:r>
      <w:r w:rsidRPr="00A9777C">
        <w:rPr>
          <w:rFonts w:ascii="Times New Roman" w:hAnsi="Times New Roman" w:cs="Times New Roman"/>
          <w:noProof/>
          <w:kern w:val="0"/>
        </w:rPr>
        <w:t>(1), 141–148. https://proceeding.unikal.ac.id/index.php/kip/article/view/493</w:t>
      </w:r>
    </w:p>
    <w:p w14:paraId="58CF089B"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Rambe, L. N., &amp; Suganda, S. P. (2023). Implementation of project-based learning in English Classroom of Merdeka Curriculum: Student and Teacher Perception. </w:t>
      </w:r>
      <w:r w:rsidRPr="00A9777C">
        <w:rPr>
          <w:rFonts w:ascii="Times New Roman" w:hAnsi="Times New Roman" w:cs="Times New Roman"/>
          <w:i/>
          <w:iCs/>
          <w:noProof/>
          <w:kern w:val="0"/>
        </w:rPr>
        <w:t>Lingua Didaktika: Jurnal Bahasa Dan Pembelajaran Bahasa</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7</w:t>
      </w:r>
      <w:r w:rsidRPr="00A9777C">
        <w:rPr>
          <w:rFonts w:ascii="Times New Roman" w:hAnsi="Times New Roman" w:cs="Times New Roman"/>
          <w:noProof/>
          <w:kern w:val="0"/>
        </w:rPr>
        <w:t>(2), 196. https://doi.org/10.24036/ld.v17i2.126166</w:t>
      </w:r>
    </w:p>
    <w:p w14:paraId="1989F9FA"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Richards, J. C. (n.d.). </w:t>
      </w:r>
      <w:r w:rsidRPr="00A9777C">
        <w:rPr>
          <w:rFonts w:ascii="Times New Roman" w:hAnsi="Times New Roman" w:cs="Times New Roman"/>
          <w:i/>
          <w:iCs/>
          <w:noProof/>
          <w:kern w:val="0"/>
        </w:rPr>
        <w:t>Teaching Listening and Speaking : From Theory to Practice</w:t>
      </w:r>
      <w:r w:rsidRPr="00A9777C">
        <w:rPr>
          <w:rFonts w:ascii="Times New Roman" w:hAnsi="Times New Roman" w:cs="Times New Roman"/>
          <w:noProof/>
          <w:kern w:val="0"/>
        </w:rPr>
        <w:t>. 1–37.</w:t>
      </w:r>
    </w:p>
    <w:p w14:paraId="5D47B33A"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Rostika, D., &amp; Prihantini, P. (2019). Pemahaman Guru Tentang Pendekatan Saintifik Dan Implikasinya Dalam Penerapan Pembelajaran Di Sekolah Dasar. </w:t>
      </w:r>
      <w:r w:rsidRPr="00A9777C">
        <w:rPr>
          <w:rFonts w:ascii="Times New Roman" w:hAnsi="Times New Roman" w:cs="Times New Roman"/>
          <w:i/>
          <w:iCs/>
          <w:noProof/>
          <w:kern w:val="0"/>
        </w:rPr>
        <w:t>EduHumaniora | Jurnal Pendidikan Dasar Kampus Cibiru</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1</w:t>
      </w:r>
      <w:r w:rsidRPr="00A9777C">
        <w:rPr>
          <w:rFonts w:ascii="Times New Roman" w:hAnsi="Times New Roman" w:cs="Times New Roman"/>
          <w:noProof/>
          <w:kern w:val="0"/>
        </w:rPr>
        <w:t>(1), 86. https://doi.org/10.17509/eh.v11i1.14443</w:t>
      </w:r>
    </w:p>
    <w:p w14:paraId="22B395E2"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dia, &amp; Retnasari, D. (2023). Implementasi Model Project Based Learning Dalam Kurikulum Merdeka. </w:t>
      </w:r>
      <w:r w:rsidRPr="00A9777C">
        <w:rPr>
          <w:rFonts w:ascii="Times New Roman" w:hAnsi="Times New Roman" w:cs="Times New Roman"/>
          <w:i/>
          <w:iCs/>
          <w:noProof/>
          <w:kern w:val="0"/>
        </w:rPr>
        <w:t>Prosiding Pendidikan Teknik Boga Busana FT Universitas Negeri Yogyakarta</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8</w:t>
      </w:r>
      <w:r w:rsidRPr="00A9777C">
        <w:rPr>
          <w:rFonts w:ascii="Times New Roman" w:hAnsi="Times New Roman" w:cs="Times New Roman"/>
          <w:noProof/>
          <w:kern w:val="0"/>
        </w:rPr>
        <w:t>(1), 1–6.</w:t>
      </w:r>
    </w:p>
    <w:p w14:paraId="5E89C27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msiah, C., Surana, D., &amp; Afrianti, N. (n.d.). </w:t>
      </w:r>
      <w:r w:rsidRPr="00A9777C">
        <w:rPr>
          <w:rFonts w:ascii="Times New Roman" w:hAnsi="Times New Roman" w:cs="Times New Roman"/>
          <w:i/>
          <w:iCs/>
          <w:noProof/>
          <w:kern w:val="0"/>
        </w:rPr>
        <w:t>Implementasi Model Pembelajaran Project Based Learning ( PjBL ) untuk Meningkatkan Kreativitas Siswa Kelas VI SDN Pasirkelewih Cianjur</w:t>
      </w:r>
      <w:r w:rsidRPr="00A9777C">
        <w:rPr>
          <w:rFonts w:ascii="Times New Roman" w:hAnsi="Times New Roman" w:cs="Times New Roman"/>
          <w:noProof/>
          <w:kern w:val="0"/>
        </w:rPr>
        <w:t>. 521–528.</w:t>
      </w:r>
    </w:p>
    <w:p w14:paraId="65F60E05"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ari, dkk, 2021. (2021). </w:t>
      </w:r>
      <w:r w:rsidRPr="00A9777C">
        <w:rPr>
          <w:rFonts w:ascii="Times New Roman" w:hAnsi="Times New Roman" w:cs="Times New Roman"/>
          <w:i/>
          <w:iCs/>
          <w:noProof/>
          <w:kern w:val="0"/>
        </w:rPr>
        <w:t>Persepsi Guru terhadap Pembelajaran Berbasis Proyek di Sekolah Menengah Kejuruan Teachers ’ Perception on Project -Based Learning in Vocational High School</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1</w:t>
      </w:r>
      <w:r w:rsidRPr="00A9777C">
        <w:rPr>
          <w:rFonts w:ascii="Times New Roman" w:hAnsi="Times New Roman" w:cs="Times New Roman"/>
          <w:noProof/>
          <w:kern w:val="0"/>
        </w:rPr>
        <w:t>(2), 1–11.</w:t>
      </w:r>
    </w:p>
    <w:p w14:paraId="2B84B7E6"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lastRenderedPageBreak/>
        <w:t xml:space="preserve">Savignon, S. J. (2003). Teaching english as communication: A global perspective. </w:t>
      </w:r>
      <w:r w:rsidRPr="00A9777C">
        <w:rPr>
          <w:rFonts w:ascii="Times New Roman" w:hAnsi="Times New Roman" w:cs="Times New Roman"/>
          <w:i/>
          <w:iCs/>
          <w:noProof/>
          <w:kern w:val="0"/>
        </w:rPr>
        <w:t>World Englishe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2</w:t>
      </w:r>
      <w:r w:rsidRPr="00A9777C">
        <w:rPr>
          <w:rFonts w:ascii="Times New Roman" w:hAnsi="Times New Roman" w:cs="Times New Roman"/>
          <w:noProof/>
          <w:kern w:val="0"/>
        </w:rPr>
        <w:t>(1), 55–66. https://doi.org/10.1111/1467-971X.00272</w:t>
      </w:r>
    </w:p>
    <w:p w14:paraId="1D8FC37B"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etia Dewi, K. M. (2020). The Effect of Project Based Learning and Learner Autonomy on Students’ Speaking Skills. </w:t>
      </w:r>
      <w:r w:rsidRPr="00A9777C">
        <w:rPr>
          <w:rFonts w:ascii="Times New Roman" w:hAnsi="Times New Roman" w:cs="Times New Roman"/>
          <w:i/>
          <w:iCs/>
          <w:noProof/>
          <w:kern w:val="0"/>
        </w:rPr>
        <w:t>Journal of Education Research and Evaluatio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4</w:t>
      </w:r>
      <w:r w:rsidRPr="00A9777C">
        <w:rPr>
          <w:rFonts w:ascii="Times New Roman" w:hAnsi="Times New Roman" w:cs="Times New Roman"/>
          <w:noProof/>
          <w:kern w:val="0"/>
        </w:rPr>
        <w:t>(1), 82. https://doi.org/10.23887/jere.v4i1.21251</w:t>
      </w:r>
    </w:p>
    <w:p w14:paraId="2F4AFFC1"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etiadi, H. (2016). Pelaksanaan penilaian pada Kurikulum 2013. </w:t>
      </w:r>
      <w:r w:rsidRPr="00A9777C">
        <w:rPr>
          <w:rFonts w:ascii="Times New Roman" w:hAnsi="Times New Roman" w:cs="Times New Roman"/>
          <w:i/>
          <w:iCs/>
          <w:noProof/>
          <w:kern w:val="0"/>
        </w:rPr>
        <w:t>Jurnal Penelitian Dan Evaluasi Pendidika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0</w:t>
      </w:r>
      <w:r w:rsidRPr="00A9777C">
        <w:rPr>
          <w:rFonts w:ascii="Times New Roman" w:hAnsi="Times New Roman" w:cs="Times New Roman"/>
          <w:noProof/>
          <w:kern w:val="0"/>
        </w:rPr>
        <w:t>(2), 166–178. https://doi.org/10.21831/pep.v20i2.7173</w:t>
      </w:r>
    </w:p>
    <w:p w14:paraId="6B42602F"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ulolipu, A. A., Yahya, M., Rismawanti, E., &amp; Anas, M. (2023). Model Pembelajaran Dalam Implementasi Kurikulum Merdeka. </w:t>
      </w:r>
      <w:r w:rsidRPr="00A9777C">
        <w:rPr>
          <w:rFonts w:ascii="Times New Roman" w:hAnsi="Times New Roman" w:cs="Times New Roman"/>
          <w:i/>
          <w:iCs/>
          <w:noProof/>
          <w:kern w:val="0"/>
        </w:rPr>
        <w:t>Jurnal Pengabdian Kolaborasi Dan Inovasi IPTEK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w:t>
      </w:r>
      <w:r w:rsidRPr="00A9777C">
        <w:rPr>
          <w:rFonts w:ascii="Times New Roman" w:hAnsi="Times New Roman" w:cs="Times New Roman"/>
          <w:noProof/>
          <w:kern w:val="0"/>
        </w:rPr>
        <w:t>(5), 730–737. https://doi.org/10.59407/jpki2.v1i5.118</w:t>
      </w:r>
    </w:p>
    <w:p w14:paraId="6C70D971"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Susanti, A., Retnaningdyah, P., &amp; Trisusana, A. (2020). </w:t>
      </w:r>
      <w:r w:rsidRPr="00A9777C">
        <w:rPr>
          <w:rFonts w:ascii="Times New Roman" w:hAnsi="Times New Roman" w:cs="Times New Roman"/>
          <w:i/>
          <w:iCs/>
          <w:noProof/>
          <w:kern w:val="0"/>
        </w:rPr>
        <w:t>Students’ Perception Toward the Implementation of Project Based Learning for EFL Vocational High School.</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390</w:t>
      </w:r>
      <w:r w:rsidRPr="00A9777C">
        <w:rPr>
          <w:rFonts w:ascii="Times New Roman" w:hAnsi="Times New Roman" w:cs="Times New Roman"/>
          <w:noProof/>
          <w:kern w:val="0"/>
        </w:rPr>
        <w:t>(Icracos 2019), 115–119. https://doi.org/10.2991/icracos-19.2020.24</w:t>
      </w:r>
    </w:p>
    <w:p w14:paraId="4052B352"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Trisdiono, H. (2014). </w:t>
      </w:r>
      <w:r w:rsidRPr="00A9777C">
        <w:rPr>
          <w:rFonts w:ascii="Times New Roman" w:hAnsi="Times New Roman" w:cs="Times New Roman"/>
          <w:i/>
          <w:iCs/>
          <w:noProof/>
          <w:kern w:val="0"/>
        </w:rPr>
        <w:t>Project Based- Learning in Teachers ’ Perspectives</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2</w:t>
      </w:r>
      <w:r w:rsidRPr="00A9777C">
        <w:rPr>
          <w:rFonts w:ascii="Times New Roman" w:hAnsi="Times New Roman" w:cs="Times New Roman"/>
          <w:noProof/>
          <w:kern w:val="0"/>
        </w:rPr>
        <w:t>(5).</w:t>
      </w:r>
    </w:p>
    <w:p w14:paraId="3FB62097"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Umi, I. (2020). PENERAPAN PROJECT BASED LEARNING UNTUK MENINGKATKAN KETERAMPILAN MENULIS SISWA SMK Umi. </w:t>
      </w:r>
      <w:r w:rsidRPr="00A9777C">
        <w:rPr>
          <w:rFonts w:ascii="Times New Roman" w:hAnsi="Times New Roman" w:cs="Times New Roman"/>
          <w:i/>
          <w:iCs/>
          <w:noProof/>
          <w:kern w:val="0"/>
        </w:rPr>
        <w:t>Ejournal.Unkhair.Ac.Id</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10</w:t>
      </w:r>
      <w:r w:rsidRPr="00A9777C">
        <w:rPr>
          <w:rFonts w:ascii="Times New Roman" w:hAnsi="Times New Roman" w:cs="Times New Roman"/>
          <w:noProof/>
          <w:kern w:val="0"/>
        </w:rPr>
        <w:t>(July), 1–23. https://ejournal.unkhair.ac.id/index.php/pedagigk/article/viewFile/5551/3498</w:t>
      </w:r>
    </w:p>
    <w:p w14:paraId="490D057D"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Vo, T. L. H., &amp; Tran, Q. N. T. (2023). EFL high school teachers’ perceptions and practices of Project-based Learning in teaching speaking skill. </w:t>
      </w:r>
      <w:r w:rsidRPr="00A9777C">
        <w:rPr>
          <w:rFonts w:ascii="Times New Roman" w:hAnsi="Times New Roman" w:cs="Times New Roman"/>
          <w:i/>
          <w:iCs/>
          <w:noProof/>
          <w:kern w:val="0"/>
        </w:rPr>
        <w:t>Journal of Inquiry into Language and Culture</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7</w:t>
      </w:r>
      <w:r w:rsidRPr="00A9777C">
        <w:rPr>
          <w:rFonts w:ascii="Times New Roman" w:hAnsi="Times New Roman" w:cs="Times New Roman"/>
          <w:noProof/>
          <w:kern w:val="0"/>
        </w:rPr>
        <w:t>(3), 346–360.</w:t>
      </w:r>
    </w:p>
    <w:p w14:paraId="139874F0"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Wang, W. (2015). Teaching English as an international language in China: Investigating university teachers’ and students’ attitudes towards China English. </w:t>
      </w:r>
      <w:r w:rsidRPr="00A9777C">
        <w:rPr>
          <w:rFonts w:ascii="Times New Roman" w:hAnsi="Times New Roman" w:cs="Times New Roman"/>
          <w:i/>
          <w:iCs/>
          <w:noProof/>
          <w:kern w:val="0"/>
        </w:rPr>
        <w:t>System</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53</w:t>
      </w:r>
      <w:r w:rsidRPr="00A9777C">
        <w:rPr>
          <w:rFonts w:ascii="Times New Roman" w:hAnsi="Times New Roman" w:cs="Times New Roman"/>
          <w:noProof/>
          <w:kern w:val="0"/>
        </w:rPr>
        <w:t>, 60–72. https://doi.org/10.1016/j.system.2015.06.008</w:t>
      </w:r>
    </w:p>
    <w:p w14:paraId="5ACADD93"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Webster, A., Metcalf, A., Kelly, L., Bisesi, A., Marnik-Said, M., Colbeck, C., Marine, R., Vinces, M., Campbell, A., &amp; Allen, T. (2022). Undergraduates’ lived experience of project-/problem-based learning in introductory biology. </w:t>
      </w:r>
      <w:r w:rsidRPr="00A9777C">
        <w:rPr>
          <w:rFonts w:ascii="Times New Roman" w:hAnsi="Times New Roman" w:cs="Times New Roman"/>
          <w:i/>
          <w:iCs/>
          <w:noProof/>
          <w:kern w:val="0"/>
        </w:rPr>
        <w:t>Advances in Physiology Education</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46</w:t>
      </w:r>
      <w:r w:rsidRPr="00A9777C">
        <w:rPr>
          <w:rFonts w:ascii="Times New Roman" w:hAnsi="Times New Roman" w:cs="Times New Roman"/>
          <w:noProof/>
          <w:kern w:val="0"/>
        </w:rPr>
        <w:t>(1), 162–178. https://doi.org/10.1152/ADVAN.00042.2021</w:t>
      </w:r>
    </w:p>
    <w:p w14:paraId="33A327B2"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kern w:val="0"/>
        </w:rPr>
      </w:pPr>
      <w:r w:rsidRPr="00A9777C">
        <w:rPr>
          <w:rFonts w:ascii="Times New Roman" w:hAnsi="Times New Roman" w:cs="Times New Roman"/>
          <w:noProof/>
          <w:kern w:val="0"/>
        </w:rPr>
        <w:t xml:space="preserve">Xiong, Y. (2021). The Development of the Project-based-learning Teaching Method. </w:t>
      </w:r>
      <w:r w:rsidRPr="00A9777C">
        <w:rPr>
          <w:rFonts w:ascii="Times New Roman" w:hAnsi="Times New Roman" w:cs="Times New Roman"/>
          <w:i/>
          <w:iCs/>
          <w:noProof/>
          <w:kern w:val="0"/>
        </w:rPr>
        <w:lastRenderedPageBreak/>
        <w:t>Proceedings of the 2021 5th International Seminar on Education, Management and Social Sciences (ISEMSS 2021)</w:t>
      </w:r>
      <w:r w:rsidRPr="00A9777C">
        <w:rPr>
          <w:rFonts w:ascii="Times New Roman" w:hAnsi="Times New Roman" w:cs="Times New Roman"/>
          <w:noProof/>
          <w:kern w:val="0"/>
        </w:rPr>
        <w:t xml:space="preserve">, </w:t>
      </w:r>
      <w:r w:rsidRPr="00A9777C">
        <w:rPr>
          <w:rFonts w:ascii="Times New Roman" w:hAnsi="Times New Roman" w:cs="Times New Roman"/>
          <w:i/>
          <w:iCs/>
          <w:noProof/>
          <w:kern w:val="0"/>
        </w:rPr>
        <w:t>571</w:t>
      </w:r>
      <w:r w:rsidRPr="00A9777C">
        <w:rPr>
          <w:rFonts w:ascii="Times New Roman" w:hAnsi="Times New Roman" w:cs="Times New Roman"/>
          <w:noProof/>
          <w:kern w:val="0"/>
        </w:rPr>
        <w:t>(Isemss), 886–890. https://doi.org/10.2991/assehr.k.210806.168</w:t>
      </w:r>
    </w:p>
    <w:p w14:paraId="1536A298" w14:textId="77777777" w:rsidR="003903AC" w:rsidRPr="00A9777C" w:rsidRDefault="003903AC" w:rsidP="00384CF0">
      <w:pPr>
        <w:widowControl w:val="0"/>
        <w:autoSpaceDE w:val="0"/>
        <w:autoSpaceDN w:val="0"/>
        <w:adjustRightInd w:val="0"/>
        <w:spacing w:before="240" w:after="0" w:line="360" w:lineRule="auto"/>
        <w:ind w:left="480" w:hanging="480"/>
        <w:jc w:val="both"/>
        <w:rPr>
          <w:rFonts w:ascii="Times New Roman" w:hAnsi="Times New Roman" w:cs="Times New Roman"/>
          <w:noProof/>
        </w:rPr>
      </w:pPr>
      <w:r w:rsidRPr="00A9777C">
        <w:rPr>
          <w:rFonts w:ascii="Times New Roman" w:hAnsi="Times New Roman" w:cs="Times New Roman"/>
          <w:noProof/>
          <w:kern w:val="0"/>
        </w:rPr>
        <w:t xml:space="preserve">Yuvita, Y., Hartono, R., Fitriati, S. W., &amp; Saleh, M. (2023). Tren Model Project Based Learning dalam Pembelajaran Bahasa Inggris (Systematic Literature Review). </w:t>
      </w:r>
      <w:r w:rsidRPr="00A9777C">
        <w:rPr>
          <w:rFonts w:ascii="Times New Roman" w:hAnsi="Times New Roman" w:cs="Times New Roman"/>
          <w:i/>
          <w:iCs/>
          <w:noProof/>
          <w:kern w:val="0"/>
        </w:rPr>
        <w:t>Prosiding Seminar Nasional Pascasarjana Universitas Negeri Semarang</w:t>
      </w:r>
      <w:r w:rsidRPr="00A9777C">
        <w:rPr>
          <w:rFonts w:ascii="Times New Roman" w:hAnsi="Times New Roman" w:cs="Times New Roman"/>
          <w:noProof/>
          <w:kern w:val="0"/>
        </w:rPr>
        <w:t>, 967–974. http://pps.unnes.ac.id/pps2/prodi/prosiding-pascasarjana-unnes</w:t>
      </w:r>
    </w:p>
    <w:p w14:paraId="78A30E68" w14:textId="77777777" w:rsidR="00187326" w:rsidRPr="008F5997" w:rsidRDefault="00003F35" w:rsidP="00384CF0">
      <w:pPr>
        <w:spacing w:line="360" w:lineRule="auto"/>
        <w:jc w:val="both"/>
        <w:rPr>
          <w:rFonts w:ascii="Times New Roman" w:hAnsi="Times New Roman" w:cs="Times New Roman"/>
          <w:sz w:val="24"/>
          <w:szCs w:val="24"/>
          <w:lang w:eastAsia="en-ID"/>
        </w:rPr>
      </w:pPr>
      <w:r w:rsidRPr="00A9777C">
        <w:rPr>
          <w:rFonts w:ascii="Times New Roman" w:hAnsi="Times New Roman" w:cs="Times New Roman"/>
          <w:lang w:eastAsia="en-ID"/>
        </w:rPr>
        <w:fldChar w:fldCharType="end"/>
      </w:r>
    </w:p>
    <w:p w14:paraId="3C28EA3A" w14:textId="77777777" w:rsidR="00187326" w:rsidRPr="008F5997" w:rsidRDefault="00187326" w:rsidP="0094234A">
      <w:pPr>
        <w:spacing w:line="360" w:lineRule="auto"/>
        <w:rPr>
          <w:rFonts w:ascii="Times New Roman" w:hAnsi="Times New Roman" w:cs="Times New Roman"/>
          <w:sz w:val="24"/>
          <w:szCs w:val="24"/>
          <w:lang w:eastAsia="en-ID"/>
        </w:rPr>
      </w:pPr>
      <w:r w:rsidRPr="008F5997">
        <w:rPr>
          <w:rFonts w:ascii="Times New Roman" w:hAnsi="Times New Roman" w:cs="Times New Roman"/>
          <w:sz w:val="24"/>
          <w:szCs w:val="24"/>
          <w:lang w:eastAsia="en-ID"/>
        </w:rPr>
        <w:br w:type="page"/>
      </w:r>
    </w:p>
    <w:p w14:paraId="6644D849" w14:textId="77777777" w:rsidR="005B4500" w:rsidRDefault="005B4500" w:rsidP="0094234A">
      <w:pPr>
        <w:pStyle w:val="Heading1"/>
        <w:rPr>
          <w:rFonts w:eastAsia="Times New Roman" w:cs="Times New Roman"/>
          <w:lang w:eastAsia="en-ID"/>
        </w:rPr>
        <w:sectPr w:rsidR="005B4500" w:rsidSect="005B4500">
          <w:headerReference w:type="default" r:id="rId33"/>
          <w:footerReference w:type="default" r:id="rId34"/>
          <w:pgSz w:w="11906" w:h="16838"/>
          <w:pgMar w:top="1701" w:right="1701" w:bottom="1701" w:left="2268" w:header="709" w:footer="709" w:gutter="0"/>
          <w:pgNumType w:start="38"/>
          <w:cols w:space="708"/>
          <w:docGrid w:linePitch="360"/>
        </w:sectPr>
      </w:pPr>
      <w:bookmarkStart w:id="66" w:name="_Toc182562346"/>
    </w:p>
    <w:p w14:paraId="67A6FE39" w14:textId="7EF709ED" w:rsidR="00803FBC" w:rsidRPr="005B4500" w:rsidRDefault="000B2569" w:rsidP="0094234A">
      <w:pPr>
        <w:pStyle w:val="Heading1"/>
        <w:rPr>
          <w:rFonts w:eastAsia="Times New Roman" w:cs="Times New Roman"/>
          <w:lang w:eastAsia="en-ID"/>
        </w:rPr>
      </w:pPr>
      <w:r w:rsidRPr="005B4500">
        <w:rPr>
          <w:rFonts w:eastAsia="Times New Roman" w:cs="Times New Roman"/>
          <w:lang w:eastAsia="en-ID"/>
        </w:rPr>
        <w:lastRenderedPageBreak/>
        <w:t>APPENDICES</w:t>
      </w:r>
      <w:bookmarkEnd w:id="66"/>
    </w:p>
    <w:p w14:paraId="7999957A" w14:textId="77777777" w:rsidR="00DA7946" w:rsidRPr="008F5997" w:rsidRDefault="000A1F22" w:rsidP="0094234A">
      <w:pPr>
        <w:pStyle w:val="Heading2"/>
        <w:jc w:val="both"/>
        <w:rPr>
          <w:rFonts w:cs="Times New Roman"/>
          <w:lang w:val="id-ID"/>
        </w:rPr>
      </w:pPr>
      <w:bookmarkStart w:id="67" w:name="_Toc182562347"/>
      <w:r w:rsidRPr="008F5997">
        <w:rPr>
          <w:rFonts w:cs="Times New Roman"/>
          <w:lang w:val="id-ID"/>
        </w:rPr>
        <w:t>APPENDIX I</w:t>
      </w:r>
      <w:r w:rsidR="00DA7946" w:rsidRPr="008F5997">
        <w:rPr>
          <w:rFonts w:cs="Times New Roman"/>
          <w:lang w:val="id-ID"/>
        </w:rPr>
        <w:t>: ADMINISTRATION LETTER</w:t>
      </w:r>
      <w:bookmarkEnd w:id="67"/>
    </w:p>
    <w:p w14:paraId="7A8A7762" w14:textId="14087058" w:rsidR="00B32384" w:rsidRPr="008F5997" w:rsidRDefault="00B32384" w:rsidP="0094234A">
      <w:pPr>
        <w:spacing w:line="360" w:lineRule="auto"/>
        <w:rPr>
          <w:rFonts w:ascii="Times New Roman" w:hAnsi="Times New Roman" w:cs="Times New Roman"/>
          <w:lang w:val="id-ID"/>
        </w:rPr>
      </w:pPr>
    </w:p>
    <w:p w14:paraId="4E8B02FA" w14:textId="77777777" w:rsidR="00C53107" w:rsidRPr="008F5997" w:rsidRDefault="001B6F24" w:rsidP="00B844AE">
      <w:pPr>
        <w:spacing w:line="360" w:lineRule="auto"/>
        <w:jc w:val="center"/>
        <w:rPr>
          <w:rFonts w:ascii="Times New Roman" w:hAnsi="Times New Roman" w:cs="Times New Roman"/>
          <w:sz w:val="24"/>
          <w:szCs w:val="24"/>
          <w:lang w:val="id-ID"/>
        </w:rPr>
      </w:pPr>
      <w:r w:rsidRPr="00B844AE">
        <w:rPr>
          <w:rFonts w:ascii="Times New Roman" w:hAnsi="Times New Roman" w:cs="Times New Roman"/>
          <w:b/>
          <w:noProof/>
          <w:sz w:val="24"/>
          <w:szCs w:val="24"/>
          <w:lang w:val="en-US"/>
        </w:rPr>
        <w:drawing>
          <wp:inline distT="0" distB="0" distL="0" distR="0" wp14:anchorId="3848C2C6" wp14:editId="0B7EAFBB">
            <wp:extent cx="4653886" cy="6636346"/>
            <wp:effectExtent l="0" t="0" r="0" b="0"/>
            <wp:docPr id="96122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223545" name="Picture 961223545"/>
                    <pic:cNvPicPr/>
                  </pic:nvPicPr>
                  <pic:blipFill>
                    <a:blip r:embed="rId35" cstate="print">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4676113" cy="6668041"/>
                    </a:xfrm>
                    <a:prstGeom prst="rect">
                      <a:avLst/>
                    </a:prstGeom>
                  </pic:spPr>
                </pic:pic>
              </a:graphicData>
            </a:graphic>
          </wp:inline>
        </w:drawing>
      </w:r>
    </w:p>
    <w:p w14:paraId="3BEC1E16" w14:textId="77777777" w:rsidR="00C53107" w:rsidRPr="008F5997" w:rsidRDefault="00C53107" w:rsidP="0094234A">
      <w:pPr>
        <w:spacing w:line="360" w:lineRule="auto"/>
        <w:rPr>
          <w:rFonts w:ascii="Times New Roman" w:hAnsi="Times New Roman" w:cs="Times New Roman"/>
          <w:sz w:val="24"/>
          <w:szCs w:val="24"/>
          <w:lang w:val="id-ID"/>
        </w:rPr>
      </w:pPr>
    </w:p>
    <w:p w14:paraId="16B2B4D0" w14:textId="77777777" w:rsidR="00C53107" w:rsidRPr="008F5997" w:rsidRDefault="00C53107" w:rsidP="0094234A">
      <w:pPr>
        <w:spacing w:line="360" w:lineRule="auto"/>
        <w:rPr>
          <w:rFonts w:ascii="Times New Roman" w:hAnsi="Times New Roman" w:cs="Times New Roman"/>
          <w:sz w:val="24"/>
          <w:szCs w:val="24"/>
          <w:lang w:val="id-ID"/>
        </w:rPr>
      </w:pPr>
    </w:p>
    <w:p w14:paraId="479A1B3F" w14:textId="77777777" w:rsidR="005B4500" w:rsidRDefault="005B4500" w:rsidP="0094234A">
      <w:pPr>
        <w:spacing w:line="360" w:lineRule="auto"/>
        <w:rPr>
          <w:rFonts w:ascii="Times New Roman" w:hAnsi="Times New Roman" w:cs="Times New Roman"/>
          <w:sz w:val="24"/>
          <w:szCs w:val="24"/>
          <w:lang w:val="id-ID"/>
        </w:rPr>
        <w:sectPr w:rsidR="005B4500" w:rsidSect="00B844AE">
          <w:headerReference w:type="default" r:id="rId37"/>
          <w:footerReference w:type="default" r:id="rId38"/>
          <w:pgSz w:w="11906" w:h="16838"/>
          <w:pgMar w:top="1701" w:right="1701" w:bottom="1701" w:left="2268" w:header="709" w:footer="709" w:gutter="0"/>
          <w:pgNumType w:start="46"/>
          <w:cols w:space="708"/>
          <w:docGrid w:linePitch="360"/>
        </w:sectPr>
      </w:pPr>
    </w:p>
    <w:p w14:paraId="0A2929DC" w14:textId="34FC2166" w:rsidR="00C53107" w:rsidRDefault="00C53107" w:rsidP="0094234A">
      <w:pPr>
        <w:spacing w:line="360" w:lineRule="auto"/>
        <w:rPr>
          <w:rFonts w:ascii="Times New Roman" w:hAnsi="Times New Roman" w:cs="Times New Roman"/>
          <w:sz w:val="24"/>
          <w:szCs w:val="24"/>
          <w:lang w:val="en-US"/>
        </w:rPr>
      </w:pPr>
    </w:p>
    <w:p w14:paraId="2319690B" w14:textId="77777777" w:rsidR="00B844AE" w:rsidRPr="00B844AE" w:rsidRDefault="00B844AE" w:rsidP="0094234A">
      <w:pPr>
        <w:spacing w:line="360" w:lineRule="auto"/>
        <w:rPr>
          <w:rFonts w:ascii="Times New Roman" w:hAnsi="Times New Roman" w:cs="Times New Roman"/>
          <w:sz w:val="24"/>
          <w:szCs w:val="24"/>
          <w:lang w:val="en-US"/>
        </w:rPr>
      </w:pPr>
    </w:p>
    <w:p w14:paraId="312AEDFF" w14:textId="77777777" w:rsidR="00794302" w:rsidRPr="008F5997" w:rsidRDefault="00FE69AD" w:rsidP="00B844AE">
      <w:pPr>
        <w:spacing w:line="360" w:lineRule="auto"/>
        <w:jc w:val="center"/>
        <w:rPr>
          <w:rFonts w:ascii="Times New Roman" w:hAnsi="Times New Roman" w:cs="Times New Roman"/>
          <w:sz w:val="24"/>
          <w:szCs w:val="24"/>
          <w:lang w:val="id-ID"/>
        </w:rPr>
      </w:pPr>
      <w:r w:rsidRPr="008F5997">
        <w:rPr>
          <w:rFonts w:ascii="Times New Roman" w:hAnsi="Times New Roman" w:cs="Times New Roman"/>
          <w:noProof/>
          <w:sz w:val="24"/>
          <w:szCs w:val="24"/>
          <w:lang w:val="en-US"/>
        </w:rPr>
        <w:drawing>
          <wp:inline distT="0" distB="0" distL="0" distR="0" wp14:anchorId="1AD8AB8E" wp14:editId="16284CDD">
            <wp:extent cx="5039995" cy="7186930"/>
            <wp:effectExtent l="0" t="0" r="8255" b="0"/>
            <wp:docPr id="16523823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382380" name="Picture 1652382380"/>
                    <pic:cNvPicPr/>
                  </pic:nvPicPr>
                  <pic:blipFill>
                    <a:blip r:embed="rId39" cstate="print">
                      <a:extLst>
                        <a:ext uri="{BEBA8EAE-BF5A-486C-A8C5-ECC9F3942E4B}">
                          <a14:imgProps xmlns:a14="http://schemas.microsoft.com/office/drawing/2010/main">
                            <a14:imgLayer r:embed="rId40">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039995" cy="7186930"/>
                    </a:xfrm>
                    <a:prstGeom prst="rect">
                      <a:avLst/>
                    </a:prstGeom>
                  </pic:spPr>
                </pic:pic>
              </a:graphicData>
            </a:graphic>
          </wp:inline>
        </w:drawing>
      </w:r>
    </w:p>
    <w:p w14:paraId="2D465B30" w14:textId="77777777" w:rsidR="00794302" w:rsidRPr="008F5997" w:rsidRDefault="00794302" w:rsidP="0094234A">
      <w:pPr>
        <w:spacing w:line="360" w:lineRule="auto"/>
        <w:rPr>
          <w:rFonts w:ascii="Times New Roman" w:hAnsi="Times New Roman" w:cs="Times New Roman"/>
          <w:sz w:val="24"/>
          <w:szCs w:val="24"/>
          <w:lang w:val="id-ID"/>
        </w:rPr>
      </w:pPr>
    </w:p>
    <w:p w14:paraId="6059B916" w14:textId="77777777" w:rsidR="00794302" w:rsidRPr="008F5997" w:rsidRDefault="00794302" w:rsidP="0094234A">
      <w:pPr>
        <w:spacing w:line="360" w:lineRule="auto"/>
        <w:rPr>
          <w:rFonts w:ascii="Times New Roman" w:hAnsi="Times New Roman" w:cs="Times New Roman"/>
          <w:sz w:val="24"/>
          <w:szCs w:val="24"/>
          <w:lang w:val="id-ID"/>
        </w:rPr>
      </w:pPr>
    </w:p>
    <w:p w14:paraId="0E5EC26D" w14:textId="77777777" w:rsidR="00794302" w:rsidRPr="008F5997" w:rsidRDefault="00794302" w:rsidP="00B844AE">
      <w:pPr>
        <w:spacing w:line="360" w:lineRule="auto"/>
        <w:jc w:val="center"/>
        <w:rPr>
          <w:rFonts w:ascii="Times New Roman" w:hAnsi="Times New Roman" w:cs="Times New Roman"/>
          <w:sz w:val="24"/>
          <w:szCs w:val="24"/>
          <w:lang w:val="id-ID"/>
        </w:rPr>
      </w:pPr>
      <w:r w:rsidRPr="008F5997">
        <w:rPr>
          <w:rFonts w:ascii="Times New Roman" w:hAnsi="Times New Roman" w:cs="Times New Roman"/>
          <w:noProof/>
          <w:sz w:val="24"/>
          <w:szCs w:val="24"/>
          <w:lang w:val="en-US"/>
        </w:rPr>
        <w:drawing>
          <wp:inline distT="0" distB="0" distL="0" distR="0" wp14:anchorId="7613D0D8" wp14:editId="0780368D">
            <wp:extent cx="4727275" cy="6901132"/>
            <wp:effectExtent l="0" t="0" r="0" b="0"/>
            <wp:docPr id="205285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8593" name="Picture 20528593"/>
                    <pic:cNvPicPr/>
                  </pic:nvPicPr>
                  <pic:blipFill rotWithShape="1">
                    <a:blip r:embed="rId41" cstate="print">
                      <a:extLst>
                        <a:ext uri="{BEBA8EAE-BF5A-486C-A8C5-ECC9F3942E4B}">
                          <a14:imgProps xmlns:a14="http://schemas.microsoft.com/office/drawing/2010/main">
                            <a14:imgLayer r:embed="rId42">
                              <a14:imgEffect>
                                <a14:brightnessContrast bright="20000"/>
                              </a14:imgEffect>
                            </a14:imgLayer>
                          </a14:imgProps>
                        </a:ext>
                        <a:ext uri="{28A0092B-C50C-407E-A947-70E740481C1C}">
                          <a14:useLocalDpi xmlns:a14="http://schemas.microsoft.com/office/drawing/2010/main" val="0"/>
                        </a:ext>
                      </a:extLst>
                    </a:blip>
                    <a:srcRect l="2736" r="3562" b="3148"/>
                    <a:stretch/>
                  </pic:blipFill>
                  <pic:spPr bwMode="auto">
                    <a:xfrm>
                      <a:off x="0" y="0"/>
                      <a:ext cx="4722585" cy="6894286"/>
                    </a:xfrm>
                    <a:prstGeom prst="rect">
                      <a:avLst/>
                    </a:prstGeom>
                    <a:ln>
                      <a:noFill/>
                    </a:ln>
                    <a:extLst>
                      <a:ext uri="{53640926-AAD7-44D8-BBD7-CCE9431645EC}">
                        <a14:shadowObscured xmlns:a14="http://schemas.microsoft.com/office/drawing/2010/main"/>
                      </a:ext>
                    </a:extLst>
                  </pic:spPr>
                </pic:pic>
              </a:graphicData>
            </a:graphic>
          </wp:inline>
        </w:drawing>
      </w:r>
    </w:p>
    <w:p w14:paraId="429DB4D0" w14:textId="77777777" w:rsidR="00794302" w:rsidRDefault="00794302" w:rsidP="0094234A">
      <w:pPr>
        <w:spacing w:line="360" w:lineRule="auto"/>
        <w:rPr>
          <w:rFonts w:ascii="Times New Roman" w:hAnsi="Times New Roman" w:cs="Times New Roman"/>
          <w:sz w:val="24"/>
          <w:szCs w:val="24"/>
          <w:lang w:val="en-US"/>
        </w:rPr>
      </w:pPr>
    </w:p>
    <w:p w14:paraId="0EF1913F" w14:textId="77777777" w:rsidR="00B844AE" w:rsidRDefault="00B844AE" w:rsidP="0094234A">
      <w:pPr>
        <w:spacing w:line="360" w:lineRule="auto"/>
        <w:rPr>
          <w:rFonts w:ascii="Times New Roman" w:hAnsi="Times New Roman" w:cs="Times New Roman"/>
          <w:sz w:val="24"/>
          <w:szCs w:val="24"/>
          <w:lang w:val="en-US"/>
        </w:rPr>
      </w:pPr>
    </w:p>
    <w:p w14:paraId="645DCA9E" w14:textId="77777777" w:rsidR="00B844AE" w:rsidRDefault="00B844AE" w:rsidP="0094234A">
      <w:pPr>
        <w:spacing w:line="360" w:lineRule="auto"/>
        <w:rPr>
          <w:rFonts w:ascii="Times New Roman" w:hAnsi="Times New Roman" w:cs="Times New Roman"/>
          <w:sz w:val="24"/>
          <w:szCs w:val="24"/>
          <w:lang w:val="en-US"/>
        </w:rPr>
      </w:pPr>
    </w:p>
    <w:p w14:paraId="7D32FA18" w14:textId="77777777" w:rsidR="00B844AE" w:rsidRPr="00B844AE" w:rsidRDefault="00B844AE" w:rsidP="0094234A">
      <w:pPr>
        <w:spacing w:line="360" w:lineRule="auto"/>
        <w:rPr>
          <w:rFonts w:ascii="Times New Roman" w:hAnsi="Times New Roman" w:cs="Times New Roman"/>
          <w:sz w:val="24"/>
          <w:szCs w:val="24"/>
          <w:lang w:val="en-US"/>
        </w:rPr>
      </w:pPr>
    </w:p>
    <w:p w14:paraId="6DC580CF" w14:textId="77777777" w:rsidR="00B52808" w:rsidRPr="008F5997" w:rsidRDefault="00794302" w:rsidP="00B844AE">
      <w:pPr>
        <w:spacing w:line="360" w:lineRule="auto"/>
        <w:jc w:val="center"/>
        <w:rPr>
          <w:rFonts w:ascii="Times New Roman" w:hAnsi="Times New Roman" w:cs="Times New Roman"/>
          <w:sz w:val="24"/>
          <w:szCs w:val="24"/>
          <w:lang w:val="id-ID"/>
        </w:rPr>
      </w:pPr>
      <w:r w:rsidRPr="008F5997">
        <w:rPr>
          <w:rFonts w:ascii="Times New Roman" w:hAnsi="Times New Roman" w:cs="Times New Roman"/>
          <w:noProof/>
          <w:sz w:val="24"/>
          <w:szCs w:val="24"/>
          <w:lang w:val="en-US"/>
        </w:rPr>
        <w:drawing>
          <wp:inline distT="0" distB="0" distL="0" distR="0" wp14:anchorId="6106D2CD" wp14:editId="6BB16160">
            <wp:extent cx="4744528" cy="7453223"/>
            <wp:effectExtent l="0" t="0" r="0" b="0"/>
            <wp:docPr id="20605117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11780" name="Picture 2060511780"/>
                    <pic:cNvPicPr/>
                  </pic:nvPicPr>
                  <pic:blipFill rotWithShape="1">
                    <a:blip r:embed="rId43" cstate="print">
                      <a:extLst>
                        <a:ext uri="{BEBA8EAE-BF5A-486C-A8C5-ECC9F3942E4B}">
                          <a14:imgProps xmlns:a14="http://schemas.microsoft.com/office/drawing/2010/main">
                            <a14:imgLayer r:embed="rId44">
                              <a14:imgEffect>
                                <a14:brightnessContrast bright="20000"/>
                              </a14:imgEffect>
                            </a14:imgLayer>
                          </a14:imgProps>
                        </a:ext>
                        <a:ext uri="{28A0092B-C50C-407E-A947-70E740481C1C}">
                          <a14:useLocalDpi xmlns:a14="http://schemas.microsoft.com/office/drawing/2010/main" val="0"/>
                        </a:ext>
                      </a:extLst>
                    </a:blip>
                    <a:srcRect l="3424" r="2397" b="4610"/>
                    <a:stretch/>
                  </pic:blipFill>
                  <pic:spPr bwMode="auto">
                    <a:xfrm>
                      <a:off x="0" y="0"/>
                      <a:ext cx="4746615" cy="7456501"/>
                    </a:xfrm>
                    <a:prstGeom prst="rect">
                      <a:avLst/>
                    </a:prstGeom>
                    <a:ln>
                      <a:noFill/>
                    </a:ln>
                    <a:extLst>
                      <a:ext uri="{53640926-AAD7-44D8-BBD7-CCE9431645EC}">
                        <a14:shadowObscured xmlns:a14="http://schemas.microsoft.com/office/drawing/2010/main"/>
                      </a:ext>
                    </a:extLst>
                  </pic:spPr>
                </pic:pic>
              </a:graphicData>
            </a:graphic>
          </wp:inline>
        </w:drawing>
      </w:r>
    </w:p>
    <w:p w14:paraId="7E5EC0B8" w14:textId="77777777" w:rsidR="00B52808" w:rsidRPr="008F5997" w:rsidRDefault="00B52808" w:rsidP="0094234A">
      <w:pPr>
        <w:spacing w:line="360" w:lineRule="auto"/>
        <w:rPr>
          <w:rFonts w:ascii="Times New Roman" w:hAnsi="Times New Roman" w:cs="Times New Roman"/>
          <w:sz w:val="24"/>
          <w:szCs w:val="24"/>
          <w:lang w:val="id-ID"/>
        </w:rPr>
      </w:pPr>
      <w:r w:rsidRPr="008F5997">
        <w:rPr>
          <w:rFonts w:ascii="Times New Roman" w:hAnsi="Times New Roman" w:cs="Times New Roman"/>
          <w:sz w:val="24"/>
          <w:szCs w:val="24"/>
          <w:lang w:val="id-ID"/>
        </w:rPr>
        <w:br w:type="page"/>
      </w:r>
    </w:p>
    <w:p w14:paraId="49CDDF0A" w14:textId="27B15DBC" w:rsidR="00B52808" w:rsidRPr="008F5997" w:rsidRDefault="00B52808" w:rsidP="00B844AE">
      <w:pPr>
        <w:pStyle w:val="Heading2"/>
        <w:rPr>
          <w:rFonts w:cs="Times New Roman"/>
          <w:lang w:val="id-ID"/>
        </w:rPr>
      </w:pPr>
      <w:bookmarkStart w:id="68" w:name="_Toc182562348"/>
      <w:r w:rsidRPr="008F5997">
        <w:rPr>
          <w:rFonts w:cs="Times New Roman"/>
        </w:rPr>
        <w:lastRenderedPageBreak/>
        <w:t>APPENDIX II</w:t>
      </w:r>
      <w:r w:rsidR="00621DB8" w:rsidRPr="008F5997">
        <w:rPr>
          <w:rFonts w:cs="Times New Roman"/>
        </w:rPr>
        <w:t xml:space="preserve">: </w:t>
      </w:r>
      <w:r w:rsidR="00621DB8" w:rsidRPr="008F5997">
        <w:rPr>
          <w:rFonts w:cs="Times New Roman"/>
          <w:lang w:val="id-ID"/>
        </w:rPr>
        <w:t>GUIDE QUESTIONS AND TRANSCRIPT</w:t>
      </w:r>
      <w:bookmarkEnd w:id="68"/>
    </w:p>
    <w:p w14:paraId="345CAC40" w14:textId="77777777" w:rsidR="00E77B65" w:rsidRPr="008F5997" w:rsidRDefault="00E77B65" w:rsidP="0094234A">
      <w:pPr>
        <w:spacing w:line="360" w:lineRule="auto"/>
        <w:jc w:val="center"/>
        <w:rPr>
          <w:rFonts w:ascii="Times New Roman" w:hAnsi="Times New Roman" w:cs="Times New Roman"/>
          <w:b/>
          <w:bCs/>
          <w:sz w:val="24"/>
          <w:szCs w:val="24"/>
          <w:lang w:val="id-ID"/>
        </w:rPr>
      </w:pPr>
      <w:r w:rsidRPr="008F5997">
        <w:rPr>
          <w:rFonts w:ascii="Times New Roman" w:hAnsi="Times New Roman" w:cs="Times New Roman"/>
          <w:b/>
          <w:bCs/>
          <w:sz w:val="24"/>
          <w:szCs w:val="24"/>
          <w:lang w:val="id-ID"/>
        </w:rPr>
        <w:t>Guided Questions</w:t>
      </w:r>
    </w:p>
    <w:tbl>
      <w:tblPr>
        <w:tblStyle w:val="TableGrid"/>
        <w:tblW w:w="0" w:type="auto"/>
        <w:jc w:val="center"/>
        <w:tblLook w:val="04A0" w:firstRow="1" w:lastRow="0" w:firstColumn="1" w:lastColumn="0" w:noHBand="0" w:noVBand="1"/>
      </w:tblPr>
      <w:tblGrid>
        <w:gridCol w:w="2830"/>
        <w:gridCol w:w="1736"/>
        <w:gridCol w:w="2679"/>
      </w:tblGrid>
      <w:tr w:rsidR="00E77B65" w:rsidRPr="008F5997" w14:paraId="63FF5903" w14:textId="77777777" w:rsidTr="00B844AE">
        <w:trPr>
          <w:jc w:val="center"/>
        </w:trPr>
        <w:tc>
          <w:tcPr>
            <w:tcW w:w="2830" w:type="dxa"/>
          </w:tcPr>
          <w:p w14:paraId="6248D0FD" w14:textId="77777777" w:rsidR="00E77B65" w:rsidRPr="008F5997" w:rsidRDefault="00E77B65"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Theoris</w:t>
            </w:r>
          </w:p>
        </w:tc>
        <w:tc>
          <w:tcPr>
            <w:tcW w:w="1736" w:type="dxa"/>
          </w:tcPr>
          <w:p w14:paraId="1E866D87" w14:textId="77777777" w:rsidR="00E77B65" w:rsidRPr="008F5997" w:rsidRDefault="00E77B65"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Variable</w:t>
            </w:r>
          </w:p>
        </w:tc>
        <w:tc>
          <w:tcPr>
            <w:tcW w:w="2679" w:type="dxa"/>
          </w:tcPr>
          <w:p w14:paraId="262491F0" w14:textId="77777777" w:rsidR="00E77B65" w:rsidRPr="008F5997" w:rsidRDefault="00E77B65" w:rsidP="0094234A">
            <w:pPr>
              <w:spacing w:line="360" w:lineRule="auto"/>
              <w:jc w:val="center"/>
              <w:rPr>
                <w:rFonts w:ascii="Times New Roman" w:hAnsi="Times New Roman" w:cs="Times New Roman"/>
                <w:b/>
                <w:bCs/>
                <w:sz w:val="24"/>
                <w:szCs w:val="24"/>
              </w:rPr>
            </w:pPr>
            <w:r w:rsidRPr="008F5997">
              <w:rPr>
                <w:rFonts w:ascii="Times New Roman" w:hAnsi="Times New Roman" w:cs="Times New Roman"/>
                <w:b/>
                <w:bCs/>
                <w:sz w:val="24"/>
                <w:szCs w:val="24"/>
              </w:rPr>
              <w:t>Questions</w:t>
            </w:r>
          </w:p>
        </w:tc>
      </w:tr>
      <w:tr w:rsidR="00E77B65" w:rsidRPr="008F5997" w14:paraId="11C43AA1" w14:textId="77777777" w:rsidTr="00B844AE">
        <w:trPr>
          <w:jc w:val="center"/>
        </w:trPr>
        <w:tc>
          <w:tcPr>
            <w:tcW w:w="2830" w:type="dxa"/>
          </w:tcPr>
          <w:p w14:paraId="5606A41A" w14:textId="66BAE143" w:rsidR="00E77B65" w:rsidRPr="008F5997" w:rsidRDefault="00E77B65"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lang w:val="id-ID"/>
              </w:rPr>
              <w:t>Project based learning, learning model recommended for implementation because it is aimed at students. With implementation of this learning model, students become more active in learning</w:t>
            </w:r>
            <w:r w:rsidR="005D7278" w:rsidRPr="008F5997">
              <w:rPr>
                <w:rFonts w:ascii="Times New Roman" w:hAnsi="Times New Roman" w:cs="Times New Roman"/>
                <w:sz w:val="24"/>
                <w:szCs w:val="24"/>
                <w:lang w:val="id-ID"/>
              </w:rPr>
              <w:fldChar w:fldCharType="begin" w:fldLock="1"/>
            </w:r>
            <w:r w:rsidR="00723632" w:rsidRPr="008F5997">
              <w:rPr>
                <w:rFonts w:ascii="Times New Roman" w:hAnsi="Times New Roman" w:cs="Times New Roman"/>
                <w:sz w:val="24"/>
                <w:szCs w:val="24"/>
                <w:lang w:val="id-ID"/>
              </w:rPr>
              <w:instrText>ADDIN CSL_CITATION {"citationItems":[{"id":"ITEM-1","itemData":{"DOI":"10.59407/jpki2.v1i5.118","abstract":"Tata kelola administrasi sekolah telah mengalami kemajuan dan mengikuti perkembangan zaman. Namun, penggunakan Kurikulum Merdeka masih belum optimal. Hal ini menjadi Permasalahan yang dialami mitra pada SD Inpres Tamanyeleng Gowa yaitu belum maksimalnya sosialisasi terkait penerapan Kurikulum merdeka khususnya penggunaan model-model pembelajaran yang sesuai dengan IKM (Implementasi Kurikulum Merdeka). Hasil PkM menunjukkan adanya peningkatan pengetahuan dan keterampilan peserta dalam menggunakan model- model pembelajaran yang sesuai dengan kurikulum merdeka. Hal ini menjadikan pembelajaran di dalam kelas lebih bermakna sebab siswa dapat belajar sesuai dengan kesiapan. Minat dan profil peserta didik itu sendiri. Luaran yang terwujud dari kegiatan ini adalah: Peningkatan pengetahuan dan keterampilan guru dalam menggunakan model pembelajaran yang menarik sesuai dengan materi yang diajarkan","author":[{"dropping-particle":"","family":"Sulolipu","given":"Andi Annisa","non-dropping-particle":"","parse-names":false,"suffix":""},{"dropping-particle":"","family":"Yahya","given":"Muh.","non-dropping-particle":"","parse-names":false,"suffix":""},{"dropping-particle":"","family":"Rismawanti","given":"Erni","non-dropping-particle":"","parse-names":false,"suffix":""},{"dropping-particle":"","family":"Anas","given":"Muh.","non-dropping-particle":"","parse-names":false,"suffix":""}],"container-title":"Jurnal Pengabdian Kolaborasi dan Inovasi IPTEKS","id":"ITEM-1","issue":"5","issued":{"date-parts":[["2023"]]},"page":"730-737","title":"Model Pembelajaran Dalam Implementasi Kurikulum Merdeka","type":"article-journal","volume":"1"},"uris":["http://www.mendeley.com/documents/?uuid=296abcb6-4b0c-40d8-8d7f-d9ab4d5ec9c6"]}],"mendeley":{"formattedCitation":"(Sulolipu et al., 2023)","plainTextFormattedCitation":"(Sulolipu et al., 2023)","previouslyFormattedCitation":"(Sulolipu et al., 2023)"},"properties":{"noteIndex":0},"schema":"https://github.com/citation-style-language/schema/raw/master/csl-citation.json"}</w:instrText>
            </w:r>
            <w:r w:rsidR="005D7278" w:rsidRPr="008F5997">
              <w:rPr>
                <w:rFonts w:ascii="Times New Roman" w:hAnsi="Times New Roman" w:cs="Times New Roman"/>
                <w:sz w:val="24"/>
                <w:szCs w:val="24"/>
                <w:lang w:val="id-ID"/>
              </w:rPr>
              <w:fldChar w:fldCharType="separate"/>
            </w:r>
            <w:r w:rsidR="005D7278" w:rsidRPr="008F5997">
              <w:rPr>
                <w:rFonts w:ascii="Times New Roman" w:hAnsi="Times New Roman" w:cs="Times New Roman"/>
                <w:noProof/>
                <w:sz w:val="24"/>
                <w:szCs w:val="24"/>
                <w:lang w:val="id-ID"/>
              </w:rPr>
              <w:t>(Sulolipu et al., 2023)</w:t>
            </w:r>
            <w:r w:rsidR="005D7278" w:rsidRPr="008F5997">
              <w:rPr>
                <w:rFonts w:ascii="Times New Roman" w:hAnsi="Times New Roman" w:cs="Times New Roman"/>
                <w:sz w:val="24"/>
                <w:szCs w:val="24"/>
                <w:lang w:val="id-ID"/>
              </w:rPr>
              <w:fldChar w:fldCharType="end"/>
            </w:r>
          </w:p>
        </w:tc>
        <w:tc>
          <w:tcPr>
            <w:tcW w:w="1736" w:type="dxa"/>
            <w:vAlign w:val="center"/>
          </w:tcPr>
          <w:p w14:paraId="57D25562" w14:textId="77777777" w:rsidR="00E77B65" w:rsidRPr="008F5997" w:rsidRDefault="00E77B65" w:rsidP="0094234A">
            <w:pPr>
              <w:spacing w:line="360" w:lineRule="auto"/>
              <w:jc w:val="center"/>
              <w:rPr>
                <w:rFonts w:ascii="Times New Roman" w:hAnsi="Times New Roman" w:cs="Times New Roman"/>
                <w:sz w:val="24"/>
                <w:szCs w:val="24"/>
              </w:rPr>
            </w:pPr>
            <w:r w:rsidRPr="008F5997">
              <w:rPr>
                <w:rFonts w:ascii="Times New Roman" w:hAnsi="Times New Roman" w:cs="Times New Roman"/>
                <w:sz w:val="24"/>
                <w:szCs w:val="24"/>
                <w:lang w:val="id-ID"/>
              </w:rPr>
              <w:t>Understanding</w:t>
            </w:r>
          </w:p>
        </w:tc>
        <w:tc>
          <w:tcPr>
            <w:tcW w:w="2679" w:type="dxa"/>
          </w:tcPr>
          <w:p w14:paraId="3B226592" w14:textId="77777777"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1. Apa yang sebelumnya Bapak/Ibu mengetahui apa itu Project Based Learning (PjBL)?</w:t>
            </w:r>
          </w:p>
          <w:p w14:paraId="319F6B21" w14:textId="77777777" w:rsidR="00E77B65" w:rsidRPr="008F5997" w:rsidRDefault="00E77B65" w:rsidP="0094234A">
            <w:pPr>
              <w:spacing w:line="360" w:lineRule="auto"/>
              <w:jc w:val="both"/>
              <w:rPr>
                <w:rFonts w:ascii="Times New Roman" w:hAnsi="Times New Roman" w:cs="Times New Roman"/>
                <w:sz w:val="24"/>
                <w:szCs w:val="24"/>
              </w:rPr>
            </w:pPr>
          </w:p>
          <w:p w14:paraId="4BDDA9B4" w14:textId="77777777" w:rsidR="00E77B65" w:rsidRPr="008F5997" w:rsidRDefault="00E77B65"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2. Bagaimana model pembelajaran PjBL ini dapat diterapkan pada pembelajaran bahasa asing?</w:t>
            </w:r>
          </w:p>
        </w:tc>
      </w:tr>
      <w:tr w:rsidR="00E77B65" w:rsidRPr="008F5997" w14:paraId="4BD6E7C2" w14:textId="77777777" w:rsidTr="00B844AE">
        <w:trPr>
          <w:jc w:val="center"/>
        </w:trPr>
        <w:tc>
          <w:tcPr>
            <w:tcW w:w="2830" w:type="dxa"/>
          </w:tcPr>
          <w:p w14:paraId="3009FCF8" w14:textId="77777777"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fldChar w:fldCharType="begin" w:fldLock="1"/>
            </w:r>
            <w:r w:rsidRPr="008F5997">
              <w:rPr>
                <w:rFonts w:ascii="Times New Roman" w:hAnsi="Times New Roman" w:cs="Times New Roman"/>
                <w:sz w:val="24"/>
                <w:szCs w:val="24"/>
                <w:lang w:val="id-ID"/>
              </w:rPr>
              <w:instrText>ADDIN CSL_CITATION {"citationItems":[{"id":"ITEM-1","itemData":{"abstract":"… dengan tujuan meningkatkan kemampuan writing siswa menjadi dominasi dalam penelitian … keterkaitan Literasi Digital sebagai kunci penguasaan ICT dan Model pembelajaran PJBL. …","author":[{"dropping-particle":"","family":"Yuvita","given":"Yuvita","non-dropping-particle":"","parse-names":false,"suffix":""},{"dropping-particle":"","family":"Hartono","given":"Rudi","non-dropping-particle":"","parse-names":false,"suffix":""},{"dropping-particle":"","family":"Fitriati","given":"Sri Wuli","non-dropping-particle":"","parse-names":false,"suffix":""},{"dropping-particle":"","family":"Saleh","given":"Mursid","non-dropping-particle":"","parse-names":false,"suffix":""}],"container-title":"Prosiding Seminar Nasional Pascasarjana Universitas Negeri Semarang","id":"ITEM-1","issued":{"date-parts":[["2023"]]},"page":"967-974","title":"Tren Model Project Based Learning dalam Pembelajaran Bahasa Inggris (Systematic Literature Review)","type":"article-journal"},"uris":["http://www.mendeley.com/documents/?uuid=db3010a5-ee90-4289-95c2-3b6fb8e3c1f3"]}],"mendeley":{"formattedCitation":"(Yuvita et al., 2023)","manualFormatting":"Yuvita et al., (2023)","plainTextFormattedCitation":"(Yuvita et al., 2023)","previouslyFormattedCitation":"(Yuvita et al., 2023)"},"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Yuvita et al., (2023)</w:t>
            </w:r>
            <w:r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xml:space="preserve"> revealed that student motivation in learning English in speaking skills has increased effectively.</w:t>
            </w:r>
          </w:p>
        </w:tc>
        <w:tc>
          <w:tcPr>
            <w:tcW w:w="1736" w:type="dxa"/>
            <w:vAlign w:val="center"/>
          </w:tcPr>
          <w:p w14:paraId="0A3A7EB4" w14:textId="77777777" w:rsidR="00E77B65" w:rsidRPr="008F5997" w:rsidRDefault="00E77B65" w:rsidP="0094234A">
            <w:pPr>
              <w:spacing w:line="360" w:lineRule="auto"/>
              <w:jc w:val="center"/>
              <w:rPr>
                <w:rFonts w:ascii="Times New Roman" w:hAnsi="Times New Roman" w:cs="Times New Roman"/>
                <w:sz w:val="24"/>
                <w:szCs w:val="24"/>
                <w:lang w:val="id-ID"/>
              </w:rPr>
            </w:pPr>
            <w:r w:rsidRPr="008F5997">
              <w:rPr>
                <w:rFonts w:ascii="Times New Roman" w:hAnsi="Times New Roman" w:cs="Times New Roman"/>
                <w:sz w:val="24"/>
                <w:szCs w:val="24"/>
                <w:lang w:val="id-ID"/>
              </w:rPr>
              <w:t>Implementation</w:t>
            </w:r>
          </w:p>
        </w:tc>
        <w:tc>
          <w:tcPr>
            <w:tcW w:w="2679" w:type="dxa"/>
          </w:tcPr>
          <w:p w14:paraId="78ABC830" w14:textId="77777777" w:rsidR="000F1F27"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3, Apakah Bapak/Ibu percaya /mengetahui bahwa penerapan PjBL dapat meningkatkan keterampilan siswa dalam berbicara bahasa Inggris? Bagaimana itu bisa terjadi?</w:t>
            </w:r>
          </w:p>
          <w:p w14:paraId="371E9ECC" w14:textId="77777777" w:rsidR="000F1F27" w:rsidRPr="008F5997" w:rsidRDefault="000F1F27" w:rsidP="0094234A">
            <w:pPr>
              <w:spacing w:line="360" w:lineRule="auto"/>
              <w:jc w:val="both"/>
              <w:rPr>
                <w:rFonts w:ascii="Times New Roman" w:hAnsi="Times New Roman" w:cs="Times New Roman"/>
                <w:sz w:val="24"/>
                <w:szCs w:val="24"/>
                <w:lang w:val="id-ID"/>
              </w:rPr>
            </w:pPr>
          </w:p>
          <w:p w14:paraId="063C2152" w14:textId="65B97FFB" w:rsidR="00E77B65" w:rsidRPr="008F5997" w:rsidRDefault="005D3E44"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4. </w:t>
            </w:r>
            <w:r w:rsidR="00E77B65" w:rsidRPr="008F5997">
              <w:rPr>
                <w:rFonts w:ascii="Times New Roman" w:hAnsi="Times New Roman" w:cs="Times New Roman"/>
                <w:sz w:val="24"/>
                <w:szCs w:val="24"/>
                <w:lang w:val="id-ID"/>
              </w:rPr>
              <w:t xml:space="preserve">Media project pembelajaran seperti apa yang paling membantu dalam mengimplementasikan pembelajaran berbasis proyek secara efektif di kelas terutama dalam meningkatkan </w:t>
            </w:r>
            <w:r w:rsidR="00E77B65" w:rsidRPr="008F5997">
              <w:rPr>
                <w:rFonts w:ascii="Times New Roman" w:hAnsi="Times New Roman" w:cs="Times New Roman"/>
                <w:sz w:val="24"/>
                <w:szCs w:val="24"/>
                <w:lang w:val="id-ID"/>
              </w:rPr>
              <w:lastRenderedPageBreak/>
              <w:t xml:space="preserve">keterampilan berbicara? </w:t>
            </w:r>
          </w:p>
        </w:tc>
      </w:tr>
      <w:tr w:rsidR="00E77B65" w:rsidRPr="008F5997" w14:paraId="2DB31AE4" w14:textId="77777777" w:rsidTr="00B844AE">
        <w:trPr>
          <w:jc w:val="center"/>
        </w:trPr>
        <w:tc>
          <w:tcPr>
            <w:tcW w:w="2830" w:type="dxa"/>
          </w:tcPr>
          <w:p w14:paraId="0E85D452" w14:textId="77777777"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fldChar w:fldCharType="begin" w:fldLock="1"/>
            </w:r>
            <w:r w:rsidRPr="008F5997">
              <w:rPr>
                <w:rFonts w:ascii="Times New Roman" w:hAnsi="Times New Roman" w:cs="Times New Roman"/>
                <w:sz w:val="24"/>
                <w:szCs w:val="24"/>
                <w:lang w:val="id-ID"/>
              </w:rPr>
              <w:instrText>ADDIN CSL_CITATION {"citationItems":[{"id":"ITEM-1","itemData":{"DOI":"10.23887/jere.v4i1.21251","ISSN":"2597-422X","abstract":"This study was aimed at investigating the effect of project-based learning on students’ speaking skills at the eighth grade students of SMPN 5 Kuta Selatan in academic year 2018/2019. The design of the study was post-test only control group with 2x2 factorial designs. Sample involved 82 students that were selected through random sampling technique. The data were collected through questionnaire of learner autonomy and speaking performance test which had been validated before. The data were analysed by using two way ANOVA and t-Scheffe. The study discovered: there was different effect in speaking skills between the students who were taught by using project-based learning and those who were taught by using conventional method (F=18.391 and p&lt;0.05) in which the Project-Based Learning group excelled better in speaking skills, there was an interaction between learner autonomy and project-based learning in affecting students’ speaking skills (F= 45.325 and p&lt;0.05), the students in which high learner autonomy who were taught by using the project-based learning affect better than those who were taught by using conventional method; however, there was not significantly different in speaking skills of the students with low learner autonomy who were taught by using project-based learning and who were taught by using conventional method (p&gt;0.05).","author":[{"dropping-particle":"","family":"Setia Dewi","given":"Kadek Mirah","non-dropping-particle":"","parse-names":false,"suffix":""}],"container-title":"Journal of Education Research and Evaluation","id":"ITEM-1","issue":"1","issued":{"date-parts":[["2020"]]},"page":"82","title":"The Effect of Project Based Learning and Learner Autonomy on Students’ Speaking Skills","type":"article-journal","volume":"4"},"uris":["http://www.mendeley.com/documents/?uuid=52b4c205-f63c-40e6-b2aa-b59cfd31b99d"]}],"mendeley":{"formattedCitation":"(Setia Dewi, 2020)","manualFormatting":"Setia Dewi, (2020)","plainTextFormattedCitation":"(Setia Dewi, 2020)","previouslyFormattedCitation":"(Setia Dewi, 2020)"},"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Setia Dewi, (2020)</w:t>
            </w:r>
            <w:r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xml:space="preserve"> decided to try the Project Based Learning technique as an alternative to teaching speaking because many research results state that this technique is effective for teaching speaking.</w:t>
            </w:r>
          </w:p>
        </w:tc>
        <w:tc>
          <w:tcPr>
            <w:tcW w:w="1736" w:type="dxa"/>
            <w:vMerge w:val="restart"/>
            <w:vAlign w:val="center"/>
          </w:tcPr>
          <w:p w14:paraId="3F2F1545" w14:textId="77777777" w:rsidR="00E77B65" w:rsidRPr="008F5997" w:rsidRDefault="00E77B65" w:rsidP="0094234A">
            <w:pPr>
              <w:spacing w:line="360" w:lineRule="auto"/>
              <w:jc w:val="center"/>
              <w:rPr>
                <w:rFonts w:ascii="Times New Roman" w:hAnsi="Times New Roman" w:cs="Times New Roman"/>
                <w:sz w:val="24"/>
                <w:szCs w:val="24"/>
                <w:lang w:val="id-ID"/>
              </w:rPr>
            </w:pPr>
            <w:r w:rsidRPr="008F5997">
              <w:rPr>
                <w:rFonts w:ascii="Times New Roman" w:hAnsi="Times New Roman" w:cs="Times New Roman"/>
                <w:sz w:val="24"/>
                <w:szCs w:val="24"/>
                <w:lang w:val="id-ID"/>
              </w:rPr>
              <w:t>Perception</w:t>
            </w:r>
          </w:p>
        </w:tc>
        <w:tc>
          <w:tcPr>
            <w:tcW w:w="2679" w:type="dxa"/>
          </w:tcPr>
          <w:p w14:paraId="0C4FDCD9" w14:textId="0EE796E8" w:rsidR="00E77B65" w:rsidRPr="008F5997" w:rsidRDefault="005D3E44"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5</w:t>
            </w:r>
            <w:r w:rsidR="00E77B65" w:rsidRPr="008F5997">
              <w:rPr>
                <w:rFonts w:ascii="Times New Roman" w:hAnsi="Times New Roman" w:cs="Times New Roman"/>
                <w:sz w:val="24"/>
                <w:szCs w:val="24"/>
                <w:lang w:val="id-ID"/>
              </w:rPr>
              <w:t xml:space="preserve">. Manfaat apa yang Bapak/Ibu rasakan saat menerapkan PjBL dalam meningkatkan keterampilan berbicara bahasa Inggris siswa? </w:t>
            </w:r>
          </w:p>
          <w:p w14:paraId="6ED83012" w14:textId="77777777" w:rsidR="00E77B65" w:rsidRPr="008F5997" w:rsidRDefault="00E77B65" w:rsidP="0094234A">
            <w:pPr>
              <w:spacing w:line="360" w:lineRule="auto"/>
              <w:jc w:val="both"/>
              <w:rPr>
                <w:rFonts w:ascii="Times New Roman" w:hAnsi="Times New Roman" w:cs="Times New Roman"/>
                <w:sz w:val="24"/>
                <w:szCs w:val="24"/>
                <w:lang w:val="id-ID"/>
              </w:rPr>
            </w:pPr>
          </w:p>
          <w:p w14:paraId="76B90810" w14:textId="222B7C8B" w:rsidR="00E77B65" w:rsidRPr="008F5997" w:rsidRDefault="005D3E44"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6</w:t>
            </w:r>
            <w:r w:rsidR="00E77B65" w:rsidRPr="008F5997">
              <w:rPr>
                <w:rFonts w:ascii="Times New Roman" w:hAnsi="Times New Roman" w:cs="Times New Roman"/>
                <w:sz w:val="24"/>
                <w:szCs w:val="24"/>
                <w:lang w:val="id-ID"/>
              </w:rPr>
              <w:t>. Adakah contoh yang telah dirasakan dalam kehidupan nyata dikelas?</w:t>
            </w:r>
          </w:p>
          <w:p w14:paraId="337752D0" w14:textId="77777777" w:rsidR="00E77B65" w:rsidRPr="008F5997" w:rsidRDefault="00E77B65" w:rsidP="0094234A">
            <w:pPr>
              <w:spacing w:line="360" w:lineRule="auto"/>
              <w:jc w:val="both"/>
              <w:rPr>
                <w:rFonts w:ascii="Times New Roman" w:hAnsi="Times New Roman" w:cs="Times New Roman"/>
                <w:sz w:val="24"/>
                <w:szCs w:val="24"/>
                <w:lang w:val="id-ID"/>
              </w:rPr>
            </w:pPr>
          </w:p>
          <w:p w14:paraId="03B0B8ED" w14:textId="6495F80E" w:rsidR="00E77B65" w:rsidRPr="008F5997" w:rsidRDefault="005D3E44"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7</w:t>
            </w:r>
            <w:r w:rsidR="00E77B65" w:rsidRPr="008F5997">
              <w:rPr>
                <w:rFonts w:ascii="Times New Roman" w:hAnsi="Times New Roman" w:cs="Times New Roman"/>
                <w:sz w:val="24"/>
                <w:szCs w:val="24"/>
                <w:lang w:val="id-ID"/>
              </w:rPr>
              <w:t>. Apakah Bapak/Ibu mengamati adanya peningkatan dalam kefasihan pengucapan/kosakata siswa ketika setelah menggunakan model pembelajaran PjBL?</w:t>
            </w:r>
          </w:p>
        </w:tc>
      </w:tr>
      <w:tr w:rsidR="00E77B65" w:rsidRPr="008F5997" w14:paraId="19C79A52" w14:textId="77777777" w:rsidTr="00B844AE">
        <w:trPr>
          <w:jc w:val="center"/>
        </w:trPr>
        <w:tc>
          <w:tcPr>
            <w:tcW w:w="2830" w:type="dxa"/>
          </w:tcPr>
          <w:p w14:paraId="4B1B588C" w14:textId="77777777"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According to </w:t>
            </w:r>
            <w:r w:rsidRPr="008F5997">
              <w:rPr>
                <w:rFonts w:ascii="Times New Roman" w:hAnsi="Times New Roman" w:cs="Times New Roman"/>
                <w:sz w:val="24"/>
                <w:szCs w:val="24"/>
                <w:lang w:val="id-ID"/>
              </w:rPr>
              <w:fldChar w:fldCharType="begin" w:fldLock="1"/>
            </w:r>
            <w:r w:rsidRPr="008F5997">
              <w:rPr>
                <w:rFonts w:ascii="Times New Roman" w:hAnsi="Times New Roman" w:cs="Times New Roman"/>
                <w:sz w:val="24"/>
                <w:szCs w:val="24"/>
                <w:lang w:val="id-ID"/>
              </w:rPr>
              <w:instrText>ADDIN CSL_CITATION {"citationItems":[{"id":"ITEM-1","itemData":{"DOI":"10.23887/jere.v4i1.21251","ISSN":"2597-422X","abstract":"This study was aimed at investigating the effect of project-based learning on students’ speaking skills at the eighth grade students of SMPN 5 Kuta Selatan in academic year 2018/2019. The design of the study was post-test only control group with 2x2 factorial designs. Sample involved 82 students that were selected through random sampling technique. The data were collected through questionnaire of learner autonomy and speaking performance test which had been validated before. The data were analysed by using two way ANOVA and t-Scheffe. The study discovered: there was different effect in speaking skills between the students who were taught by using project-based learning and those who were taught by using conventional method (F=18.391 and p&lt;0.05) in which the Project-Based Learning group excelled better in speaking skills, there was an interaction between learner autonomy and project-based learning in affecting students’ speaking skills (F= 45.325 and p&lt;0.05), the students in which high learner autonomy who were taught by using the project-based learning affect better than those who were taught by using conventional method; however, there was not significantly different in speaking skills of the students with low learner autonomy who were taught by using project-based learning and who were taught by using conventional method (p&gt;0.05).","author":[{"dropping-particle":"","family":"Setia Dewi","given":"Kadek Mirah","non-dropping-particle":"","parse-names":false,"suffix":""}],"container-title":"Journal of Education Research and Evaluation","id":"ITEM-1","issue":"1","issued":{"date-parts":[["2020"]]},"page":"82","title":"The Effect of Project Based Learning and Learner Autonomy on Students’ Speaking Skills","type":"article-journal","volume":"4"},"uris":["http://www.mendeley.com/documents/?uuid=52b4c205-f63c-40e6-b2aa-b59cfd31b99d"]}],"mendeley":{"formattedCitation":"(Setia Dewi, 2020)","plainTextFormattedCitation":"(Setia Dewi, 2020)","previouslyFormattedCitation":"(Setia Dewi, 2020)"},"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Setia Dewi, 2020)</w:t>
            </w:r>
            <w:r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xml:space="preserve"> said that speaking remains the most difficult skill to master for most English Language Learners, and they are still incompetent in communicating orally in English. There are several factors that lead to speaking difficulties such as inhibitions (students are </w:t>
            </w:r>
            <w:r w:rsidRPr="008F5997">
              <w:rPr>
                <w:rFonts w:ascii="Times New Roman" w:hAnsi="Times New Roman" w:cs="Times New Roman"/>
                <w:sz w:val="24"/>
                <w:szCs w:val="24"/>
                <w:lang w:val="id-ID"/>
              </w:rPr>
              <w:lastRenderedPageBreak/>
              <w:t>worried about making mistakes, afraid or being criticized, or simply embarrassed), nothing to say (students have no motive to express themselves), low or uneven participation (only one participant can speak at a time due to large classes and the tendency of some learners to dominate, while others speak very little or not at all), use of mother tongue (learners who share the same mother tongue tend to use it because it is easier and because learners feel less exposed if they speak their mother tongue).</w:t>
            </w:r>
          </w:p>
        </w:tc>
        <w:tc>
          <w:tcPr>
            <w:tcW w:w="1736" w:type="dxa"/>
            <w:vMerge/>
            <w:vAlign w:val="center"/>
          </w:tcPr>
          <w:p w14:paraId="7320C3C7" w14:textId="77777777" w:rsidR="00E77B65" w:rsidRPr="008F5997" w:rsidRDefault="00E77B65" w:rsidP="0094234A">
            <w:pPr>
              <w:spacing w:line="360" w:lineRule="auto"/>
              <w:jc w:val="center"/>
              <w:rPr>
                <w:rFonts w:ascii="Times New Roman" w:hAnsi="Times New Roman" w:cs="Times New Roman"/>
                <w:sz w:val="24"/>
                <w:szCs w:val="24"/>
                <w:lang w:val="id-ID"/>
              </w:rPr>
            </w:pPr>
          </w:p>
        </w:tc>
        <w:tc>
          <w:tcPr>
            <w:tcW w:w="2679" w:type="dxa"/>
          </w:tcPr>
          <w:p w14:paraId="4B03B017" w14:textId="660DC1F8" w:rsidR="00E77B65" w:rsidRPr="008F5997" w:rsidRDefault="005D3E44"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8</w:t>
            </w:r>
            <w:r w:rsidR="00E77B65" w:rsidRPr="008F5997">
              <w:rPr>
                <w:rFonts w:ascii="Times New Roman" w:hAnsi="Times New Roman" w:cs="Times New Roman"/>
                <w:sz w:val="24"/>
                <w:szCs w:val="24"/>
                <w:lang w:val="id-ID"/>
              </w:rPr>
              <w:t>. Tantangan apa yang Bapak/Ibu temui ketika menerapkan model pembelajaran PjBL dalam pengajaran keterampilan berbicara (bahasa Inggris)? Bagaimana anda mengatasi tantangan-tantangan tersebut?</w:t>
            </w:r>
          </w:p>
          <w:p w14:paraId="67873380" w14:textId="77777777" w:rsidR="00E77B65" w:rsidRPr="008F5997" w:rsidRDefault="00E77B65" w:rsidP="0094234A">
            <w:pPr>
              <w:spacing w:line="360" w:lineRule="auto"/>
              <w:jc w:val="both"/>
              <w:rPr>
                <w:rFonts w:ascii="Times New Roman" w:hAnsi="Times New Roman" w:cs="Times New Roman"/>
                <w:sz w:val="24"/>
                <w:szCs w:val="24"/>
                <w:lang w:val="id-ID"/>
              </w:rPr>
            </w:pPr>
          </w:p>
          <w:p w14:paraId="48CFAAD6" w14:textId="5DBA8EB0" w:rsidR="00E77B65" w:rsidRPr="008F5997" w:rsidRDefault="005D3E44"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9</w:t>
            </w:r>
            <w:r w:rsidR="00E77B65" w:rsidRPr="008F5997">
              <w:rPr>
                <w:rFonts w:ascii="Times New Roman" w:hAnsi="Times New Roman" w:cs="Times New Roman"/>
                <w:sz w:val="24"/>
                <w:szCs w:val="24"/>
              </w:rPr>
              <w:t xml:space="preserve">. Apakah ada aspek </w:t>
            </w:r>
            <w:r w:rsidR="00E77B65" w:rsidRPr="008F5997">
              <w:rPr>
                <w:rFonts w:ascii="Times New Roman" w:hAnsi="Times New Roman" w:cs="Times New Roman"/>
                <w:sz w:val="24"/>
                <w:szCs w:val="24"/>
              </w:rPr>
              <w:lastRenderedPageBreak/>
              <w:t>tertentu dari keterampilan berbicara yang Anda rasa sulit untuk diatasi melalui PjBL?</w:t>
            </w:r>
          </w:p>
          <w:p w14:paraId="61D9BED0" w14:textId="77777777" w:rsidR="00E77B65" w:rsidRPr="008F5997" w:rsidRDefault="00E77B65" w:rsidP="0094234A">
            <w:pPr>
              <w:spacing w:line="360" w:lineRule="auto"/>
              <w:jc w:val="both"/>
              <w:rPr>
                <w:rFonts w:ascii="Times New Roman" w:hAnsi="Times New Roman" w:cs="Times New Roman"/>
                <w:sz w:val="24"/>
                <w:szCs w:val="24"/>
                <w:lang w:val="id-ID"/>
              </w:rPr>
            </w:pPr>
          </w:p>
          <w:p w14:paraId="797A210D" w14:textId="1057E9A6" w:rsidR="00E77B65" w:rsidRPr="008F5997" w:rsidRDefault="00E77B65"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1</w:t>
            </w:r>
            <w:r w:rsidR="005D3E44" w:rsidRPr="008F5997">
              <w:rPr>
                <w:rFonts w:ascii="Times New Roman" w:hAnsi="Times New Roman" w:cs="Times New Roman"/>
                <w:sz w:val="24"/>
                <w:szCs w:val="24"/>
              </w:rPr>
              <w:t>0</w:t>
            </w:r>
            <w:r w:rsidRPr="008F5997">
              <w:rPr>
                <w:rFonts w:ascii="Times New Roman" w:hAnsi="Times New Roman" w:cs="Times New Roman"/>
                <w:sz w:val="24"/>
                <w:szCs w:val="24"/>
              </w:rPr>
              <w:t>. Apakah Anda menemukan bahwa PBL mendorong lebih banyak kolaborasi dan komunikasi di antara para siswa? Mengapa demikian?</w:t>
            </w:r>
          </w:p>
          <w:p w14:paraId="5D52FAB7" w14:textId="77777777" w:rsidR="00E77B65" w:rsidRPr="008F5997" w:rsidRDefault="00E77B65" w:rsidP="0094234A">
            <w:pPr>
              <w:spacing w:line="360" w:lineRule="auto"/>
              <w:jc w:val="both"/>
              <w:rPr>
                <w:rFonts w:ascii="Times New Roman" w:hAnsi="Times New Roman" w:cs="Times New Roman"/>
                <w:sz w:val="24"/>
                <w:szCs w:val="24"/>
              </w:rPr>
            </w:pPr>
          </w:p>
          <w:p w14:paraId="53691638" w14:textId="77777777" w:rsidR="00E77B65" w:rsidRPr="008F5997" w:rsidRDefault="00E77B65" w:rsidP="0094234A">
            <w:pPr>
              <w:spacing w:line="360" w:lineRule="auto"/>
              <w:jc w:val="both"/>
              <w:rPr>
                <w:rFonts w:ascii="Times New Roman" w:hAnsi="Times New Roman" w:cs="Times New Roman"/>
                <w:sz w:val="24"/>
                <w:szCs w:val="24"/>
                <w:lang w:val="id-ID"/>
              </w:rPr>
            </w:pPr>
          </w:p>
          <w:p w14:paraId="01865716" w14:textId="77777777" w:rsidR="00E77B65" w:rsidRPr="008F5997" w:rsidRDefault="00E77B65" w:rsidP="0094234A">
            <w:pPr>
              <w:spacing w:line="360" w:lineRule="auto"/>
              <w:jc w:val="both"/>
              <w:rPr>
                <w:rFonts w:ascii="Times New Roman" w:hAnsi="Times New Roman" w:cs="Times New Roman"/>
                <w:sz w:val="24"/>
                <w:szCs w:val="24"/>
                <w:lang w:val="id-ID"/>
              </w:rPr>
            </w:pPr>
          </w:p>
        </w:tc>
      </w:tr>
      <w:tr w:rsidR="00E77B65" w:rsidRPr="008F5997" w14:paraId="35FC6FEA" w14:textId="77777777" w:rsidTr="00B844AE">
        <w:trPr>
          <w:jc w:val="center"/>
        </w:trPr>
        <w:tc>
          <w:tcPr>
            <w:tcW w:w="2830" w:type="dxa"/>
          </w:tcPr>
          <w:p w14:paraId="1977FF87" w14:textId="155190CD"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fldChar w:fldCharType="begin" w:fldLock="1"/>
            </w:r>
            <w:r w:rsidR="003D5273" w:rsidRPr="008F5997">
              <w:rPr>
                <w:rFonts w:ascii="Times New Roman" w:hAnsi="Times New Roman" w:cs="Times New Roman"/>
                <w:sz w:val="24"/>
                <w:szCs w:val="24"/>
                <w:lang w:val="id-ID"/>
              </w:rPr>
              <w:instrText>ADDIN CSL_CITATION {"citationItems":[{"id":"ITEM-1","itemData":{"DOI":"10.17509/jik.v19i2.44226","ISSN":"1829-6750","abstract":"Kurikulum adalah merupakan rencana dari proses pendidikan, yang pedoman dan acuan tentang jenis, lingkup, dan materi, danproses pendidikan. Kurikulum merupakan suatu …","author":[{"dropping-particle":"","family":"Dewi","given":"Mia Roosmalisa","non-dropping-particle":"","parse-names":false,"suffix":""}],"container-title":"Inovasi Kurikulum","id":"ITEM-1","issue":"2","issued":{"date-parts":[["2022"]]},"page":"213-226","title":"Kelebihan dan kekurangan Project-based Learning untuk penguatan Profil Pelajar Pancasila Kurikulum Merdeka","type":"article-journal","volume":"19"},"uris":["http://www.mendeley.com/documents/?uuid=46d03820-5091-49ef-bfaa-b22a145ee9ca"]}],"mendeley":{"formattedCitation":"(M. R. Dewi, 2022)","manualFormatting":"Dewi, (2022)","plainTextFormattedCitation":"(M. R. Dewi, 2022)","previouslyFormattedCitation":"(M. R. Dewi, 2022)"},"properties":{"noteIndex":0},"schema":"https://github.com/citation-style-language/schema/raw/master/csl-citation.json"}</w:instrText>
            </w:r>
            <w:r w:rsidRPr="008F5997">
              <w:rPr>
                <w:rFonts w:ascii="Times New Roman" w:hAnsi="Times New Roman" w:cs="Times New Roman"/>
                <w:sz w:val="24"/>
                <w:szCs w:val="24"/>
                <w:lang w:val="id-ID"/>
              </w:rPr>
              <w:fldChar w:fldCharType="separate"/>
            </w:r>
            <w:r w:rsidRPr="008F5997">
              <w:rPr>
                <w:rFonts w:ascii="Times New Roman" w:hAnsi="Times New Roman" w:cs="Times New Roman"/>
                <w:noProof/>
                <w:sz w:val="24"/>
                <w:szCs w:val="24"/>
                <w:lang w:val="id-ID"/>
              </w:rPr>
              <w:t>Dewi, (2022)</w:t>
            </w:r>
            <w:r w:rsidRPr="008F5997">
              <w:rPr>
                <w:rFonts w:ascii="Times New Roman" w:hAnsi="Times New Roman" w:cs="Times New Roman"/>
                <w:sz w:val="24"/>
                <w:szCs w:val="24"/>
                <w:lang w:val="id-ID"/>
              </w:rPr>
              <w:fldChar w:fldCharType="end"/>
            </w:r>
            <w:r w:rsidRPr="008F5997">
              <w:rPr>
                <w:rFonts w:ascii="Times New Roman" w:hAnsi="Times New Roman" w:cs="Times New Roman"/>
                <w:sz w:val="24"/>
                <w:szCs w:val="24"/>
                <w:lang w:val="id-ID"/>
              </w:rPr>
              <w:t xml:space="preserve"> said that more specific studies are needed to study the advantages and disadvantages of implementing the PjBL learning model. This is very important to be able to become input and reference in making learning development </w:t>
            </w:r>
            <w:r w:rsidRPr="008F5997">
              <w:rPr>
                <w:rFonts w:ascii="Times New Roman" w:hAnsi="Times New Roman" w:cs="Times New Roman"/>
                <w:sz w:val="24"/>
                <w:szCs w:val="24"/>
                <w:lang w:val="id-ID"/>
              </w:rPr>
              <w:lastRenderedPageBreak/>
              <w:t>strategies both in terms of process and expected results</w:t>
            </w:r>
          </w:p>
        </w:tc>
        <w:tc>
          <w:tcPr>
            <w:tcW w:w="1736" w:type="dxa"/>
            <w:tcBorders>
              <w:top w:val="nil"/>
            </w:tcBorders>
            <w:vAlign w:val="center"/>
          </w:tcPr>
          <w:p w14:paraId="2B92A4D0" w14:textId="77777777" w:rsidR="00E77B65" w:rsidRPr="008F5997" w:rsidRDefault="00E77B65" w:rsidP="0094234A">
            <w:pPr>
              <w:spacing w:line="360" w:lineRule="auto"/>
              <w:jc w:val="center"/>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Perception</w:t>
            </w:r>
          </w:p>
        </w:tc>
        <w:tc>
          <w:tcPr>
            <w:tcW w:w="2679" w:type="dxa"/>
          </w:tcPr>
          <w:p w14:paraId="33C99BB0" w14:textId="1E3E0760" w:rsidR="00E77B65" w:rsidRPr="008F5997" w:rsidRDefault="00E77B65"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1</w:t>
            </w:r>
            <w:r w:rsidR="005D3E44" w:rsidRPr="008F5997">
              <w:rPr>
                <w:rFonts w:ascii="Times New Roman" w:hAnsi="Times New Roman" w:cs="Times New Roman"/>
                <w:sz w:val="24"/>
                <w:szCs w:val="24"/>
              </w:rPr>
              <w:t>1</w:t>
            </w:r>
            <w:r w:rsidRPr="008F5997">
              <w:rPr>
                <w:rFonts w:ascii="Times New Roman" w:hAnsi="Times New Roman" w:cs="Times New Roman"/>
                <w:sz w:val="24"/>
                <w:szCs w:val="24"/>
              </w:rPr>
              <w:t>. Apa saja kekurangan dan kelebihan yang Bapak/Ibu rasakan setelah menerapkan model pembelaran PjBL? Dan lebih condong kemana?</w:t>
            </w:r>
          </w:p>
          <w:p w14:paraId="58668225" w14:textId="77777777" w:rsidR="00E77B65" w:rsidRPr="008F5997" w:rsidRDefault="00E77B65" w:rsidP="0094234A">
            <w:pPr>
              <w:spacing w:line="360" w:lineRule="auto"/>
              <w:jc w:val="both"/>
              <w:rPr>
                <w:rFonts w:ascii="Times New Roman" w:hAnsi="Times New Roman" w:cs="Times New Roman"/>
                <w:sz w:val="24"/>
                <w:szCs w:val="24"/>
                <w:lang w:val="id-ID"/>
              </w:rPr>
            </w:pPr>
          </w:p>
          <w:p w14:paraId="6F9BA768" w14:textId="3D195F99"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1</w:t>
            </w:r>
            <w:r w:rsidR="005D3E44" w:rsidRPr="008F5997">
              <w:rPr>
                <w:rFonts w:ascii="Times New Roman" w:hAnsi="Times New Roman" w:cs="Times New Roman"/>
                <w:sz w:val="24"/>
                <w:szCs w:val="24"/>
                <w:lang w:val="id-ID"/>
              </w:rPr>
              <w:t>2</w:t>
            </w:r>
            <w:r w:rsidRPr="008F5997">
              <w:rPr>
                <w:rFonts w:ascii="Times New Roman" w:hAnsi="Times New Roman" w:cs="Times New Roman"/>
                <w:sz w:val="24"/>
                <w:szCs w:val="24"/>
                <w:lang w:val="id-ID"/>
              </w:rPr>
              <w:t xml:space="preserve">. Bagaimana Anda menilai keefektifan pembelajaran berbasis </w:t>
            </w:r>
            <w:r w:rsidRPr="008F5997">
              <w:rPr>
                <w:rFonts w:ascii="Times New Roman" w:hAnsi="Times New Roman" w:cs="Times New Roman"/>
                <w:sz w:val="24"/>
                <w:szCs w:val="24"/>
                <w:lang w:val="id-ID"/>
              </w:rPr>
              <w:lastRenderedPageBreak/>
              <w:t>proyek dalam meningkatkan keterampilan berbicara siswa?</w:t>
            </w:r>
          </w:p>
          <w:p w14:paraId="417240C2" w14:textId="77777777" w:rsidR="00E77B65" w:rsidRPr="008F5997" w:rsidRDefault="00E77B65" w:rsidP="0094234A">
            <w:pPr>
              <w:spacing w:line="360" w:lineRule="auto"/>
              <w:jc w:val="both"/>
              <w:rPr>
                <w:rFonts w:ascii="Times New Roman" w:hAnsi="Times New Roman" w:cs="Times New Roman"/>
                <w:sz w:val="24"/>
                <w:szCs w:val="24"/>
                <w:lang w:val="id-ID"/>
              </w:rPr>
            </w:pPr>
          </w:p>
          <w:p w14:paraId="572B359B" w14:textId="5CEE34CF"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1</w:t>
            </w:r>
            <w:r w:rsidR="005D3E44" w:rsidRPr="008F5997">
              <w:rPr>
                <w:rFonts w:ascii="Times New Roman" w:hAnsi="Times New Roman" w:cs="Times New Roman"/>
                <w:sz w:val="24"/>
                <w:szCs w:val="24"/>
                <w:lang w:val="id-ID"/>
              </w:rPr>
              <w:t>3</w:t>
            </w:r>
            <w:r w:rsidRPr="008F5997">
              <w:rPr>
                <w:rFonts w:ascii="Times New Roman" w:hAnsi="Times New Roman" w:cs="Times New Roman"/>
                <w:sz w:val="24"/>
                <w:szCs w:val="24"/>
                <w:lang w:val="id-ID"/>
              </w:rPr>
              <w:t>. Umpan balik apa yang Anda terima dari siswa mengenai pengalaman mereka dengan pembelajaran berbasis proyek dalam kaitannya dengan keterampilan berbicara mereka?</w:t>
            </w:r>
          </w:p>
          <w:p w14:paraId="2FB46110" w14:textId="77777777" w:rsidR="00E77B65" w:rsidRPr="008F5997" w:rsidRDefault="00E77B65" w:rsidP="0094234A">
            <w:pPr>
              <w:spacing w:line="360" w:lineRule="auto"/>
              <w:jc w:val="both"/>
              <w:rPr>
                <w:rFonts w:ascii="Times New Roman" w:hAnsi="Times New Roman" w:cs="Times New Roman"/>
                <w:sz w:val="24"/>
                <w:szCs w:val="24"/>
                <w:lang w:val="id-ID"/>
              </w:rPr>
            </w:pPr>
          </w:p>
        </w:tc>
      </w:tr>
    </w:tbl>
    <w:p w14:paraId="305E3A54" w14:textId="77777777" w:rsidR="00E77B65" w:rsidRPr="008F5997" w:rsidRDefault="00E77B65" w:rsidP="0094234A">
      <w:pPr>
        <w:spacing w:line="360" w:lineRule="auto"/>
        <w:jc w:val="both"/>
        <w:rPr>
          <w:rFonts w:ascii="Times New Roman" w:hAnsi="Times New Roman" w:cs="Times New Roman"/>
          <w:lang w:val="id-ID"/>
        </w:rPr>
      </w:pPr>
    </w:p>
    <w:p w14:paraId="5269CCA1" w14:textId="77777777" w:rsidR="00BF127F" w:rsidRDefault="00BF127F" w:rsidP="0094234A">
      <w:pPr>
        <w:spacing w:line="360" w:lineRule="auto"/>
        <w:jc w:val="center"/>
        <w:rPr>
          <w:rFonts w:ascii="Times New Roman" w:hAnsi="Times New Roman" w:cs="Times New Roman"/>
          <w:b/>
          <w:bCs/>
          <w:sz w:val="24"/>
          <w:szCs w:val="24"/>
          <w:lang w:val="en-US"/>
        </w:rPr>
      </w:pPr>
    </w:p>
    <w:p w14:paraId="3FDC1953" w14:textId="77777777" w:rsidR="00BF127F" w:rsidRDefault="00BF127F" w:rsidP="0094234A">
      <w:pPr>
        <w:spacing w:line="360" w:lineRule="auto"/>
        <w:jc w:val="center"/>
        <w:rPr>
          <w:rFonts w:ascii="Times New Roman" w:hAnsi="Times New Roman" w:cs="Times New Roman"/>
          <w:b/>
          <w:bCs/>
          <w:sz w:val="24"/>
          <w:szCs w:val="24"/>
          <w:lang w:val="en-US"/>
        </w:rPr>
      </w:pPr>
    </w:p>
    <w:p w14:paraId="79C46103" w14:textId="77777777" w:rsidR="00BF127F" w:rsidRDefault="00BF127F" w:rsidP="0094234A">
      <w:pPr>
        <w:spacing w:line="360" w:lineRule="auto"/>
        <w:jc w:val="center"/>
        <w:rPr>
          <w:rFonts w:ascii="Times New Roman" w:hAnsi="Times New Roman" w:cs="Times New Roman"/>
          <w:b/>
          <w:bCs/>
          <w:sz w:val="24"/>
          <w:szCs w:val="24"/>
          <w:lang w:val="en-US"/>
        </w:rPr>
      </w:pPr>
    </w:p>
    <w:p w14:paraId="7DCAA473" w14:textId="77777777" w:rsidR="00BF127F" w:rsidRDefault="00BF127F" w:rsidP="0094234A">
      <w:pPr>
        <w:spacing w:line="360" w:lineRule="auto"/>
        <w:jc w:val="center"/>
        <w:rPr>
          <w:rFonts w:ascii="Times New Roman" w:hAnsi="Times New Roman" w:cs="Times New Roman"/>
          <w:b/>
          <w:bCs/>
          <w:sz w:val="24"/>
          <w:szCs w:val="24"/>
          <w:lang w:val="en-US"/>
        </w:rPr>
      </w:pPr>
    </w:p>
    <w:p w14:paraId="6213D36D" w14:textId="77777777" w:rsidR="00BF127F" w:rsidRDefault="00BF127F" w:rsidP="0094234A">
      <w:pPr>
        <w:spacing w:line="360" w:lineRule="auto"/>
        <w:jc w:val="center"/>
        <w:rPr>
          <w:rFonts w:ascii="Times New Roman" w:hAnsi="Times New Roman" w:cs="Times New Roman"/>
          <w:b/>
          <w:bCs/>
          <w:sz w:val="24"/>
          <w:szCs w:val="24"/>
          <w:lang w:val="en-US"/>
        </w:rPr>
      </w:pPr>
    </w:p>
    <w:p w14:paraId="2DA2DBFC" w14:textId="77777777" w:rsidR="00BF127F" w:rsidRDefault="00BF127F" w:rsidP="0094234A">
      <w:pPr>
        <w:spacing w:line="360" w:lineRule="auto"/>
        <w:jc w:val="center"/>
        <w:rPr>
          <w:rFonts w:ascii="Times New Roman" w:hAnsi="Times New Roman" w:cs="Times New Roman"/>
          <w:b/>
          <w:bCs/>
          <w:sz w:val="24"/>
          <w:szCs w:val="24"/>
          <w:lang w:val="en-US"/>
        </w:rPr>
      </w:pPr>
    </w:p>
    <w:p w14:paraId="5BDE0ECA" w14:textId="77777777" w:rsidR="00BF127F" w:rsidRDefault="00BF127F" w:rsidP="0094234A">
      <w:pPr>
        <w:spacing w:line="360" w:lineRule="auto"/>
        <w:jc w:val="center"/>
        <w:rPr>
          <w:rFonts w:ascii="Times New Roman" w:hAnsi="Times New Roman" w:cs="Times New Roman"/>
          <w:b/>
          <w:bCs/>
          <w:sz w:val="24"/>
          <w:szCs w:val="24"/>
          <w:lang w:val="en-US"/>
        </w:rPr>
      </w:pPr>
    </w:p>
    <w:p w14:paraId="70EA36B8" w14:textId="77777777" w:rsidR="00BF127F" w:rsidRDefault="00BF127F" w:rsidP="0094234A">
      <w:pPr>
        <w:spacing w:line="360" w:lineRule="auto"/>
        <w:jc w:val="center"/>
        <w:rPr>
          <w:rFonts w:ascii="Times New Roman" w:hAnsi="Times New Roman" w:cs="Times New Roman"/>
          <w:b/>
          <w:bCs/>
          <w:sz w:val="24"/>
          <w:szCs w:val="24"/>
          <w:lang w:val="en-US"/>
        </w:rPr>
      </w:pPr>
    </w:p>
    <w:p w14:paraId="64421ACA" w14:textId="77777777" w:rsidR="00BF127F" w:rsidRDefault="00BF127F" w:rsidP="0094234A">
      <w:pPr>
        <w:spacing w:line="360" w:lineRule="auto"/>
        <w:jc w:val="center"/>
        <w:rPr>
          <w:rFonts w:ascii="Times New Roman" w:hAnsi="Times New Roman" w:cs="Times New Roman"/>
          <w:b/>
          <w:bCs/>
          <w:sz w:val="24"/>
          <w:szCs w:val="24"/>
          <w:lang w:val="en-US"/>
        </w:rPr>
      </w:pPr>
    </w:p>
    <w:p w14:paraId="570AB197" w14:textId="77777777" w:rsidR="00BF127F" w:rsidRDefault="00BF127F" w:rsidP="0094234A">
      <w:pPr>
        <w:spacing w:line="360" w:lineRule="auto"/>
        <w:jc w:val="center"/>
        <w:rPr>
          <w:rFonts w:ascii="Times New Roman" w:hAnsi="Times New Roman" w:cs="Times New Roman"/>
          <w:b/>
          <w:bCs/>
          <w:sz w:val="24"/>
          <w:szCs w:val="24"/>
          <w:lang w:val="en-US"/>
        </w:rPr>
      </w:pPr>
    </w:p>
    <w:p w14:paraId="504BD182" w14:textId="77777777" w:rsidR="00BF127F" w:rsidRDefault="00BF127F" w:rsidP="0094234A">
      <w:pPr>
        <w:spacing w:line="360" w:lineRule="auto"/>
        <w:jc w:val="center"/>
        <w:rPr>
          <w:rFonts w:ascii="Times New Roman" w:hAnsi="Times New Roman" w:cs="Times New Roman"/>
          <w:b/>
          <w:bCs/>
          <w:sz w:val="24"/>
          <w:szCs w:val="24"/>
          <w:lang w:val="en-US"/>
        </w:rPr>
      </w:pPr>
    </w:p>
    <w:p w14:paraId="07B15866" w14:textId="77777777" w:rsidR="00BF127F" w:rsidRDefault="00BF127F" w:rsidP="0094234A">
      <w:pPr>
        <w:spacing w:line="360" w:lineRule="auto"/>
        <w:jc w:val="center"/>
        <w:rPr>
          <w:rFonts w:ascii="Times New Roman" w:hAnsi="Times New Roman" w:cs="Times New Roman"/>
          <w:b/>
          <w:bCs/>
          <w:sz w:val="24"/>
          <w:szCs w:val="24"/>
          <w:lang w:val="en-US"/>
        </w:rPr>
      </w:pPr>
    </w:p>
    <w:p w14:paraId="29F06595" w14:textId="77777777" w:rsidR="00E77B65" w:rsidRPr="008F5997" w:rsidRDefault="00E77B65" w:rsidP="0094234A">
      <w:pPr>
        <w:spacing w:line="360" w:lineRule="auto"/>
        <w:jc w:val="center"/>
        <w:rPr>
          <w:rFonts w:ascii="Times New Roman" w:hAnsi="Times New Roman" w:cs="Times New Roman"/>
          <w:b/>
          <w:bCs/>
          <w:sz w:val="24"/>
          <w:szCs w:val="24"/>
          <w:lang w:val="id-ID"/>
        </w:rPr>
      </w:pPr>
      <w:r w:rsidRPr="008F5997">
        <w:rPr>
          <w:rFonts w:ascii="Times New Roman" w:hAnsi="Times New Roman" w:cs="Times New Roman"/>
          <w:b/>
          <w:bCs/>
          <w:sz w:val="24"/>
          <w:szCs w:val="24"/>
          <w:lang w:val="id-ID"/>
        </w:rPr>
        <w:lastRenderedPageBreak/>
        <w:t>List Interview</w:t>
      </w:r>
    </w:p>
    <w:p w14:paraId="0675E065" w14:textId="77777777" w:rsidR="00E77B65" w:rsidRPr="008F5997" w:rsidRDefault="00E77B65"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 Project Based Learning (PjBL)</w:t>
      </w:r>
    </w:p>
    <w:p w14:paraId="732E3F4E"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Apa yang Bapak/Ibu ketahui mengenai Project Based Learning (PjBL)?</w:t>
      </w:r>
    </w:p>
    <w:p w14:paraId="503F9184" w14:textId="77777777" w:rsidR="00E77B65" w:rsidRPr="008F5997" w:rsidRDefault="00E77B65" w:rsidP="0094234A">
      <w:pPr>
        <w:pStyle w:val="ListParagraph"/>
        <w:numPr>
          <w:ilvl w:val="0"/>
          <w:numId w:val="16"/>
        </w:numPr>
        <w:jc w:val="both"/>
        <w:rPr>
          <w:rFonts w:cs="Times New Roman"/>
          <w:szCs w:val="24"/>
        </w:rPr>
      </w:pPr>
      <w:r w:rsidRPr="008F5997">
        <w:rPr>
          <w:rFonts w:cs="Times New Roman"/>
          <w:szCs w:val="24"/>
        </w:rPr>
        <w:t>Bagaimana model pembelajaran PjBL ini dapat diterapkan pada pembelajaran bahasa asing?</w:t>
      </w:r>
    </w:p>
    <w:p w14:paraId="31BE4A4C" w14:textId="77777777" w:rsidR="00E77B65" w:rsidRPr="008F5997" w:rsidRDefault="00E77B65" w:rsidP="0094234A">
      <w:pPr>
        <w:spacing w:line="360" w:lineRule="auto"/>
        <w:jc w:val="both"/>
        <w:rPr>
          <w:rFonts w:ascii="Times New Roman" w:hAnsi="Times New Roman" w:cs="Times New Roman"/>
          <w:sz w:val="24"/>
          <w:szCs w:val="24"/>
        </w:rPr>
      </w:pPr>
      <w:r w:rsidRPr="008F5997">
        <w:rPr>
          <w:rFonts w:ascii="Times New Roman" w:hAnsi="Times New Roman" w:cs="Times New Roman"/>
          <w:sz w:val="24"/>
          <w:szCs w:val="24"/>
        </w:rPr>
        <w:t>B. Speaking Skill</w:t>
      </w:r>
    </w:p>
    <w:p w14:paraId="6C351B2D"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Apakah Bapak/Ibu percaya /mengetahui bahwa penerapan PjBL dapat meningkatkan keterampilan siswa dalam berbicara bahasa Inggris? Bagaimana itu bisa terjadi?</w:t>
      </w:r>
    </w:p>
    <w:p w14:paraId="2BE1917A"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 xml:space="preserve">Media project pembelajaran seperti apa yang paling membantu dalam mengimplementasikan pembelajaran berbasis proyek secara efektif di kelas terutama dalam meningkatkan keterampilan berbicara? </w:t>
      </w:r>
    </w:p>
    <w:p w14:paraId="0796B52A"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 xml:space="preserve">Manfaat apa yang Bapak/Ibu rasakan saat menerapkan PjBL dalam meningkatkan keterampilan berbicara bahasa Inggris siswa? </w:t>
      </w:r>
    </w:p>
    <w:p w14:paraId="3BB0B671"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Adakah contoh yang telah dirasakan dalam kehidupan nyata dikelas?</w:t>
      </w:r>
    </w:p>
    <w:p w14:paraId="0553F102"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Apakah Bapak/Ibu mengamati adanya peningkatan dalam kefasihan pengucapan/kosakata siswa ketika setelah menggunakan model pembelajaran PjBL?</w:t>
      </w:r>
    </w:p>
    <w:p w14:paraId="0051990C"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Tantangan apa yang Bapak/Ibu temui ketika menerapkan model pembelajaran PjBL dalam pengajaran keterampilan berbicara (bahasa Inggris)? Bagaimana anda mengatasi tantangan-tantangan tersebut?</w:t>
      </w:r>
    </w:p>
    <w:p w14:paraId="55690121" w14:textId="77777777" w:rsidR="00E77B65" w:rsidRPr="008F5997" w:rsidRDefault="00E77B65" w:rsidP="0094234A">
      <w:pPr>
        <w:pStyle w:val="ListParagraph"/>
        <w:numPr>
          <w:ilvl w:val="0"/>
          <w:numId w:val="16"/>
        </w:numPr>
        <w:jc w:val="both"/>
        <w:rPr>
          <w:rFonts w:cs="Times New Roman"/>
          <w:szCs w:val="24"/>
        </w:rPr>
      </w:pPr>
      <w:r w:rsidRPr="008F5997">
        <w:rPr>
          <w:rFonts w:cs="Times New Roman"/>
          <w:szCs w:val="24"/>
        </w:rPr>
        <w:t>Apakah ada aspek tertentu dari keterampilan berbicara yang Anda rasa sulit untuk diatasi melalui PjBL?</w:t>
      </w:r>
    </w:p>
    <w:p w14:paraId="385D296E" w14:textId="77777777" w:rsidR="00E77B65" w:rsidRPr="008F5997" w:rsidRDefault="00E77B65" w:rsidP="0094234A">
      <w:pPr>
        <w:pStyle w:val="ListParagraph"/>
        <w:numPr>
          <w:ilvl w:val="0"/>
          <w:numId w:val="16"/>
        </w:numPr>
        <w:jc w:val="both"/>
        <w:rPr>
          <w:rFonts w:cs="Times New Roman"/>
          <w:szCs w:val="24"/>
        </w:rPr>
      </w:pPr>
      <w:r w:rsidRPr="008F5997">
        <w:rPr>
          <w:rFonts w:cs="Times New Roman"/>
          <w:szCs w:val="24"/>
        </w:rPr>
        <w:t>Apakah Anda menemukan bahwa PjBL mendorong lebih banyak kolaborasi dan komunikasi di antara para siswa? Mengapa demikian?</w:t>
      </w:r>
    </w:p>
    <w:p w14:paraId="690B2C09"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rPr>
        <w:t>Apa saja kekurangan dan kelebihan yang Bapak/Ibu rasakan setelah menerapkan model pembelaran PjBL? Dan lebih condong kemana?</w:t>
      </w:r>
    </w:p>
    <w:p w14:paraId="6CA5559F"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t>Bagaimana Anda menilai keefektifan pembelajaran berbasis proyek dalam meningkatkan keterampilan berbicara siswa?</w:t>
      </w:r>
    </w:p>
    <w:p w14:paraId="1DD2945F" w14:textId="77777777" w:rsidR="00E77B65" w:rsidRPr="008F5997" w:rsidRDefault="00E77B65" w:rsidP="0094234A">
      <w:pPr>
        <w:pStyle w:val="ListParagraph"/>
        <w:numPr>
          <w:ilvl w:val="0"/>
          <w:numId w:val="16"/>
        </w:numPr>
        <w:jc w:val="both"/>
        <w:rPr>
          <w:rFonts w:cs="Times New Roman"/>
          <w:szCs w:val="24"/>
          <w:lang w:val="id-ID"/>
        </w:rPr>
      </w:pPr>
      <w:r w:rsidRPr="008F5997">
        <w:rPr>
          <w:rFonts w:cs="Times New Roman"/>
          <w:szCs w:val="24"/>
          <w:lang w:val="id-ID"/>
        </w:rPr>
        <w:lastRenderedPageBreak/>
        <w:t xml:space="preserve">Umpan balik apa yang Anda terima dari siswa mengenai pengalaman mereka dengan pembelajaran berbasis proyek dalam kaitannya dengan keterampilan berbicara mereka? </w:t>
      </w:r>
    </w:p>
    <w:p w14:paraId="3CD60928" w14:textId="77777777" w:rsidR="00BB738A" w:rsidRPr="008F5997" w:rsidRDefault="00BB738A" w:rsidP="0094234A">
      <w:pPr>
        <w:spacing w:line="360" w:lineRule="auto"/>
        <w:ind w:left="360"/>
        <w:jc w:val="both"/>
        <w:rPr>
          <w:rFonts w:ascii="Times New Roman" w:hAnsi="Times New Roman" w:cs="Times New Roman"/>
          <w:szCs w:val="24"/>
          <w:lang w:val="id-ID"/>
        </w:rPr>
      </w:pPr>
    </w:p>
    <w:p w14:paraId="217A3DD5" w14:textId="77777777" w:rsidR="00180064" w:rsidRPr="008F5997" w:rsidRDefault="00180064">
      <w:pPr>
        <w:rPr>
          <w:rFonts w:ascii="Times New Roman" w:hAnsi="Times New Roman" w:cs="Times New Roman"/>
          <w:b/>
          <w:bCs/>
          <w:sz w:val="24"/>
          <w:szCs w:val="24"/>
        </w:rPr>
      </w:pPr>
      <w:r w:rsidRPr="008F5997">
        <w:rPr>
          <w:rFonts w:ascii="Times New Roman" w:hAnsi="Times New Roman" w:cs="Times New Roman"/>
          <w:b/>
          <w:bCs/>
          <w:sz w:val="24"/>
          <w:szCs w:val="24"/>
        </w:rPr>
        <w:br w:type="page"/>
      </w:r>
    </w:p>
    <w:p w14:paraId="45667285" w14:textId="246DC062" w:rsidR="00BB738A" w:rsidRPr="008F5997" w:rsidRDefault="00BB738A" w:rsidP="00BF127F">
      <w:pPr>
        <w:spacing w:line="360" w:lineRule="auto"/>
        <w:jc w:val="center"/>
        <w:rPr>
          <w:rFonts w:ascii="Times New Roman" w:hAnsi="Times New Roman" w:cs="Times New Roman"/>
          <w:b/>
          <w:bCs/>
          <w:sz w:val="24"/>
          <w:szCs w:val="24"/>
          <w:lang w:val="id-ID"/>
        </w:rPr>
      </w:pPr>
      <w:r w:rsidRPr="008F5997">
        <w:rPr>
          <w:rFonts w:ascii="Times New Roman" w:hAnsi="Times New Roman" w:cs="Times New Roman"/>
          <w:b/>
          <w:bCs/>
          <w:sz w:val="24"/>
          <w:szCs w:val="24"/>
        </w:rPr>
        <w:lastRenderedPageBreak/>
        <w:t>TRANSCRIP</w:t>
      </w:r>
      <w:r w:rsidRPr="008F5997">
        <w:rPr>
          <w:rFonts w:ascii="Times New Roman" w:hAnsi="Times New Roman" w:cs="Times New Roman"/>
          <w:b/>
          <w:bCs/>
          <w:sz w:val="24"/>
          <w:szCs w:val="24"/>
          <w:lang w:val="id-ID"/>
        </w:rPr>
        <w:t>T</w:t>
      </w:r>
    </w:p>
    <w:p w14:paraId="1CD8A28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Transcript 1</w:t>
      </w:r>
      <w:r w:rsidRPr="008F5997">
        <w:rPr>
          <w:rFonts w:ascii="Times New Roman" w:hAnsi="Times New Roman" w:cs="Times New Roman"/>
          <w:sz w:val="24"/>
          <w:szCs w:val="24"/>
          <w:vertAlign w:val="superscript"/>
          <w:lang w:val="id-ID"/>
        </w:rPr>
        <w:t>st</w:t>
      </w:r>
      <w:r w:rsidRPr="008F5997">
        <w:rPr>
          <w:rFonts w:ascii="Times New Roman" w:hAnsi="Times New Roman" w:cs="Times New Roman"/>
          <w:sz w:val="24"/>
          <w:szCs w:val="24"/>
          <w:lang w:val="id-ID"/>
        </w:rPr>
        <w:t xml:space="preserve"> Interview</w:t>
      </w:r>
    </w:p>
    <w:tbl>
      <w:tblPr>
        <w:tblStyle w:val="TableGrid"/>
        <w:tblW w:w="0" w:type="auto"/>
        <w:tblLook w:val="04A0" w:firstRow="1" w:lastRow="0" w:firstColumn="1" w:lastColumn="0" w:noHBand="0" w:noVBand="1"/>
      </w:tblPr>
      <w:tblGrid>
        <w:gridCol w:w="704"/>
        <w:gridCol w:w="284"/>
        <w:gridCol w:w="6939"/>
      </w:tblGrid>
      <w:tr w:rsidR="000B58B3" w:rsidRPr="008F5997" w14:paraId="4EE559BE" w14:textId="77777777" w:rsidTr="00290651">
        <w:tc>
          <w:tcPr>
            <w:tcW w:w="7927" w:type="dxa"/>
            <w:gridSpan w:val="3"/>
            <w:tcBorders>
              <w:top w:val="nil"/>
              <w:left w:val="nil"/>
              <w:bottom w:val="nil"/>
              <w:right w:val="nil"/>
            </w:tcBorders>
          </w:tcPr>
          <w:p w14:paraId="3DDF301D" w14:textId="77777777" w:rsidR="000B58B3" w:rsidRPr="008F5997" w:rsidRDefault="000B58B3" w:rsidP="0094234A">
            <w:pPr>
              <w:pStyle w:val="ListParagraph"/>
              <w:numPr>
                <w:ilvl w:val="0"/>
                <w:numId w:val="17"/>
              </w:numPr>
              <w:jc w:val="both"/>
              <w:rPr>
                <w:rFonts w:cs="Times New Roman"/>
                <w:szCs w:val="24"/>
                <w:lang w:val="id-ID"/>
              </w:rPr>
            </w:pPr>
            <w:r w:rsidRPr="008F5997">
              <w:rPr>
                <w:rFonts w:cs="Times New Roman"/>
                <w:szCs w:val="24"/>
                <w:lang w:val="id-ID"/>
              </w:rPr>
              <w:t>Teacher Interview</w:t>
            </w:r>
          </w:p>
          <w:p w14:paraId="3645AF0A" w14:textId="77777777" w:rsidR="000B58B3" w:rsidRPr="008F5997" w:rsidRDefault="000B58B3" w:rsidP="0094234A">
            <w:pPr>
              <w:pStyle w:val="ListParagraph"/>
              <w:jc w:val="both"/>
              <w:rPr>
                <w:rFonts w:cs="Times New Roman"/>
                <w:szCs w:val="24"/>
                <w:lang w:val="id-ID"/>
              </w:rPr>
            </w:pPr>
            <w:r w:rsidRPr="008F5997">
              <w:rPr>
                <w:rFonts w:cs="Times New Roman"/>
                <w:szCs w:val="24"/>
                <w:lang w:val="id-ID"/>
              </w:rPr>
              <w:t>Date: 19</w:t>
            </w:r>
            <w:r w:rsidRPr="008F5997">
              <w:rPr>
                <w:rFonts w:cs="Times New Roman"/>
                <w:szCs w:val="24"/>
                <w:vertAlign w:val="superscript"/>
                <w:lang w:val="id-ID"/>
              </w:rPr>
              <w:t xml:space="preserve">th </w:t>
            </w:r>
            <w:r w:rsidRPr="008F5997">
              <w:rPr>
                <w:rFonts w:cs="Times New Roman"/>
                <w:szCs w:val="24"/>
                <w:lang w:val="id-ID"/>
              </w:rPr>
              <w:t>August 2024</w:t>
            </w:r>
          </w:p>
          <w:p w14:paraId="2A58D8B1" w14:textId="77777777" w:rsidR="000B58B3" w:rsidRPr="008F5997" w:rsidRDefault="000B58B3" w:rsidP="0094234A">
            <w:pPr>
              <w:pStyle w:val="ListParagraph"/>
              <w:jc w:val="both"/>
              <w:rPr>
                <w:rFonts w:cs="Times New Roman"/>
                <w:szCs w:val="24"/>
                <w:lang w:val="id-ID"/>
              </w:rPr>
            </w:pPr>
            <w:r w:rsidRPr="008F5997">
              <w:rPr>
                <w:rFonts w:cs="Times New Roman"/>
                <w:szCs w:val="24"/>
                <w:lang w:val="id-ID"/>
              </w:rPr>
              <w:t>Informant: English Teacher 1 (YR)</w:t>
            </w:r>
          </w:p>
          <w:p w14:paraId="2D7DD1C6" w14:textId="77777777" w:rsidR="000B58B3" w:rsidRPr="008F5997" w:rsidRDefault="000B58B3" w:rsidP="0094234A">
            <w:pPr>
              <w:pStyle w:val="ListParagraph"/>
              <w:jc w:val="both"/>
              <w:rPr>
                <w:rFonts w:cs="Times New Roman"/>
                <w:szCs w:val="24"/>
                <w:lang w:val="id-ID"/>
              </w:rPr>
            </w:pPr>
            <w:r w:rsidRPr="008F5997">
              <w:rPr>
                <w:rFonts w:cs="Times New Roman"/>
                <w:szCs w:val="24"/>
                <w:lang w:val="id-ID"/>
              </w:rPr>
              <w:t>Interviewer: Researcher (R)</w:t>
            </w:r>
          </w:p>
        </w:tc>
      </w:tr>
      <w:tr w:rsidR="000B58B3" w:rsidRPr="008F5997" w14:paraId="47D3F311" w14:textId="77777777" w:rsidTr="00290651">
        <w:tc>
          <w:tcPr>
            <w:tcW w:w="7927" w:type="dxa"/>
            <w:gridSpan w:val="3"/>
            <w:tcBorders>
              <w:top w:val="nil"/>
              <w:left w:val="nil"/>
              <w:bottom w:val="nil"/>
              <w:right w:val="nil"/>
            </w:tcBorders>
          </w:tcPr>
          <w:p w14:paraId="62861C4B" w14:textId="77777777" w:rsidR="000B58B3" w:rsidRPr="008F5997" w:rsidRDefault="000B58B3" w:rsidP="0094234A">
            <w:pPr>
              <w:pStyle w:val="ListParagraph"/>
              <w:numPr>
                <w:ilvl w:val="0"/>
                <w:numId w:val="17"/>
              </w:numPr>
              <w:jc w:val="both"/>
              <w:rPr>
                <w:rFonts w:cs="Times New Roman"/>
                <w:szCs w:val="24"/>
                <w:lang w:val="id-ID"/>
              </w:rPr>
            </w:pPr>
            <w:r w:rsidRPr="008F5997">
              <w:rPr>
                <w:rFonts w:cs="Times New Roman"/>
                <w:szCs w:val="24"/>
                <w:lang w:val="id-ID"/>
              </w:rPr>
              <w:t>Transcript</w:t>
            </w:r>
          </w:p>
          <w:p w14:paraId="4FB0AC6F" w14:textId="77777777" w:rsidR="00FC68B4" w:rsidRPr="008F5997" w:rsidRDefault="00FC68B4" w:rsidP="0094234A">
            <w:pPr>
              <w:pStyle w:val="ListParagraph"/>
              <w:jc w:val="both"/>
              <w:rPr>
                <w:rFonts w:cs="Times New Roman"/>
                <w:szCs w:val="24"/>
                <w:lang w:val="id-ID"/>
              </w:rPr>
            </w:pPr>
          </w:p>
        </w:tc>
      </w:tr>
      <w:tr w:rsidR="000B58B3" w:rsidRPr="008F5997" w14:paraId="54C199E5" w14:textId="77777777" w:rsidTr="00290651">
        <w:tc>
          <w:tcPr>
            <w:tcW w:w="704" w:type="dxa"/>
            <w:tcBorders>
              <w:top w:val="nil"/>
              <w:left w:val="nil"/>
              <w:bottom w:val="nil"/>
              <w:right w:val="nil"/>
            </w:tcBorders>
          </w:tcPr>
          <w:p w14:paraId="2920BDB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681B474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798A96A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Menurut Ibu apasih Project Based Learning itu?</w:t>
            </w:r>
          </w:p>
        </w:tc>
      </w:tr>
      <w:tr w:rsidR="000B58B3" w:rsidRPr="008F5997" w14:paraId="5AF68CCA" w14:textId="77777777" w:rsidTr="00290651">
        <w:tc>
          <w:tcPr>
            <w:tcW w:w="704" w:type="dxa"/>
            <w:tcBorders>
              <w:top w:val="nil"/>
              <w:left w:val="nil"/>
              <w:bottom w:val="nil"/>
              <w:right w:val="nil"/>
            </w:tcBorders>
          </w:tcPr>
          <w:p w14:paraId="2239C65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1D7A39B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7504F9F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Eee.. kalau project based learning itukan ada 4 point ya? Ynag dikaitkan dengan element pembelajaran atau konsep pembelajaran dikelas itu ada yang sistemnya kuesioner, ada yang sistemnya inovatif, ada yang sistemnya eee actual learning nah itu mungkin tidak semua elemen untuk project based learning dipakai tapi mungkin disesuaikan dengan kondisi pembelajaran. Kalau seandainya kebetulan untuk tahun ini materi kurikulum merdeka itu bab pertama itu tentang narrative dikelas 11 itu, nah ibu terapkan itu memacu dengan based learningnya itu kuesioner. Jadi berkaitan dengan materi yang akan disampaikan.</w:t>
            </w:r>
          </w:p>
        </w:tc>
      </w:tr>
      <w:tr w:rsidR="000B58B3" w:rsidRPr="008F5997" w14:paraId="6814239A" w14:textId="77777777" w:rsidTr="00290651">
        <w:tc>
          <w:tcPr>
            <w:tcW w:w="704" w:type="dxa"/>
            <w:tcBorders>
              <w:top w:val="nil"/>
              <w:left w:val="nil"/>
              <w:bottom w:val="nil"/>
              <w:right w:val="nil"/>
            </w:tcBorders>
          </w:tcPr>
          <w:p w14:paraId="3F83F83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44D6908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7674560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Bagaimana menurut ibu model pembelajaran PjBL ini bisa dikaitkan dengan pelajaran bahasa Inggris gitu?</w:t>
            </w:r>
          </w:p>
        </w:tc>
      </w:tr>
      <w:tr w:rsidR="000B58B3" w:rsidRPr="008F5997" w14:paraId="4D575B28" w14:textId="77777777" w:rsidTr="00290651">
        <w:tc>
          <w:tcPr>
            <w:tcW w:w="704" w:type="dxa"/>
            <w:tcBorders>
              <w:top w:val="nil"/>
              <w:left w:val="nil"/>
              <w:bottom w:val="nil"/>
              <w:right w:val="nil"/>
            </w:tcBorders>
          </w:tcPr>
          <w:p w14:paraId="67A6B079"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00CCF08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5133DAA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Semuanya bisa kalau yang tadi 4 pont itu, project based learning itu ada 4 ponit kan tadi yah yang mungkin salah satunya untuk eee.. untuk actual mungkin bisa kita anak-anak dibawa keluar lingkungan sekolah untuk mempelajari contextual learning ya dengan suasana alam atau apa mungkin bisa dengan komunikasi dengan eee... orang asing atau apa itu dengan contextual learning yah. Mungkin diluar kelas yah kalau contextual learning. Kalau yang semacam untuk bab pertama ini mungkin disesuaikan dengan kondisi dan pembelajaranya itu dikelas yaitu lebih baik mungkin untuk elemen materinya itu atau proses pembelajarannya itu dengan memacu ke siswa dengan proses </w:t>
            </w:r>
            <w:r w:rsidRPr="008F5997">
              <w:rPr>
                <w:rFonts w:ascii="Times New Roman" w:hAnsi="Times New Roman" w:cs="Times New Roman"/>
                <w:sz w:val="24"/>
                <w:szCs w:val="24"/>
                <w:lang w:val="id-ID"/>
              </w:rPr>
              <w:lastRenderedPageBreak/>
              <w:t xml:space="preserve">kuesioner. Nah jadi sesuai dengan pengalaman anak yang telah belajar mungkin tahun lalu bisa diulang bertanya untuk acknowledgenya mungkin apa tujuanya, apa mungkin masih diingat, atau apa eee.. semacam kalau jenis teks ini seperti apa. Pokoknya semua dipacu untuk kuesioner dulu sampai sejauh mana acknowledge anak atau kemampuan anak itu tahu tentang jenis teks narrative. </w:t>
            </w:r>
          </w:p>
        </w:tc>
      </w:tr>
      <w:tr w:rsidR="000B58B3" w:rsidRPr="008F5997" w14:paraId="131F07ED" w14:textId="77777777" w:rsidTr="00290651">
        <w:tc>
          <w:tcPr>
            <w:tcW w:w="704" w:type="dxa"/>
            <w:tcBorders>
              <w:top w:val="nil"/>
              <w:left w:val="nil"/>
              <w:bottom w:val="nil"/>
              <w:right w:val="nil"/>
            </w:tcBorders>
          </w:tcPr>
          <w:p w14:paraId="2B50FED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R</w:t>
            </w:r>
          </w:p>
        </w:tc>
        <w:tc>
          <w:tcPr>
            <w:tcW w:w="284" w:type="dxa"/>
            <w:tcBorders>
              <w:top w:val="nil"/>
              <w:left w:val="nil"/>
              <w:bottom w:val="nil"/>
              <w:right w:val="nil"/>
            </w:tcBorders>
          </w:tcPr>
          <w:p w14:paraId="5D4CB0B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 </w:t>
            </w:r>
          </w:p>
        </w:tc>
        <w:tc>
          <w:tcPr>
            <w:tcW w:w="6939" w:type="dxa"/>
            <w:tcBorders>
              <w:top w:val="nil"/>
              <w:left w:val="nil"/>
              <w:bottom w:val="nil"/>
              <w:right w:val="nil"/>
            </w:tcBorders>
          </w:tcPr>
          <w:p w14:paraId="6223D13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Karna itukan saya penelitiannya menjurus ke speaking skill, jadi ee.. menurut Ibu sendiri apakah PjBL ini dapat meningkatkan kterampilan siswa gitu bu dalam speaking skillnya?</w:t>
            </w:r>
          </w:p>
        </w:tc>
      </w:tr>
      <w:tr w:rsidR="000B58B3" w:rsidRPr="008F5997" w14:paraId="0BA3E622" w14:textId="77777777" w:rsidTr="00290651">
        <w:tc>
          <w:tcPr>
            <w:tcW w:w="704" w:type="dxa"/>
            <w:tcBorders>
              <w:top w:val="nil"/>
              <w:left w:val="nil"/>
              <w:bottom w:val="nil"/>
              <w:right w:val="nil"/>
            </w:tcBorders>
          </w:tcPr>
          <w:p w14:paraId="287FBEC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47C5B9AB"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 </w:t>
            </w:r>
          </w:p>
        </w:tc>
        <w:tc>
          <w:tcPr>
            <w:tcW w:w="6939" w:type="dxa"/>
            <w:tcBorders>
              <w:top w:val="nil"/>
              <w:left w:val="nil"/>
              <w:bottom w:val="nil"/>
              <w:right w:val="nil"/>
            </w:tcBorders>
          </w:tcPr>
          <w:p w14:paraId="0770C0D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Ohh bisa! Bisa dan dituntut harus itu kalau ibu biasanya penglaman mengajar bahasa Inggris itu dari mulai awal masuk kelas juga apalagi guru pertama jam mengajar itu harus ee... greeting itu menggunakan bahasa Inggris gitu yah. Kemudian kita dikasih contoh untuk ibu biasanya suka menggunakan bahasa Inggris itu dikelas, mungkin ditanya ke anak ga setiap anak tapi ibu speak English. Mengajarnya speak English and questoin with students “do you understand?” atau “What I explain” nah gitu. Nah setelah itu mungkin anak ada masukan atau mungkin bisa melihat anak meresponnya sampai sejauh mana gitu kemampuan acknowledge speak Englishnya nah gitu. Apalagi untuk project based learning yang berkaitan dengan speaking itu bisa ibu menerapkannya dengan presentasi dengan membuatkan sebuah grup kelas tapi anaknya semua dikasih materi per individu bair dia responsible gitu ya jadi tidak each other student do their job, jadi komunikatif semuanya is do it nah gtiu. Kemudian dipresentasikan kedepan dengan menggunakan conversition in English presentasinya. </w:t>
            </w:r>
          </w:p>
        </w:tc>
      </w:tr>
      <w:tr w:rsidR="000B58B3" w:rsidRPr="008F5997" w14:paraId="79D70D62" w14:textId="77777777" w:rsidTr="00290651">
        <w:tc>
          <w:tcPr>
            <w:tcW w:w="704" w:type="dxa"/>
            <w:tcBorders>
              <w:top w:val="nil"/>
              <w:left w:val="nil"/>
              <w:bottom w:val="nil"/>
              <w:right w:val="nil"/>
            </w:tcBorders>
          </w:tcPr>
          <w:p w14:paraId="29C065E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5511B6D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23A130B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ibu bagaimana tanggapan siswanya secara umum terhadap kegiatan yang mengaharuskan siswa gitu ikut andil dalam berbicara bahasa Inggris itu seperti apa? Apakah mereka lebih aktif gitu atau apa?</w:t>
            </w:r>
          </w:p>
        </w:tc>
      </w:tr>
      <w:tr w:rsidR="000B58B3" w:rsidRPr="008F5997" w14:paraId="354BB86B" w14:textId="77777777" w:rsidTr="00290651">
        <w:tc>
          <w:tcPr>
            <w:tcW w:w="704" w:type="dxa"/>
            <w:tcBorders>
              <w:top w:val="nil"/>
              <w:left w:val="nil"/>
              <w:bottom w:val="nil"/>
              <w:right w:val="nil"/>
            </w:tcBorders>
          </w:tcPr>
          <w:p w14:paraId="4A29632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30CEE23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 </w:t>
            </w:r>
          </w:p>
        </w:tc>
        <w:tc>
          <w:tcPr>
            <w:tcW w:w="6939" w:type="dxa"/>
            <w:tcBorders>
              <w:top w:val="nil"/>
              <w:left w:val="nil"/>
              <w:bottom w:val="nil"/>
              <w:right w:val="nil"/>
            </w:tcBorders>
          </w:tcPr>
          <w:p w14:paraId="0BC8E6D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Aktif! Ya aktif pasti dia confident dan itu berlatih ya secara tidak langsung dia berlatih untuk merasa confident kemudian ya belajar </w:t>
            </w:r>
            <w:r w:rsidRPr="008F5997">
              <w:rPr>
                <w:rFonts w:ascii="Times New Roman" w:hAnsi="Times New Roman" w:cs="Times New Roman"/>
                <w:sz w:val="24"/>
                <w:szCs w:val="24"/>
                <w:lang w:val="id-ID"/>
              </w:rPr>
              <w:lastRenderedPageBreak/>
              <w:t xml:space="preserve">step by step untuk listen and speaking in Englsih nah gitu. Jadi, anak itu dipacu harus gitu. Biasanya gitu kalau untuk project based learning menerapkannya melalui conversition jadi dugunakannya adalah presentasi. </w:t>
            </w:r>
          </w:p>
        </w:tc>
      </w:tr>
      <w:tr w:rsidR="000B58B3" w:rsidRPr="008F5997" w14:paraId="1E15AF13" w14:textId="77777777" w:rsidTr="00290651">
        <w:tc>
          <w:tcPr>
            <w:tcW w:w="704" w:type="dxa"/>
            <w:tcBorders>
              <w:top w:val="nil"/>
              <w:left w:val="nil"/>
              <w:bottom w:val="nil"/>
              <w:right w:val="nil"/>
            </w:tcBorders>
          </w:tcPr>
          <w:p w14:paraId="34EEA83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R</w:t>
            </w:r>
          </w:p>
        </w:tc>
        <w:tc>
          <w:tcPr>
            <w:tcW w:w="284" w:type="dxa"/>
            <w:tcBorders>
              <w:top w:val="nil"/>
              <w:left w:val="nil"/>
              <w:bottom w:val="nil"/>
              <w:right w:val="nil"/>
            </w:tcBorders>
          </w:tcPr>
          <w:p w14:paraId="42B7A9B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1AF758C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lain presentasi ada tidak media khusus pembelajaran seperti apasih yang paling membantu ibu dalam mengimplementasikan pembelajaran?</w:t>
            </w:r>
          </w:p>
        </w:tc>
      </w:tr>
      <w:tr w:rsidR="000B58B3" w:rsidRPr="008F5997" w14:paraId="7203D07A" w14:textId="77777777" w:rsidTr="00290651">
        <w:tc>
          <w:tcPr>
            <w:tcW w:w="704" w:type="dxa"/>
            <w:tcBorders>
              <w:top w:val="nil"/>
              <w:left w:val="nil"/>
              <w:bottom w:val="nil"/>
              <w:right w:val="nil"/>
            </w:tcBorders>
          </w:tcPr>
          <w:p w14:paraId="40EA2B2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7285E99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165FBDD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Boleh dengan power point, atau dengan infocus bisa dengan mendengarkan atau meriview, summarize dan conclusion in speak English. Jadi siswa bisa listening kemudia bisa conversition. Jadi menyampaikannya nanti memlalui kesimpulannya itu menggunakan bahasa Inggri.</w:t>
            </w:r>
          </w:p>
        </w:tc>
      </w:tr>
      <w:tr w:rsidR="000B58B3" w:rsidRPr="008F5997" w14:paraId="18BF3ED0" w14:textId="77777777" w:rsidTr="00290651">
        <w:tc>
          <w:tcPr>
            <w:tcW w:w="704" w:type="dxa"/>
            <w:tcBorders>
              <w:top w:val="nil"/>
              <w:left w:val="nil"/>
              <w:bottom w:val="nil"/>
              <w:right w:val="nil"/>
            </w:tcBorders>
          </w:tcPr>
          <w:p w14:paraId="1761C89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1D581A0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57EC211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bu manfaat apa saja yang ibu rasakan saat menerapkan PjBL dalam meningkatkan keterampilan berbicara siswa?</w:t>
            </w:r>
          </w:p>
        </w:tc>
      </w:tr>
      <w:tr w:rsidR="000B58B3" w:rsidRPr="008F5997" w14:paraId="31E9C9F5" w14:textId="77777777" w:rsidTr="00290651">
        <w:tc>
          <w:tcPr>
            <w:tcW w:w="704" w:type="dxa"/>
            <w:tcBorders>
              <w:top w:val="nil"/>
              <w:left w:val="nil"/>
              <w:bottom w:val="nil"/>
              <w:right w:val="nil"/>
            </w:tcBorders>
          </w:tcPr>
          <w:p w14:paraId="7BD96CE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5F33D4B9"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6274B25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Banyak sekali ya lebih bisa melihat/menganalisis sejauh mana anak mampu conversition dan mungkin komunikatif. </w:t>
            </w:r>
          </w:p>
        </w:tc>
      </w:tr>
      <w:tr w:rsidR="000B58B3" w:rsidRPr="008F5997" w14:paraId="49C7BD0F" w14:textId="77777777" w:rsidTr="00290651">
        <w:tc>
          <w:tcPr>
            <w:tcW w:w="704" w:type="dxa"/>
            <w:tcBorders>
              <w:top w:val="nil"/>
              <w:left w:val="nil"/>
              <w:bottom w:val="nil"/>
              <w:right w:val="nil"/>
            </w:tcBorders>
          </w:tcPr>
          <w:p w14:paraId="70F5917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17DB98A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5E7BADC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pakah ada contoh nyatanya tidak bu seperti dikelas mungkin?</w:t>
            </w:r>
          </w:p>
        </w:tc>
      </w:tr>
      <w:tr w:rsidR="000B58B3" w:rsidRPr="008F5997" w14:paraId="69C5F295" w14:textId="77777777" w:rsidTr="00290651">
        <w:tc>
          <w:tcPr>
            <w:tcW w:w="704" w:type="dxa"/>
            <w:tcBorders>
              <w:top w:val="nil"/>
              <w:left w:val="nil"/>
              <w:bottom w:val="nil"/>
              <w:right w:val="nil"/>
            </w:tcBorders>
          </w:tcPr>
          <w:p w14:paraId="0EACC0A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1467256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5412A16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Contohnya seperti kalau lomba kan seperti perlombaan speech contest dan kalau disinikan setiap hari senin upacara saat siswa mejadi protokol itu menggunakan bahasa Indonesia kemudia bahasa Inggris jadi dari situ terlihat bahwa anak terbiasa dalam pronounciation dan kuminikasi dengan menggunakan bahasa Inggris.</w:t>
            </w:r>
          </w:p>
        </w:tc>
      </w:tr>
      <w:tr w:rsidR="000B58B3" w:rsidRPr="008F5997" w14:paraId="69B8173E" w14:textId="77777777" w:rsidTr="00290651">
        <w:tc>
          <w:tcPr>
            <w:tcW w:w="704" w:type="dxa"/>
            <w:tcBorders>
              <w:top w:val="nil"/>
              <w:left w:val="nil"/>
              <w:bottom w:val="nil"/>
              <w:right w:val="nil"/>
            </w:tcBorders>
          </w:tcPr>
          <w:p w14:paraId="69F830F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717C6B9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4D379E1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apakah ibu juga mengamati adanya peningkatan kafasihan pengucapan dalam kosakata gitu?</w:t>
            </w:r>
          </w:p>
        </w:tc>
      </w:tr>
      <w:tr w:rsidR="000B58B3" w:rsidRPr="008F5997" w14:paraId="43C4206F" w14:textId="77777777" w:rsidTr="00290651">
        <w:tc>
          <w:tcPr>
            <w:tcW w:w="704" w:type="dxa"/>
            <w:tcBorders>
              <w:top w:val="nil"/>
              <w:left w:val="nil"/>
              <w:bottom w:val="nil"/>
              <w:right w:val="nil"/>
            </w:tcBorders>
          </w:tcPr>
          <w:p w14:paraId="5660854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4FE5FA3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44BDE34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Pasti ya kalo megamati dan itu wajib ya agar ibu bisa menilai sejauh mana nih bahasa Inggrisnya. Jangan sampai “oh bahasa Inggris di SMA 17 itu sangat rendah sekali” jangan sampai seperi itu. Ibu juga selalu memotivasi memberikan support banyak mungkin alumni yang dari sini yang sudah berhasil membawa nama baik sekolah atau melanjutkan perguruan tinggi ke yang lebih bagus dengan basic bahasa Inggrisnya juga bagus gitu. </w:t>
            </w:r>
          </w:p>
        </w:tc>
      </w:tr>
      <w:tr w:rsidR="000B58B3" w:rsidRPr="008F5997" w14:paraId="747EAFF5" w14:textId="77777777" w:rsidTr="00290651">
        <w:tc>
          <w:tcPr>
            <w:tcW w:w="704" w:type="dxa"/>
            <w:tcBorders>
              <w:top w:val="nil"/>
              <w:left w:val="nil"/>
              <w:bottom w:val="nil"/>
              <w:right w:val="nil"/>
            </w:tcBorders>
          </w:tcPr>
          <w:p w14:paraId="561D2AC6"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37FECFB6"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 </w:t>
            </w:r>
          </w:p>
        </w:tc>
        <w:tc>
          <w:tcPr>
            <w:tcW w:w="6939" w:type="dxa"/>
            <w:tcBorders>
              <w:top w:val="nil"/>
              <w:left w:val="nil"/>
              <w:bottom w:val="nil"/>
              <w:right w:val="nil"/>
            </w:tcBorders>
          </w:tcPr>
          <w:p w14:paraId="4573548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Selanjutnya tantangan apasih yang ibu temui ketika menerapka model </w:t>
            </w:r>
            <w:r w:rsidRPr="008F5997">
              <w:rPr>
                <w:rFonts w:ascii="Times New Roman" w:hAnsi="Times New Roman" w:cs="Times New Roman"/>
                <w:sz w:val="24"/>
                <w:szCs w:val="24"/>
                <w:lang w:val="id-ID"/>
              </w:rPr>
              <w:lastRenderedPageBreak/>
              <w:t>pembelajaran PjBL meningkatkan keterampilan berbicara bahasa Inggris siswa?</w:t>
            </w:r>
          </w:p>
        </w:tc>
      </w:tr>
      <w:tr w:rsidR="000B58B3" w:rsidRPr="008F5997" w14:paraId="3E81FECA" w14:textId="77777777" w:rsidTr="00290651">
        <w:tc>
          <w:tcPr>
            <w:tcW w:w="704" w:type="dxa"/>
            <w:tcBorders>
              <w:top w:val="nil"/>
              <w:left w:val="nil"/>
              <w:bottom w:val="nil"/>
              <w:right w:val="nil"/>
            </w:tcBorders>
          </w:tcPr>
          <w:p w14:paraId="3B313FF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YR</w:t>
            </w:r>
          </w:p>
        </w:tc>
        <w:tc>
          <w:tcPr>
            <w:tcW w:w="284" w:type="dxa"/>
            <w:tcBorders>
              <w:top w:val="nil"/>
              <w:left w:val="nil"/>
              <w:bottom w:val="nil"/>
              <w:right w:val="nil"/>
            </w:tcBorders>
          </w:tcPr>
          <w:p w14:paraId="6B6ED6C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16330636"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Eamngsih ya agak rumit sulit ya tantangannya harus lebih sabar ya namanya proses ya dalam mendidik apalagi ibu pengajar bahasa asing itu banyak sekali tantangannya. Jadi sejauh mananih anak harus bisa. Dan solusinya ibu selalu menganalisis seperti baru masuk kelas aja dilihat satu kelas ada berapa anak nih yang mampu berkomunikasi menggunakan bahasa Inggris. Dan dari situlah PjBL itu sangan membantu seperti ibu membuat sebuh proyek pengajaran yang pastinya harus melibatkan siswa.</w:t>
            </w:r>
          </w:p>
        </w:tc>
      </w:tr>
      <w:tr w:rsidR="000B58B3" w:rsidRPr="008F5997" w14:paraId="5A694355" w14:textId="77777777" w:rsidTr="00290651">
        <w:tc>
          <w:tcPr>
            <w:tcW w:w="704" w:type="dxa"/>
            <w:tcBorders>
              <w:top w:val="nil"/>
              <w:left w:val="nil"/>
              <w:bottom w:val="nil"/>
              <w:right w:val="nil"/>
            </w:tcBorders>
          </w:tcPr>
          <w:p w14:paraId="1C18559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6C97486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02C1A87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Dan ibu apakah ada gitu aspek tertetu dari keterampilan berbicara yang ibu rasa sulit gitu untuk mengatasinya?</w:t>
            </w:r>
          </w:p>
        </w:tc>
      </w:tr>
      <w:tr w:rsidR="000B58B3" w:rsidRPr="008F5997" w14:paraId="6351E1A9" w14:textId="77777777" w:rsidTr="00290651">
        <w:tc>
          <w:tcPr>
            <w:tcW w:w="704" w:type="dxa"/>
            <w:tcBorders>
              <w:top w:val="nil"/>
              <w:left w:val="nil"/>
              <w:bottom w:val="nil"/>
              <w:right w:val="nil"/>
            </w:tcBorders>
          </w:tcPr>
          <w:p w14:paraId="13490D1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7488FE5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4691D2D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Emm.. kalau selama ini ibu rasa tidak terlalu sulit ya karena mungkin ibu sudah berpengalaman mengajar jadi dapat menggunakan trik-trik. Cuman ya memang setiap kelas dan siswa itu kan beda-beda ya IQ, kemampuan dalam pemahaman bahasa Inggris itu berbeda. Jadi ibu tidak mengaitkan sejauh mana kesulitan itu ya dituntun saja pelan-pelan.</w:t>
            </w:r>
          </w:p>
        </w:tc>
      </w:tr>
      <w:tr w:rsidR="000B58B3" w:rsidRPr="008F5997" w14:paraId="3F72C311" w14:textId="77777777" w:rsidTr="00290651">
        <w:tc>
          <w:tcPr>
            <w:tcW w:w="704" w:type="dxa"/>
            <w:tcBorders>
              <w:top w:val="nil"/>
              <w:left w:val="nil"/>
              <w:bottom w:val="nil"/>
              <w:right w:val="nil"/>
            </w:tcBorders>
          </w:tcPr>
          <w:p w14:paraId="574AF7A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720B5A5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3894CC6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lanjutnya bu, apakah ibu menemukan bahwa PjBL dapat mendorong lebih banyak kolaborasi dan komunikasi diantara para siswanya sendiri/</w:t>
            </w:r>
          </w:p>
        </w:tc>
      </w:tr>
      <w:tr w:rsidR="000B58B3" w:rsidRPr="008F5997" w14:paraId="5753D190" w14:textId="77777777" w:rsidTr="00290651">
        <w:tc>
          <w:tcPr>
            <w:tcW w:w="704" w:type="dxa"/>
            <w:tcBorders>
              <w:top w:val="nil"/>
              <w:left w:val="nil"/>
              <w:bottom w:val="nil"/>
              <w:right w:val="nil"/>
            </w:tcBorders>
          </w:tcPr>
          <w:p w14:paraId="30B244B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4203A6C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212303C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lain tadikan ibu menerapkannya dengan presentasi ya untuk diterapkan supaya siswa itu bisa lebih percaya diri dengan penampilannya menggunakan bahasa Inggris. Karenakan mereka dituntut untuk bisa berbicara didepan yang lain. Saat mereka sedang mengerjakan suatu tugas proyek yang berkelompok jugakan ibu suka meminta anak-anak membiasakan berbicara bahasa Inggris dengan teman-temannya sesuai dengan kemampuan mereka. Jadi lebih inovatif dalam proses antara individu atau pergrup dalam lingkungan kelas itu selalu ada.</w:t>
            </w:r>
          </w:p>
        </w:tc>
      </w:tr>
      <w:tr w:rsidR="000B58B3" w:rsidRPr="008F5997" w14:paraId="32B1FDD1" w14:textId="77777777" w:rsidTr="00290651">
        <w:tc>
          <w:tcPr>
            <w:tcW w:w="704" w:type="dxa"/>
            <w:tcBorders>
              <w:top w:val="nil"/>
              <w:left w:val="nil"/>
              <w:bottom w:val="nil"/>
              <w:right w:val="nil"/>
            </w:tcBorders>
          </w:tcPr>
          <w:p w14:paraId="459B61F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750A4D1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273B8D8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Lalu apa saja sih kekuramgan dan kelebihan yang ibu rasakan gitu setelah menerapkan model pembelajaran berbasis proyek ini </w:t>
            </w:r>
            <w:r w:rsidRPr="008F5997">
              <w:rPr>
                <w:rFonts w:ascii="Times New Roman" w:hAnsi="Times New Roman" w:cs="Times New Roman"/>
                <w:sz w:val="24"/>
                <w:szCs w:val="24"/>
                <w:lang w:val="id-ID"/>
              </w:rPr>
              <w:lastRenderedPageBreak/>
              <w:t>khususnya dalam keterampilan berbicara siswanya? Dan lebih condong kemana bu apakah lebih banyak manfaatnya atau malah lebih banyak kekurangannya?</w:t>
            </w:r>
          </w:p>
        </w:tc>
      </w:tr>
      <w:tr w:rsidR="000B58B3" w:rsidRPr="008F5997" w14:paraId="01E5088F" w14:textId="77777777" w:rsidTr="00290651">
        <w:tc>
          <w:tcPr>
            <w:tcW w:w="704" w:type="dxa"/>
            <w:tcBorders>
              <w:top w:val="nil"/>
              <w:left w:val="nil"/>
              <w:bottom w:val="nil"/>
              <w:right w:val="nil"/>
            </w:tcBorders>
          </w:tcPr>
          <w:p w14:paraId="7162F91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YR</w:t>
            </w:r>
          </w:p>
        </w:tc>
        <w:tc>
          <w:tcPr>
            <w:tcW w:w="284" w:type="dxa"/>
            <w:tcBorders>
              <w:top w:val="nil"/>
              <w:left w:val="nil"/>
              <w:bottom w:val="nil"/>
              <w:right w:val="nil"/>
            </w:tcBorders>
          </w:tcPr>
          <w:p w14:paraId="7CFBC49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61B1ED2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ebih bnnyak manfaatnya ya kalau yang ibu rasakan. Jadi manfaatnya setelah diterapkan itu anak juga asalnya yang tidak tahu jadi tahu, yang tidak pernah dengan jadi terbiasa dan banyak juga masukan dari siswa yang tadinya pakem ya jadi komunikatif.</w:t>
            </w:r>
          </w:p>
        </w:tc>
      </w:tr>
      <w:tr w:rsidR="000B58B3" w:rsidRPr="008F5997" w14:paraId="215AAF6F" w14:textId="77777777" w:rsidTr="00290651">
        <w:tc>
          <w:tcPr>
            <w:tcW w:w="704" w:type="dxa"/>
            <w:tcBorders>
              <w:top w:val="nil"/>
              <w:left w:val="nil"/>
              <w:bottom w:val="nil"/>
              <w:right w:val="nil"/>
            </w:tcBorders>
          </w:tcPr>
          <w:p w14:paraId="4A85F95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Borders>
              <w:top w:val="nil"/>
              <w:left w:val="nil"/>
              <w:bottom w:val="nil"/>
              <w:right w:val="nil"/>
            </w:tcBorders>
          </w:tcPr>
          <w:p w14:paraId="10BA681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 </w:t>
            </w:r>
          </w:p>
        </w:tc>
        <w:tc>
          <w:tcPr>
            <w:tcW w:w="6939" w:type="dxa"/>
            <w:tcBorders>
              <w:top w:val="nil"/>
              <w:left w:val="nil"/>
              <w:bottom w:val="nil"/>
              <w:right w:val="nil"/>
            </w:tcBorders>
          </w:tcPr>
          <w:p w14:paraId="5A3794F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Pertanyaan terakhir nih bu, umpan balik apsih yang ibu terima gitu dari siswa mengenai pengalaman mereka dengan pembelajaran berbasis proyek ini dan kaitannya dengan keterampilan berbicara mereka itu ada tidak bu?</w:t>
            </w:r>
          </w:p>
        </w:tc>
      </w:tr>
      <w:tr w:rsidR="000B58B3" w:rsidRPr="008F5997" w14:paraId="47CF9828" w14:textId="77777777" w:rsidTr="00290651">
        <w:tc>
          <w:tcPr>
            <w:tcW w:w="704" w:type="dxa"/>
            <w:tcBorders>
              <w:top w:val="nil"/>
              <w:left w:val="nil"/>
              <w:bottom w:val="nil"/>
              <w:right w:val="nil"/>
            </w:tcBorders>
          </w:tcPr>
          <w:p w14:paraId="2F08F7C9"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R</w:t>
            </w:r>
          </w:p>
        </w:tc>
        <w:tc>
          <w:tcPr>
            <w:tcW w:w="284" w:type="dxa"/>
            <w:tcBorders>
              <w:top w:val="nil"/>
              <w:left w:val="nil"/>
              <w:bottom w:val="nil"/>
              <w:right w:val="nil"/>
            </w:tcBorders>
          </w:tcPr>
          <w:p w14:paraId="0616B84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Borders>
              <w:top w:val="nil"/>
              <w:left w:val="nil"/>
              <w:bottom w:val="nil"/>
              <w:right w:val="nil"/>
            </w:tcBorders>
          </w:tcPr>
          <w:p w14:paraId="30A868F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esponnya ya? Baik ya dari siswa. Melihat mereka ada perkembangan setiap pertemuannya saja itu sudah merupakan timbal balik yang sangat luar biasa menurut ibu. Jadi ya secara jelas ibu sudah berhasil gitu dan ikut andil dalam keberhasilan mereka.</w:t>
            </w:r>
          </w:p>
        </w:tc>
      </w:tr>
    </w:tbl>
    <w:p w14:paraId="778F732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Transcript 2</w:t>
      </w:r>
      <w:r w:rsidRPr="008F5997">
        <w:rPr>
          <w:rFonts w:ascii="Times New Roman" w:hAnsi="Times New Roman" w:cs="Times New Roman"/>
          <w:sz w:val="24"/>
          <w:szCs w:val="24"/>
          <w:vertAlign w:val="superscript"/>
          <w:lang w:val="id-ID"/>
        </w:rPr>
        <w:t>nd</w:t>
      </w:r>
      <w:r w:rsidRPr="008F5997">
        <w:rPr>
          <w:rFonts w:ascii="Times New Roman" w:hAnsi="Times New Roman" w:cs="Times New Roman"/>
          <w:sz w:val="24"/>
          <w:szCs w:val="24"/>
          <w:lang w:val="id-ID"/>
        </w:rPr>
        <w:t xml:space="preserve"> Inter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84"/>
        <w:gridCol w:w="6939"/>
      </w:tblGrid>
      <w:tr w:rsidR="000B58B3" w:rsidRPr="008F5997" w14:paraId="7650FDFD" w14:textId="77777777" w:rsidTr="00290651">
        <w:tc>
          <w:tcPr>
            <w:tcW w:w="7927" w:type="dxa"/>
            <w:gridSpan w:val="3"/>
          </w:tcPr>
          <w:p w14:paraId="5541B8D8" w14:textId="77777777" w:rsidR="000B58B3" w:rsidRPr="008F5997" w:rsidRDefault="000B58B3" w:rsidP="0094234A">
            <w:pPr>
              <w:pStyle w:val="ListParagraph"/>
              <w:numPr>
                <w:ilvl w:val="0"/>
                <w:numId w:val="18"/>
              </w:numPr>
              <w:jc w:val="both"/>
              <w:rPr>
                <w:rFonts w:cs="Times New Roman"/>
                <w:szCs w:val="24"/>
                <w:lang w:val="id-ID"/>
              </w:rPr>
            </w:pPr>
            <w:r w:rsidRPr="008F5997">
              <w:rPr>
                <w:rFonts w:cs="Times New Roman"/>
                <w:szCs w:val="24"/>
                <w:lang w:val="id-ID"/>
              </w:rPr>
              <w:t>Teacher Interview</w:t>
            </w:r>
          </w:p>
          <w:p w14:paraId="555D2549" w14:textId="77777777" w:rsidR="000B58B3" w:rsidRPr="008F5997" w:rsidRDefault="000B58B3" w:rsidP="0094234A">
            <w:pPr>
              <w:pStyle w:val="ListParagraph"/>
              <w:jc w:val="both"/>
              <w:rPr>
                <w:rFonts w:cs="Times New Roman"/>
                <w:szCs w:val="24"/>
                <w:lang w:val="id-ID"/>
              </w:rPr>
            </w:pPr>
            <w:r w:rsidRPr="008F5997">
              <w:rPr>
                <w:rFonts w:cs="Times New Roman"/>
                <w:szCs w:val="24"/>
                <w:lang w:val="id-ID"/>
              </w:rPr>
              <w:t>Date: 19</w:t>
            </w:r>
            <w:r w:rsidRPr="008F5997">
              <w:rPr>
                <w:rFonts w:cs="Times New Roman"/>
                <w:szCs w:val="24"/>
                <w:vertAlign w:val="superscript"/>
                <w:lang w:val="id-ID"/>
              </w:rPr>
              <w:t xml:space="preserve">th </w:t>
            </w:r>
            <w:r w:rsidRPr="008F5997">
              <w:rPr>
                <w:rFonts w:cs="Times New Roman"/>
                <w:szCs w:val="24"/>
                <w:lang w:val="id-ID"/>
              </w:rPr>
              <w:t>August 2024</w:t>
            </w:r>
          </w:p>
          <w:p w14:paraId="716C5428" w14:textId="77777777" w:rsidR="000B58B3" w:rsidRPr="008F5997" w:rsidRDefault="000B58B3" w:rsidP="0094234A">
            <w:pPr>
              <w:pStyle w:val="ListParagraph"/>
              <w:jc w:val="both"/>
              <w:rPr>
                <w:rFonts w:cs="Times New Roman"/>
                <w:szCs w:val="24"/>
                <w:lang w:val="id-ID"/>
              </w:rPr>
            </w:pPr>
            <w:r w:rsidRPr="008F5997">
              <w:rPr>
                <w:rFonts w:cs="Times New Roman"/>
                <w:szCs w:val="24"/>
                <w:lang w:val="id-ID"/>
              </w:rPr>
              <w:t>Informant: English Teacher 2 (AN)</w:t>
            </w:r>
          </w:p>
          <w:p w14:paraId="63E57F49" w14:textId="77777777" w:rsidR="000B58B3" w:rsidRPr="008F5997" w:rsidRDefault="000B58B3" w:rsidP="0094234A">
            <w:pPr>
              <w:pStyle w:val="ListParagraph"/>
              <w:jc w:val="both"/>
              <w:rPr>
                <w:rFonts w:cs="Times New Roman"/>
                <w:szCs w:val="24"/>
                <w:lang w:val="id-ID"/>
              </w:rPr>
            </w:pPr>
            <w:r w:rsidRPr="008F5997">
              <w:rPr>
                <w:rFonts w:cs="Times New Roman"/>
                <w:szCs w:val="24"/>
                <w:lang w:val="id-ID"/>
              </w:rPr>
              <w:t>Interviewer: Researcher (R)</w:t>
            </w:r>
          </w:p>
        </w:tc>
      </w:tr>
      <w:tr w:rsidR="000B58B3" w:rsidRPr="008F5997" w14:paraId="7F4FA9D5" w14:textId="77777777" w:rsidTr="00290651">
        <w:tc>
          <w:tcPr>
            <w:tcW w:w="7927" w:type="dxa"/>
            <w:gridSpan w:val="3"/>
          </w:tcPr>
          <w:p w14:paraId="4063CDEF" w14:textId="77777777" w:rsidR="000B58B3" w:rsidRPr="008F5997" w:rsidRDefault="000B58B3" w:rsidP="0094234A">
            <w:pPr>
              <w:pStyle w:val="ListParagraph"/>
              <w:numPr>
                <w:ilvl w:val="0"/>
                <w:numId w:val="18"/>
              </w:numPr>
              <w:jc w:val="both"/>
              <w:rPr>
                <w:rFonts w:cs="Times New Roman"/>
                <w:szCs w:val="24"/>
                <w:lang w:val="id-ID"/>
              </w:rPr>
            </w:pPr>
            <w:r w:rsidRPr="008F5997">
              <w:rPr>
                <w:rFonts w:cs="Times New Roman"/>
                <w:szCs w:val="24"/>
                <w:lang w:val="id-ID"/>
              </w:rPr>
              <w:t>Transcript</w:t>
            </w:r>
          </w:p>
          <w:p w14:paraId="1C2CD763" w14:textId="77777777" w:rsidR="00FC68B4" w:rsidRPr="008F5997" w:rsidRDefault="00FC68B4" w:rsidP="0094234A">
            <w:pPr>
              <w:pStyle w:val="ListParagraph"/>
              <w:jc w:val="both"/>
              <w:rPr>
                <w:rFonts w:cs="Times New Roman"/>
                <w:szCs w:val="24"/>
                <w:lang w:val="id-ID"/>
              </w:rPr>
            </w:pPr>
          </w:p>
        </w:tc>
      </w:tr>
      <w:tr w:rsidR="000B58B3" w:rsidRPr="008F5997" w14:paraId="33EC6C4E" w14:textId="77777777" w:rsidTr="00290651">
        <w:tc>
          <w:tcPr>
            <w:tcW w:w="704" w:type="dxa"/>
          </w:tcPr>
          <w:p w14:paraId="2E334B6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00E0DEE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4DD30826"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pa yang bapak ketahui mengenai project based learning di kurikulum merdeka?</w:t>
            </w:r>
          </w:p>
        </w:tc>
      </w:tr>
      <w:tr w:rsidR="000B58B3" w:rsidRPr="008F5997" w14:paraId="550F9857" w14:textId="77777777" w:rsidTr="00290651">
        <w:tc>
          <w:tcPr>
            <w:tcW w:w="704" w:type="dxa"/>
          </w:tcPr>
          <w:p w14:paraId="1003AAC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77BA6D5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4601FB39"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Kurikulum merdeka itu sebenarnya memberikan kemerdekaan pilihan kurikulum yang dibuat oleh negara. Jadi kita tetap punya dasar-dasar pengajaran itu yang disediakan oleh kurikulum merdeka supaya ketika menyampaikan ada beberapa teknik ya seperti yang disebutkan teknik pembelajaran berbasis proyek yaitu </w:t>
            </w:r>
            <w:r w:rsidRPr="008F5997">
              <w:rPr>
                <w:rFonts w:ascii="Times New Roman" w:hAnsi="Times New Roman" w:cs="Times New Roman"/>
                <w:sz w:val="24"/>
                <w:szCs w:val="24"/>
              </w:rPr>
              <w:t xml:space="preserve">metode belajar yang menggunakan masalah sebagai langkah awal dalam mengumpulkan dan mengintegrasikan pengetahuan baru berdasarkan pengalamannya dalam beraktifitas secara nyata. Disekolah ini siswa disedia fasilitas </w:t>
            </w:r>
            <w:r w:rsidRPr="008F5997">
              <w:rPr>
                <w:rFonts w:ascii="Times New Roman" w:hAnsi="Times New Roman" w:cs="Times New Roman"/>
                <w:sz w:val="24"/>
                <w:szCs w:val="24"/>
              </w:rPr>
              <w:lastRenderedPageBreak/>
              <w:t xml:space="preserve">buku dan bisa pinjam diperpustakaan siswa dianjurkan untuk mencari dulu materi apa yang dia sukai biasanyakan dalam buku itu setiap bab sudah ditentukan materi-materinya tetapi tidak misal karna yang dia sukai bab 3 disemester ini ya saya akan memfasilitasi pembelajajran pada bab itu. Lalu dia harus melakukan 4 skill yang ada pada bahasa Inggris seperti mendengar, berbicara. Membaca dan menulis. Dan kita sebagai guru juga harus memotivasi dan mendapatkan hasil ajar memahami materi. </w:t>
            </w:r>
          </w:p>
        </w:tc>
      </w:tr>
      <w:tr w:rsidR="000B58B3" w:rsidRPr="008F5997" w14:paraId="561EEF9D" w14:textId="77777777" w:rsidTr="00290651">
        <w:tc>
          <w:tcPr>
            <w:tcW w:w="704" w:type="dxa"/>
          </w:tcPr>
          <w:p w14:paraId="52542B4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R</w:t>
            </w:r>
          </w:p>
        </w:tc>
        <w:tc>
          <w:tcPr>
            <w:tcW w:w="284" w:type="dxa"/>
          </w:tcPr>
          <w:p w14:paraId="020C3AC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2A388A5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perti students center gitu ya pak?</w:t>
            </w:r>
          </w:p>
        </w:tc>
      </w:tr>
      <w:tr w:rsidR="000B58B3" w:rsidRPr="008F5997" w14:paraId="5CBE50C8" w14:textId="77777777" w:rsidTr="00290651">
        <w:tc>
          <w:tcPr>
            <w:tcW w:w="704" w:type="dxa"/>
          </w:tcPr>
          <w:p w14:paraId="7BDB2EA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2298B31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571BB36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Iyaaa jadi siswa yang memutuskan, sesuai dengan kemampuan dan keinginan. Harus senang dulu dianya.</w:t>
            </w:r>
          </w:p>
        </w:tc>
      </w:tr>
      <w:tr w:rsidR="000B58B3" w:rsidRPr="008F5997" w14:paraId="71A44629" w14:textId="77777777" w:rsidTr="00290651">
        <w:tc>
          <w:tcPr>
            <w:tcW w:w="704" w:type="dxa"/>
          </w:tcPr>
          <w:p w14:paraId="0C2DE4B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57AD2FE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2A148E4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bagaimana sih pak model pembelajaran berbasis proyek ini dapat diterapka khususnya dalam pembelajaran bahasa Inggris gtiu?</w:t>
            </w:r>
          </w:p>
        </w:tc>
      </w:tr>
      <w:tr w:rsidR="000B58B3" w:rsidRPr="008F5997" w14:paraId="5335A068" w14:textId="77777777" w:rsidTr="00290651">
        <w:tc>
          <w:tcPr>
            <w:tcW w:w="704" w:type="dxa"/>
          </w:tcPr>
          <w:p w14:paraId="46248E7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0379BFD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70C1BB26"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a sebenarnya banyak model-model yang sudah kita laksnakan. Dan karena kurikulum ini anjuran dari pemerintah gitu ya jadi ada keharusan gitu diterapkannya dalam pelajaran bahasa Inggris. Kalau kebetulan materinya misalnya tentang “memberikan layanan/pertolangan” tergantung model ajarnya apaka mau dibaut seperti permainan atau dibuat role play misal ya bikin naskah atau dialog.</w:t>
            </w:r>
          </w:p>
        </w:tc>
      </w:tr>
      <w:tr w:rsidR="000B58B3" w:rsidRPr="008F5997" w14:paraId="426A24A8" w14:textId="77777777" w:rsidTr="00290651">
        <w:tc>
          <w:tcPr>
            <w:tcW w:w="704" w:type="dxa"/>
          </w:tcPr>
          <w:p w14:paraId="4B579C8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7B1C023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7C8CD8E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Kalau bapa percaya tidak bahwa penerapan PjBL itu dapat meningkatkan keterampilan siswa gitu khususnya dalam keterampilan berbicara?</w:t>
            </w:r>
          </w:p>
        </w:tc>
      </w:tr>
      <w:tr w:rsidR="000B58B3" w:rsidRPr="008F5997" w14:paraId="4C665CDE" w14:textId="77777777" w:rsidTr="00290651">
        <w:tc>
          <w:tcPr>
            <w:tcW w:w="704" w:type="dxa"/>
          </w:tcPr>
          <w:p w14:paraId="7D0D1BE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7AF4ECD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2130136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Iya karena model seperti project based learning itu memang seperti yang saya katakan tadi. Jadi siswa harus mengerti dulu materinya gitu bahwa misal kita akan belajar jadi maksud saya pada contoh dikelas siswa menjadi penerima telfon dihotel misal atau penjaga toko, atau misal saat berkelompok diberi proyek membuat dialog. Kemudia ya gitu dilatih seperti dibuat role play. Dan mereka melihat satu sama lain gitu jadi ikut termotivasi juga.</w:t>
            </w:r>
          </w:p>
        </w:tc>
      </w:tr>
      <w:tr w:rsidR="000B58B3" w:rsidRPr="008F5997" w14:paraId="6F4A7EFD" w14:textId="77777777" w:rsidTr="00290651">
        <w:tc>
          <w:tcPr>
            <w:tcW w:w="704" w:type="dxa"/>
          </w:tcPr>
          <w:p w14:paraId="0E059EC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08A9AC0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7039AA6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Bagaimana tanggapan siswanya gitu pak secara umum terhadap kegiatan speaking itu dalam pembelajran berbasis proyek/</w:t>
            </w:r>
          </w:p>
        </w:tc>
      </w:tr>
      <w:tr w:rsidR="000B58B3" w:rsidRPr="008F5997" w14:paraId="60CBE510" w14:textId="77777777" w:rsidTr="00290651">
        <w:tc>
          <w:tcPr>
            <w:tcW w:w="704" w:type="dxa"/>
          </w:tcPr>
          <w:p w14:paraId="17F6A6D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AN</w:t>
            </w:r>
          </w:p>
        </w:tc>
        <w:tc>
          <w:tcPr>
            <w:tcW w:w="284" w:type="dxa"/>
          </w:tcPr>
          <w:p w14:paraId="6C6AAA5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5314D21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Kalau ini saya malu, disekolah ini kan tahun kemarin saya orang pertama gitu yang menjalankan kurikulum merdeka karena saya ngajar dikelas X. Dan mereka sangat antusias gitu dengan pembelajrannya karena diperbanyak prakteknya seperti penampilan dipanggung dengan speech, debat semua menggunakan bahasa Inggris. Akhirnya saat dia naik kelas XI dan berganti guru mereka sedikit kecewa gitu. Saat pembawaan mengajar kita menarik jadi anak-anakpun senang. Kemampuannya meningkat, menulisnya bisa, berbicaranya hebat, mendengarkannya juga dia tidak salah ketika diminta untuk mengucapkan dan menuliskannya kembali karena terlatih dan kita dikelas juga sering practice misal “Good morning (british accent)” Saya melatihnya seperti itu tidak “Good morning (aksen sunda)” itu tidak salah, namun yang mana cara pengucapannya yang lebih baik. Karena siswa mengahfalnya dalam bentuk tulisan bukan dari ekspresinya. Orang mengerti karena konteks. </w:t>
            </w:r>
          </w:p>
        </w:tc>
      </w:tr>
      <w:tr w:rsidR="000B58B3" w:rsidRPr="008F5997" w14:paraId="51C43F36" w14:textId="77777777" w:rsidTr="00290651">
        <w:tc>
          <w:tcPr>
            <w:tcW w:w="704" w:type="dxa"/>
          </w:tcPr>
          <w:p w14:paraId="091F7F9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186D8E9B"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3E049B3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lanjutnaya media pembelajaran seperti apa yang paling membantu bapak dalam mengimplementasikan pembelajaran berbasis proyek tersebut khususnya dalam keterampilan berbicara (bahasa Inggris)?</w:t>
            </w:r>
          </w:p>
        </w:tc>
      </w:tr>
      <w:tr w:rsidR="000B58B3" w:rsidRPr="008F5997" w14:paraId="38FA3FAD" w14:textId="77777777" w:rsidTr="00290651">
        <w:tc>
          <w:tcPr>
            <w:tcW w:w="704" w:type="dxa"/>
          </w:tcPr>
          <w:p w14:paraId="70B9E27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2631E5F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6351175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Media itu sebenarnya semua juga penting, ya tergantung juga apa yang mau kita sampaikan. Tapi misalnya untuk mempraktikan native speaker ya media yang diperlukan tayang video atau menonton film gitu. Jadi berbagai macam sudah disediakan disekolah ini tinggal anak-anaknya sih yang mau. Karena anak-anak begitu kita masuk tanpa bantuan media pembelajaran kadang sering merasa bosan tapi ketika digunakan media pembelajaran membuat banyak siswa yang antusias gitu. Misalnya menerapkan PjBL itu mengenai materi “Customer service bank” bisa saja digunakan telpon rumah untuk membuat anak-anak tertarik saat mempraktikannya. </w:t>
            </w:r>
          </w:p>
        </w:tc>
      </w:tr>
      <w:tr w:rsidR="000B58B3" w:rsidRPr="008F5997" w14:paraId="061E0947" w14:textId="77777777" w:rsidTr="00290651">
        <w:tc>
          <w:tcPr>
            <w:tcW w:w="704" w:type="dxa"/>
          </w:tcPr>
          <w:p w14:paraId="7369911B"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33F0C10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362A0C1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pakah ada gitu pak manfaat yang bapak rasakan setelah menerapkan model pembelajaran berbasis proyek ini khususnya dibidang keterampilan berbicara?</w:t>
            </w:r>
          </w:p>
        </w:tc>
      </w:tr>
      <w:tr w:rsidR="000B58B3" w:rsidRPr="008F5997" w14:paraId="59AF5FE1" w14:textId="77777777" w:rsidTr="00290651">
        <w:tc>
          <w:tcPr>
            <w:tcW w:w="704" w:type="dxa"/>
          </w:tcPr>
          <w:p w14:paraId="49568A2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AN</w:t>
            </w:r>
          </w:p>
        </w:tc>
        <w:tc>
          <w:tcPr>
            <w:tcW w:w="284" w:type="dxa"/>
          </w:tcPr>
          <w:p w14:paraId="17FE340A"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0E1F168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a manfaatnya banyak siswa yang kemampuan berbicaranya meningkat karena tujuan pembelajaran bahasa Inggris itu dikhususkan dalam 4 skills. Tapi kebanyakan orang percaya bahwa orang yang lancar berbicara bahasa Inggris disebut jago Inggris. Maka disitulah peran speaking yang paling penting ketimbang 3 skills lainnya. Setiap hari senin saya tampilkan anak-anak tampil speech didepan saat upacara. Jadi siswa yang saya ajar yang mampu atau tidak mampu dalam berbicara bahasa Inggris harus tampil kuncinya yaitu berani. Bebas mau speech apapun yang penting mereka berani kadang tentang peraturan-peraturan di sekolah, masalah-masalah remaja saya bebaskan. Kalau dia ngeluh segala macam saya tawarkan untuk membuatkan dia teksnya. Itulah poin saya “keberanian” percuma pintar tapi tidak mau tampil tetap saja tidak akan dilirik orang. Maka speakinglah yang saya tampilkan tiap hari senin bisa 2-3 orang dan itu juga salah proyek yang saya dan anak-anak kerjakan untuk meningkatkan keterampilan berbicara mereka. Jadi alhamdulillah manfaatnya target-target yang saya inginkan tercapai walaupun masih banyak anak-anak yang tidak mampu karena tidak biasa. Karena bahasa Inggris itu bahasa. Coba anda bahasa sunda apakah belajar dulu bahasa sunda? Nggakan, terus bahasa Indonesia apakah belajar dulu bahasa Indonesia? Tapikan kalo ngomong ngerti. Sebenarnya bahasa Inggris juga begitu.</w:t>
            </w:r>
          </w:p>
        </w:tc>
      </w:tr>
      <w:tr w:rsidR="000B58B3" w:rsidRPr="008F5997" w14:paraId="52F2D2AD" w14:textId="77777777" w:rsidTr="00290651">
        <w:tc>
          <w:tcPr>
            <w:tcW w:w="704" w:type="dxa"/>
          </w:tcPr>
          <w:p w14:paraId="37FE0EB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28880D8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067BB59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ang penting practice ya ?</w:t>
            </w:r>
          </w:p>
        </w:tc>
      </w:tr>
      <w:tr w:rsidR="000B58B3" w:rsidRPr="008F5997" w14:paraId="795AD98B" w14:textId="77777777" w:rsidTr="00290651">
        <w:tc>
          <w:tcPr>
            <w:tcW w:w="704" w:type="dxa"/>
          </w:tcPr>
          <w:p w14:paraId="488908B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4C214F5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34ECBEA7"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Iya practice dulu, dengan siapa? Itulah mencari partner nya yang susah.</w:t>
            </w:r>
          </w:p>
        </w:tc>
      </w:tr>
      <w:tr w:rsidR="000B58B3" w:rsidRPr="008F5997" w14:paraId="7B1DABE2" w14:textId="77777777" w:rsidTr="00290651">
        <w:tc>
          <w:tcPr>
            <w:tcW w:w="704" w:type="dxa"/>
          </w:tcPr>
          <w:p w14:paraId="2D589146"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39C9F3E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139FF8E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pak apakah bapak juga mengamati adanya peningkatan dalam kefasihan pengucapan/kosakata siswa tersebut setelah menggunakan model pembelajaran berbasis proyek ini?</w:t>
            </w:r>
          </w:p>
        </w:tc>
      </w:tr>
      <w:tr w:rsidR="000B58B3" w:rsidRPr="008F5997" w14:paraId="34BFB518" w14:textId="77777777" w:rsidTr="00290651">
        <w:tc>
          <w:tcPr>
            <w:tcW w:w="704" w:type="dxa"/>
          </w:tcPr>
          <w:p w14:paraId="3C57ECB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142227B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7D5B5B0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Iya sangat terlihat, ya seperti saya praktikan tadi. Kalau dulu “good morning, how are you? (aksen sunda)” itu tidak salah cuman logatnya sunda, kemudian kita belajar belajar ya namanya juga project based learning ya dasar-dasar jadi ya harus sabar gurunya. Kadang-kadang </w:t>
            </w:r>
            <w:r w:rsidRPr="008F5997">
              <w:rPr>
                <w:rFonts w:ascii="Times New Roman" w:hAnsi="Times New Roman" w:cs="Times New Roman"/>
                <w:sz w:val="24"/>
                <w:szCs w:val="24"/>
                <w:lang w:val="id-ID"/>
              </w:rPr>
              <w:lastRenderedPageBreak/>
              <w:t>2 jam pelajaran terus aja materi “greeting” sampai dia paham tapi ngga apa-apa. Besok dia misal ketemu di jalan ditanya dapat menjawab dengan aksen Inggris (British accent) sudah bagus itu ada pengingkatan yang penting berani.</w:t>
            </w:r>
          </w:p>
        </w:tc>
      </w:tr>
      <w:tr w:rsidR="000B58B3" w:rsidRPr="008F5997" w14:paraId="46408F4F" w14:textId="77777777" w:rsidTr="00290651">
        <w:tc>
          <w:tcPr>
            <w:tcW w:w="704" w:type="dxa"/>
          </w:tcPr>
          <w:p w14:paraId="3993315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R</w:t>
            </w:r>
          </w:p>
        </w:tc>
        <w:tc>
          <w:tcPr>
            <w:tcW w:w="284" w:type="dxa"/>
          </w:tcPr>
          <w:p w14:paraId="5ED78A8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0DE9326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Selanjutnya pak ada ga tantangan yang bapak temui saat menerapkan pembelajaran berbasis proyek khususnya dalam bidang keterampilan berbicara siswa?</w:t>
            </w:r>
          </w:p>
        </w:tc>
      </w:tr>
      <w:tr w:rsidR="000B58B3" w:rsidRPr="008F5997" w14:paraId="62964571" w14:textId="77777777" w:rsidTr="00290651">
        <w:tc>
          <w:tcPr>
            <w:tcW w:w="704" w:type="dxa"/>
          </w:tcPr>
          <w:p w14:paraId="35C6B26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22B5DD3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35F3BC94"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Sebenarnya tantangannya mah satulah kadang anak-anak suka malas, da palalinter anak-anaknya mah ketika berbicara waah mereka rame tapi ketika berbahasa Inggris dia malas. Kenapa dia begitu ketemu “ah.. bahaha Inggris mah lieur pak” padahal bahasa, bukan matematika bukan fisika atau kimia gitu. Karena ketidak biasaan, jadi kita sebagai guru harus sabar dulu. Jadi untuk menjawab pertanyaan itu tantangannya atau hambatannya itu kemalasan. Maka disini juga ada dua club bahasa Inggris, tapi dua club tersebut mempunyai kegunaan yang berbeda yang satu diajarkan seperi “bagaimana dia mendapatkan nilai dari teofl dan semacam test yang lainnya” dan yang satunyanya lagi club khusus berbicara “bagaimana siswa belajar berbicara bahasa inggris dari bawah sampai mahir”. </w:t>
            </w:r>
          </w:p>
        </w:tc>
      </w:tr>
      <w:tr w:rsidR="000B58B3" w:rsidRPr="008F5997" w14:paraId="7CD2EC7F" w14:textId="77777777" w:rsidTr="00290651">
        <w:tc>
          <w:tcPr>
            <w:tcW w:w="704" w:type="dxa"/>
          </w:tcPr>
          <w:p w14:paraId="39F2EB6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373E733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71D7BF4D"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apakah ada aspek tertentu dari keterampilan berbicara yang bapak rasa sulit untuk diatasi dalam pengajaran berbasis proyek ini/</w:t>
            </w:r>
          </w:p>
        </w:tc>
      </w:tr>
      <w:tr w:rsidR="000B58B3" w:rsidRPr="008F5997" w14:paraId="134C836A" w14:textId="77777777" w:rsidTr="00290651">
        <w:tc>
          <w:tcPr>
            <w:tcW w:w="704" w:type="dxa"/>
          </w:tcPr>
          <w:p w14:paraId="42C7CA5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05AA050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668EE74E"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 xml:space="preserve">Yang sulit sejauh ini ada pada mother tongue atau bahasa ibu ya, karena kitakan lidah-lidah orang sunda jadi ketika berbicarapun kadang anak-anak masih menggunakan aksen sunda itu karena pengaruh mother tongue. Tapi masih mendingsih orang sunda masih ada beberapa yang bisa mengikuti british accent beda lagi saya pernah ke jawa tengah kesalah satu sekolah smp yang ada disana mother tongue jawa gitu ya medok. Jadi kalau D belkangnya itu pasti jadi T, dan kesulitannya itu. Disini juga sama cuman lebih ke intonasinya anak-anak kalu bisa bahasa Inggris tapi intonasinya masih seperti sedang membaca. Padahal itu juga tidak salah karena berbeda negara pasti mempunyai aksen yang berbeda-beda juga. </w:t>
            </w:r>
            <w:r w:rsidRPr="008F5997">
              <w:rPr>
                <w:rFonts w:ascii="Times New Roman" w:hAnsi="Times New Roman" w:cs="Times New Roman"/>
                <w:sz w:val="24"/>
                <w:szCs w:val="24"/>
                <w:lang w:val="id-ID"/>
              </w:rPr>
              <w:lastRenderedPageBreak/>
              <w:t>Kalau saya karena senang menggunakan British accent jadi ya kadang saya ajarkan juga pada anak-anak. Setidaknya gitu mereka sudah tahu bahwa intonasi begitu tuh salah.</w:t>
            </w:r>
          </w:p>
        </w:tc>
      </w:tr>
      <w:tr w:rsidR="000B58B3" w:rsidRPr="008F5997" w14:paraId="0467CB6B" w14:textId="77777777" w:rsidTr="00290651">
        <w:tc>
          <w:tcPr>
            <w:tcW w:w="704" w:type="dxa"/>
          </w:tcPr>
          <w:p w14:paraId="795A387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lastRenderedPageBreak/>
              <w:t>R</w:t>
            </w:r>
          </w:p>
        </w:tc>
        <w:tc>
          <w:tcPr>
            <w:tcW w:w="284" w:type="dxa"/>
          </w:tcPr>
          <w:p w14:paraId="15345D6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14F13415"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alu pak apakah bapak menemukan bahwa PjBL itu mendorong lebih banyak kolabirasi dan komunikasi diantara para siswa gitu khususny dalam keterampilan berbicara gitu?</w:t>
            </w:r>
          </w:p>
        </w:tc>
      </w:tr>
      <w:tr w:rsidR="000B58B3" w:rsidRPr="008F5997" w14:paraId="20FC3E39" w14:textId="77777777" w:rsidTr="00290651">
        <w:tc>
          <w:tcPr>
            <w:tcW w:w="704" w:type="dxa"/>
          </w:tcPr>
          <w:p w14:paraId="1CF38DC8"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4692F73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0F21DBDC"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a sangat terlihat sekali lah, palagi dikelas gitukan mereka sering berinteraksi satu sama lain. Seperti yang sudah saya sampaikan sebelumnya gitu saat belajar suatu proyek seperti tadi role play dalam sebuah hotel gitu, bapa juga suka menyuruh mereka untuk berdiskusi dalam bahasa Inggris ya itu juga melatih mereka agar lebih terbiasa.</w:t>
            </w:r>
          </w:p>
        </w:tc>
      </w:tr>
      <w:tr w:rsidR="000B58B3" w:rsidRPr="008F5997" w14:paraId="6B89EDDD" w14:textId="77777777" w:rsidTr="00290651">
        <w:tc>
          <w:tcPr>
            <w:tcW w:w="704" w:type="dxa"/>
          </w:tcPr>
          <w:p w14:paraId="07EBC62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7B1CCD6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1B0009F0"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pa saja sih pak kekurangan dan kelebihan yang Bapak rasakan setlah menerapkan model pembelajaran berbasis proyek khususnya dalam bidanng keterampilan berbicara siswa? Dan bapak sendiri lebih condong kemana apakah lebih banyak manfaatnya atau kekurangannya?</w:t>
            </w:r>
          </w:p>
        </w:tc>
      </w:tr>
      <w:tr w:rsidR="000B58B3" w:rsidRPr="008F5997" w14:paraId="63170169" w14:textId="77777777" w:rsidTr="00290651">
        <w:tc>
          <w:tcPr>
            <w:tcW w:w="704" w:type="dxa"/>
          </w:tcPr>
          <w:p w14:paraId="25772189"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664E4E1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6517F4CB"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Lebih banyak manfaatnya sih ya, seperti karena diaadakannya suatu proyek gitu siswa jadi lebih semnagat belajarnaya karean inikan bersifat praktik dan diberi kebabasan saat berdiskusi satu sama lain gitu ya, beda lagi kalau dikelas siswa hanya diberi materi saja apalagi ini bahasa Inggris kebanyakan siswa akan merasa bosan saat didalam kelas.</w:t>
            </w:r>
          </w:p>
        </w:tc>
      </w:tr>
      <w:tr w:rsidR="000B58B3" w:rsidRPr="008F5997" w14:paraId="078FE381" w14:textId="77777777" w:rsidTr="00290651">
        <w:tc>
          <w:tcPr>
            <w:tcW w:w="704" w:type="dxa"/>
          </w:tcPr>
          <w:p w14:paraId="049E080B"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R</w:t>
            </w:r>
          </w:p>
        </w:tc>
        <w:tc>
          <w:tcPr>
            <w:tcW w:w="284" w:type="dxa"/>
          </w:tcPr>
          <w:p w14:paraId="3DA73AE1"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538A9C02"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Ya terakhir pak umpan balik apa yang bapak terima dari siswa mengenai pengalaman mereka dalam pembelajaran berbasis proyek khususnya pada bidang speaking skill?</w:t>
            </w:r>
          </w:p>
        </w:tc>
      </w:tr>
      <w:tr w:rsidR="000B58B3" w:rsidRPr="008F5997" w14:paraId="3715AF78" w14:textId="77777777" w:rsidTr="00290651">
        <w:tc>
          <w:tcPr>
            <w:tcW w:w="704" w:type="dxa"/>
          </w:tcPr>
          <w:p w14:paraId="3617791F"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AN</w:t>
            </w:r>
          </w:p>
        </w:tc>
        <w:tc>
          <w:tcPr>
            <w:tcW w:w="284" w:type="dxa"/>
          </w:tcPr>
          <w:p w14:paraId="3D8E690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w:t>
            </w:r>
          </w:p>
        </w:tc>
        <w:tc>
          <w:tcPr>
            <w:tcW w:w="6939" w:type="dxa"/>
          </w:tcPr>
          <w:p w14:paraId="1B5F6E43" w14:textId="77777777" w:rsidR="000B58B3" w:rsidRPr="008F5997" w:rsidRDefault="000B58B3" w:rsidP="0094234A">
            <w:pPr>
              <w:spacing w:line="360" w:lineRule="auto"/>
              <w:jc w:val="both"/>
              <w:rPr>
                <w:rFonts w:ascii="Times New Roman" w:hAnsi="Times New Roman" w:cs="Times New Roman"/>
                <w:sz w:val="24"/>
                <w:szCs w:val="24"/>
                <w:lang w:val="id-ID"/>
              </w:rPr>
            </w:pPr>
            <w:r w:rsidRPr="008F5997">
              <w:rPr>
                <w:rFonts w:ascii="Times New Roman" w:hAnsi="Times New Roman" w:cs="Times New Roman"/>
                <w:sz w:val="24"/>
                <w:szCs w:val="24"/>
                <w:lang w:val="id-ID"/>
              </w:rPr>
              <w:t>Umpan baliknya itu adalah kita jadi lebiih bisa mempersiapkan pembelajaran yang tingkat levelnya lebih tinggi. Dan ada kepuasaan tersendiri gitu bapak sebagai guru terlibat dalam proses berkembangnya keterampilan anak-anak.</w:t>
            </w:r>
          </w:p>
        </w:tc>
      </w:tr>
    </w:tbl>
    <w:p w14:paraId="5D9B0B50" w14:textId="59E167AD" w:rsidR="000B58B3" w:rsidRPr="008F5997" w:rsidRDefault="000B58B3" w:rsidP="0094234A">
      <w:pPr>
        <w:spacing w:line="360" w:lineRule="auto"/>
        <w:jc w:val="both"/>
        <w:rPr>
          <w:rFonts w:ascii="Times New Roman" w:hAnsi="Times New Roman" w:cs="Times New Roman"/>
          <w:sz w:val="24"/>
          <w:szCs w:val="24"/>
          <w:lang w:val="id-ID"/>
        </w:rPr>
      </w:pPr>
    </w:p>
    <w:p w14:paraId="3561A60C" w14:textId="77777777" w:rsidR="00D12896" w:rsidRPr="008F5997" w:rsidRDefault="00D12896" w:rsidP="0094234A">
      <w:pPr>
        <w:spacing w:line="360" w:lineRule="auto"/>
        <w:jc w:val="both"/>
        <w:rPr>
          <w:rFonts w:ascii="Times New Roman" w:hAnsi="Times New Roman" w:cs="Times New Roman"/>
          <w:szCs w:val="24"/>
          <w:lang w:val="id-ID"/>
        </w:rPr>
      </w:pPr>
    </w:p>
    <w:p w14:paraId="5581B9D8" w14:textId="77777777" w:rsidR="00621DB8" w:rsidRPr="008F5997" w:rsidRDefault="00AE5528" w:rsidP="00BF127F">
      <w:pPr>
        <w:pStyle w:val="Heading2"/>
        <w:rPr>
          <w:rFonts w:cs="Times New Roman"/>
          <w:lang w:val="id-ID"/>
        </w:rPr>
      </w:pPr>
      <w:r w:rsidRPr="008F5997">
        <w:rPr>
          <w:rFonts w:cs="Times New Roman"/>
          <w:lang w:val="id-ID"/>
        </w:rPr>
        <w:br w:type="page"/>
      </w:r>
      <w:bookmarkStart w:id="69" w:name="_Toc182562349"/>
      <w:r w:rsidR="003266CE" w:rsidRPr="008F5997">
        <w:rPr>
          <w:rFonts w:cs="Times New Roman"/>
          <w:lang w:val="id-ID"/>
        </w:rPr>
        <w:lastRenderedPageBreak/>
        <w:t>APPENDI</w:t>
      </w:r>
      <w:r w:rsidR="00494C81" w:rsidRPr="008F5997">
        <w:rPr>
          <w:rFonts w:cs="Times New Roman"/>
          <w:lang w:val="id-ID"/>
        </w:rPr>
        <w:t>X</w:t>
      </w:r>
      <w:r w:rsidR="003266CE" w:rsidRPr="008F5997">
        <w:rPr>
          <w:rFonts w:cs="Times New Roman"/>
          <w:lang w:val="id-ID"/>
        </w:rPr>
        <w:t xml:space="preserve"> </w:t>
      </w:r>
      <w:r w:rsidR="008023B8" w:rsidRPr="008F5997">
        <w:rPr>
          <w:rFonts w:cs="Times New Roman"/>
          <w:lang w:val="id-ID"/>
        </w:rPr>
        <w:t>III</w:t>
      </w:r>
      <w:r w:rsidR="00621DB8" w:rsidRPr="008F5997">
        <w:rPr>
          <w:rFonts w:cs="Times New Roman"/>
          <w:lang w:val="id-ID"/>
        </w:rPr>
        <w:t>: DOCUMENTATION</w:t>
      </w:r>
      <w:bookmarkEnd w:id="69"/>
    </w:p>
    <w:p w14:paraId="0EB10DDE" w14:textId="77777777" w:rsidR="003D676F" w:rsidRPr="008F5997" w:rsidRDefault="003D676F" w:rsidP="0094234A">
      <w:pPr>
        <w:spacing w:line="360" w:lineRule="auto"/>
        <w:rPr>
          <w:rFonts w:ascii="Times New Roman" w:hAnsi="Times New Roman" w:cs="Times New Roman"/>
          <w:lang w:val="id-ID"/>
        </w:rPr>
      </w:pPr>
    </w:p>
    <w:p w14:paraId="2239340F" w14:textId="0F64C1ED" w:rsidR="00800C4E" w:rsidRPr="008F5997" w:rsidRDefault="00800C4E" w:rsidP="0094234A">
      <w:pPr>
        <w:spacing w:line="360" w:lineRule="auto"/>
        <w:rPr>
          <w:rFonts w:ascii="Times New Roman" w:hAnsi="Times New Roman" w:cs="Times New Roman"/>
          <w:lang w:val="id-ID"/>
        </w:rPr>
      </w:pPr>
      <w:r w:rsidRPr="008F5997">
        <w:rPr>
          <w:rFonts w:ascii="Times New Roman" w:hAnsi="Times New Roman" w:cs="Times New Roman"/>
          <w:noProof/>
          <w:lang w:val="en-US"/>
        </w:rPr>
        <w:drawing>
          <wp:inline distT="0" distB="0" distL="0" distR="0" wp14:anchorId="27705ADF" wp14:editId="3125A572">
            <wp:extent cx="4658070" cy="3493699"/>
            <wp:effectExtent l="0" t="0" r="0" b="0"/>
            <wp:docPr id="1360807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07661" name="Picture 136080766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65023" cy="3498914"/>
                    </a:xfrm>
                    <a:prstGeom prst="rect">
                      <a:avLst/>
                    </a:prstGeom>
                  </pic:spPr>
                </pic:pic>
              </a:graphicData>
            </a:graphic>
          </wp:inline>
        </w:drawing>
      </w:r>
    </w:p>
    <w:p w14:paraId="05A38A2F" w14:textId="6CC37074" w:rsidR="00D174B0" w:rsidRPr="008F5997" w:rsidRDefault="00D174B0" w:rsidP="00D72D7E">
      <w:pPr>
        <w:rPr>
          <w:rFonts w:ascii="Times New Roman" w:hAnsi="Times New Roman" w:cs="Times New Roman"/>
          <w:lang w:val="id-ID"/>
        </w:rPr>
      </w:pPr>
    </w:p>
    <w:p w14:paraId="7A987BAB" w14:textId="4E96C73F" w:rsidR="00800C4E" w:rsidRPr="008F5997" w:rsidRDefault="00800C4E" w:rsidP="0094234A">
      <w:pPr>
        <w:spacing w:line="360" w:lineRule="auto"/>
        <w:rPr>
          <w:rFonts w:ascii="Times New Roman" w:hAnsi="Times New Roman" w:cs="Times New Roman"/>
          <w:lang w:val="id-ID"/>
        </w:rPr>
      </w:pPr>
      <w:r w:rsidRPr="008F5997">
        <w:rPr>
          <w:rFonts w:ascii="Times New Roman" w:hAnsi="Times New Roman" w:cs="Times New Roman"/>
          <w:noProof/>
          <w:lang w:val="en-US"/>
        </w:rPr>
        <w:drawing>
          <wp:inline distT="0" distB="0" distL="0" distR="0" wp14:anchorId="09668A91" wp14:editId="32997316">
            <wp:extent cx="4658068" cy="3493698"/>
            <wp:effectExtent l="0" t="0" r="0" b="0"/>
            <wp:docPr id="1567596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596998" name="Picture 156759699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64181" cy="3498283"/>
                    </a:xfrm>
                    <a:prstGeom prst="rect">
                      <a:avLst/>
                    </a:prstGeom>
                  </pic:spPr>
                </pic:pic>
              </a:graphicData>
            </a:graphic>
          </wp:inline>
        </w:drawing>
      </w:r>
    </w:p>
    <w:p w14:paraId="4B7C1E86" w14:textId="77ED745B" w:rsidR="00F90A4C" w:rsidRPr="008F5997" w:rsidRDefault="00F90A4C">
      <w:pPr>
        <w:rPr>
          <w:rFonts w:ascii="Times New Roman" w:hAnsi="Times New Roman" w:cs="Times New Roman"/>
          <w:sz w:val="24"/>
          <w:szCs w:val="24"/>
          <w:lang w:val="id-ID"/>
        </w:rPr>
      </w:pPr>
      <w:r w:rsidRPr="008F5997">
        <w:rPr>
          <w:rFonts w:ascii="Times New Roman" w:hAnsi="Times New Roman" w:cs="Times New Roman"/>
          <w:sz w:val="24"/>
          <w:szCs w:val="24"/>
          <w:lang w:val="id-ID"/>
        </w:rPr>
        <w:br w:type="page"/>
      </w:r>
    </w:p>
    <w:p w14:paraId="6B95C47C" w14:textId="2849761A" w:rsidR="00931BF8" w:rsidRPr="008F5997" w:rsidRDefault="00D72D7E" w:rsidP="00BF127F">
      <w:pPr>
        <w:pStyle w:val="Heading2"/>
        <w:rPr>
          <w:rFonts w:cs="Times New Roman"/>
        </w:rPr>
      </w:pPr>
      <w:bookmarkStart w:id="70" w:name="_Toc182562350"/>
      <w:r w:rsidRPr="008F5997">
        <w:rPr>
          <w:rFonts w:cs="Times New Roman"/>
        </w:rPr>
        <w:lastRenderedPageBreak/>
        <w:t>APPENDIX IV: CIRRICULUM VITAE</w:t>
      </w:r>
      <w:bookmarkEnd w:id="70"/>
    </w:p>
    <w:p w14:paraId="3163FD4D" w14:textId="3B881B57" w:rsidR="00D276F1" w:rsidRPr="008F5997" w:rsidRDefault="00700C04" w:rsidP="00D276F1">
      <w:pPr>
        <w:rPr>
          <w:rFonts w:ascii="Times New Roman" w:hAnsi="Times New Roman" w:cs="Times New Roman"/>
        </w:rPr>
      </w:pPr>
      <w:r w:rsidRPr="008F5997">
        <w:rPr>
          <w:rFonts w:ascii="Times New Roman" w:hAnsi="Times New Roman" w:cs="Times New Roman"/>
          <w:noProof/>
          <w:lang w:val="en-US"/>
        </w:rPr>
        <w:drawing>
          <wp:anchor distT="0" distB="0" distL="114300" distR="114300" simplePos="0" relativeHeight="251658240" behindDoc="0" locked="0" layoutInCell="1" allowOverlap="1" wp14:anchorId="3D9458CD" wp14:editId="27137EC7">
            <wp:simplePos x="0" y="0"/>
            <wp:positionH relativeFrom="margin">
              <wp:align>left</wp:align>
            </wp:positionH>
            <wp:positionV relativeFrom="paragraph">
              <wp:posOffset>286385</wp:posOffset>
            </wp:positionV>
            <wp:extent cx="1621790" cy="2162810"/>
            <wp:effectExtent l="0" t="0" r="0" b="8890"/>
            <wp:wrapSquare wrapText="bothSides"/>
            <wp:docPr id="409160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160445" name="Picture 40916044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621790" cy="2162810"/>
                    </a:xfrm>
                    <a:prstGeom prst="rect">
                      <a:avLst/>
                    </a:prstGeom>
                  </pic:spPr>
                </pic:pic>
              </a:graphicData>
            </a:graphic>
            <wp14:sizeRelH relativeFrom="margin">
              <wp14:pctWidth>0</wp14:pctWidth>
            </wp14:sizeRelH>
            <wp14:sizeRelV relativeFrom="margin">
              <wp14:pctHeight>0</wp14:pctHeight>
            </wp14:sizeRelV>
          </wp:anchor>
        </w:drawing>
      </w:r>
    </w:p>
    <w:p w14:paraId="61F8E23E" w14:textId="77777777" w:rsidR="007829C5" w:rsidRPr="008F5997" w:rsidRDefault="00DA19D5" w:rsidP="00DA19D5">
      <w:pPr>
        <w:jc w:val="both"/>
        <w:rPr>
          <w:rFonts w:ascii="Times New Roman" w:hAnsi="Times New Roman" w:cs="Times New Roman"/>
        </w:rPr>
      </w:pPr>
      <w:r w:rsidRPr="008F5997">
        <w:rPr>
          <w:rFonts w:ascii="Times New Roman" w:hAnsi="Times New Roman" w:cs="Times New Roman"/>
        </w:rPr>
        <w:t>The author of this thesis is Salma Jihan Padila. A woman who was born in Garut but grew up in Bandung for 17 years and chose to return to live in her hometown of Garut until now, born on October 21, 2001. The 4th child of 5 siblings, is the baby of Mrs. Siti Rohimah. The author received her first education at MI AL-Barokah Bandung (2007-2013), then continued to MTs AL-Islam Bandung (2014-2017). Three years later the author completed his education at SMK Muhammadiyah Garut (2018-2020). In 2020 the author was enrolled in one of the universities in Garut with a major in English Education at the Indonesian Institute of Education (IPI) Garut.</w:t>
      </w:r>
      <w:r w:rsidR="00700C04" w:rsidRPr="008F5997">
        <w:rPr>
          <w:rFonts w:ascii="Times New Roman" w:hAnsi="Times New Roman" w:cs="Times New Roman"/>
        </w:rPr>
        <w:t xml:space="preserve"> </w:t>
      </w:r>
    </w:p>
    <w:p w14:paraId="74A49AFA" w14:textId="6806E015" w:rsidR="00D72D7E" w:rsidRPr="008F5997" w:rsidRDefault="007829C5" w:rsidP="00DA19D5">
      <w:pPr>
        <w:jc w:val="both"/>
        <w:rPr>
          <w:rFonts w:ascii="Times New Roman" w:hAnsi="Times New Roman" w:cs="Times New Roman"/>
        </w:rPr>
      </w:pPr>
      <w:r w:rsidRPr="008F5997">
        <w:rPr>
          <w:rFonts w:ascii="Times New Roman" w:hAnsi="Times New Roman" w:cs="Times New Roman"/>
        </w:rPr>
        <w:t>The author also participates in several internal and external campus organizations. In the internal campus organization, the author plays an active role in HIMADIKSARIS (</w:t>
      </w:r>
      <w:r w:rsidR="009B0DFE" w:rsidRPr="008F5997">
        <w:rPr>
          <w:rFonts w:ascii="Times New Roman" w:hAnsi="Times New Roman" w:cs="Times New Roman"/>
        </w:rPr>
        <w:t>Himpunan Mahasiswa Pnedidikan Bahasa Inggris</w:t>
      </w:r>
      <w:r w:rsidRPr="008F5997">
        <w:rPr>
          <w:rFonts w:ascii="Times New Roman" w:hAnsi="Times New Roman" w:cs="Times New Roman"/>
        </w:rPr>
        <w:t>) and has also been active in the autonomous organization on campus, namely RWM (Racana Wiyata Mandala). The external organization that the author participated in was IPM (</w:t>
      </w:r>
      <w:r w:rsidR="009B0DFE" w:rsidRPr="008F5997">
        <w:rPr>
          <w:rFonts w:ascii="Times New Roman" w:hAnsi="Times New Roman" w:cs="Times New Roman"/>
        </w:rPr>
        <w:t xml:space="preserve">Ikatan Pelajar </w:t>
      </w:r>
      <w:r w:rsidRPr="008F5997">
        <w:rPr>
          <w:rFonts w:ascii="Times New Roman" w:hAnsi="Times New Roman" w:cs="Times New Roman"/>
        </w:rPr>
        <w:t>Muhammadiyah).</w:t>
      </w:r>
    </w:p>
    <w:p w14:paraId="7BDA7084" w14:textId="565A8416" w:rsidR="0081123B" w:rsidRDefault="00736550" w:rsidP="00DA19D5">
      <w:pPr>
        <w:jc w:val="both"/>
        <w:rPr>
          <w:rFonts w:ascii="Times New Roman" w:hAnsi="Times New Roman" w:cs="Times New Roman"/>
        </w:rPr>
      </w:pPr>
      <w:r w:rsidRPr="008F5997">
        <w:rPr>
          <w:rFonts w:ascii="Times New Roman" w:hAnsi="Times New Roman" w:cs="Times New Roman"/>
        </w:rPr>
        <w:t>Thanks to the guidance and help of Allah SWT, your efforts and prayers in undergoing academic activities at the Indonesian Institute of Education (IPI) Garut, Alhamdulillah the author can complete the final project with a thesis entitled: “</w:t>
      </w:r>
      <w:r w:rsidR="003B7D17" w:rsidRPr="008F5997">
        <w:rPr>
          <w:rFonts w:ascii="Times New Roman" w:hAnsi="Times New Roman" w:cs="Times New Roman"/>
        </w:rPr>
        <w:t>Teachers' Perception of Project Based Learning (Pjbl) Model in Emancipated Curriculum to Improve Senior High School's Students Speaking Skill</w:t>
      </w:r>
      <w:r w:rsidRPr="008F5997">
        <w:rPr>
          <w:rFonts w:ascii="Times New Roman" w:hAnsi="Times New Roman" w:cs="Times New Roman"/>
        </w:rPr>
        <w:t>”.</w:t>
      </w:r>
    </w:p>
    <w:p w14:paraId="46E567C7" w14:textId="77777777" w:rsidR="00BE532C" w:rsidRDefault="00BE532C" w:rsidP="00DA19D5">
      <w:pPr>
        <w:jc w:val="both"/>
        <w:rPr>
          <w:rFonts w:ascii="Times New Roman" w:hAnsi="Times New Roman" w:cs="Times New Roman"/>
        </w:rPr>
      </w:pPr>
    </w:p>
    <w:p w14:paraId="69CB17CE" w14:textId="77777777" w:rsidR="00BE532C" w:rsidRDefault="00BE532C" w:rsidP="00DA19D5">
      <w:pPr>
        <w:jc w:val="both"/>
        <w:rPr>
          <w:rFonts w:ascii="Times New Roman" w:hAnsi="Times New Roman" w:cs="Times New Roman"/>
        </w:rPr>
      </w:pPr>
    </w:p>
    <w:p w14:paraId="2F5D23DC" w14:textId="77777777" w:rsidR="00BE532C" w:rsidRDefault="00BE532C" w:rsidP="00DA19D5">
      <w:pPr>
        <w:jc w:val="both"/>
        <w:rPr>
          <w:rFonts w:ascii="Times New Roman" w:hAnsi="Times New Roman" w:cs="Times New Roman"/>
        </w:rPr>
      </w:pPr>
    </w:p>
    <w:p w14:paraId="23358996" w14:textId="77777777" w:rsidR="00BE532C" w:rsidRDefault="00BE532C" w:rsidP="00DA19D5">
      <w:pPr>
        <w:jc w:val="both"/>
        <w:rPr>
          <w:rFonts w:ascii="Times New Roman" w:hAnsi="Times New Roman" w:cs="Times New Roman"/>
        </w:rPr>
      </w:pPr>
    </w:p>
    <w:p w14:paraId="57EC1117" w14:textId="77777777" w:rsidR="00BE532C" w:rsidRDefault="00BE532C" w:rsidP="00DA19D5">
      <w:pPr>
        <w:jc w:val="both"/>
        <w:rPr>
          <w:rFonts w:ascii="Times New Roman" w:hAnsi="Times New Roman" w:cs="Times New Roman"/>
        </w:rPr>
      </w:pPr>
    </w:p>
    <w:p w14:paraId="165871C8" w14:textId="77777777" w:rsidR="00BE532C" w:rsidRDefault="00BE532C" w:rsidP="00DA19D5">
      <w:pPr>
        <w:jc w:val="both"/>
        <w:rPr>
          <w:rFonts w:ascii="Times New Roman" w:hAnsi="Times New Roman" w:cs="Times New Roman"/>
        </w:rPr>
      </w:pPr>
    </w:p>
    <w:p w14:paraId="5A11B1A3" w14:textId="77777777" w:rsidR="00BE532C" w:rsidRDefault="00BE532C" w:rsidP="00DA19D5">
      <w:pPr>
        <w:jc w:val="both"/>
        <w:rPr>
          <w:rFonts w:ascii="Times New Roman" w:hAnsi="Times New Roman" w:cs="Times New Roman"/>
        </w:rPr>
      </w:pPr>
    </w:p>
    <w:p w14:paraId="73D8ABF4" w14:textId="77777777" w:rsidR="00BE532C" w:rsidRDefault="00BE532C" w:rsidP="00DA19D5">
      <w:pPr>
        <w:jc w:val="both"/>
        <w:rPr>
          <w:rFonts w:ascii="Times New Roman" w:hAnsi="Times New Roman" w:cs="Times New Roman"/>
        </w:rPr>
      </w:pPr>
    </w:p>
    <w:p w14:paraId="5A49A580" w14:textId="77777777" w:rsidR="00BE532C" w:rsidRDefault="00BE532C" w:rsidP="00DA19D5">
      <w:pPr>
        <w:jc w:val="both"/>
        <w:rPr>
          <w:rFonts w:ascii="Times New Roman" w:hAnsi="Times New Roman" w:cs="Times New Roman"/>
        </w:rPr>
      </w:pPr>
    </w:p>
    <w:p w14:paraId="565F1510" w14:textId="77777777" w:rsidR="00BE532C" w:rsidRDefault="00BE532C" w:rsidP="00DA19D5">
      <w:pPr>
        <w:jc w:val="both"/>
        <w:rPr>
          <w:rFonts w:ascii="Times New Roman" w:hAnsi="Times New Roman" w:cs="Times New Roman"/>
        </w:rPr>
      </w:pPr>
    </w:p>
    <w:p w14:paraId="18B7E06E" w14:textId="77777777" w:rsidR="00BE532C" w:rsidRDefault="00BE532C" w:rsidP="00DA19D5">
      <w:pPr>
        <w:jc w:val="both"/>
        <w:rPr>
          <w:rFonts w:ascii="Times New Roman" w:hAnsi="Times New Roman" w:cs="Times New Roman"/>
        </w:rPr>
      </w:pPr>
    </w:p>
    <w:p w14:paraId="612998BA" w14:textId="77777777" w:rsidR="00BE532C" w:rsidRDefault="00BE532C" w:rsidP="00DA19D5">
      <w:pPr>
        <w:jc w:val="both"/>
        <w:rPr>
          <w:rFonts w:ascii="Times New Roman" w:hAnsi="Times New Roman" w:cs="Times New Roman"/>
        </w:rPr>
      </w:pPr>
    </w:p>
    <w:p w14:paraId="13D4FD53" w14:textId="77777777" w:rsidR="00BE532C" w:rsidRDefault="00BE532C" w:rsidP="00DA19D5">
      <w:pPr>
        <w:jc w:val="both"/>
        <w:rPr>
          <w:rFonts w:ascii="Times New Roman" w:hAnsi="Times New Roman" w:cs="Times New Roman"/>
        </w:rPr>
      </w:pPr>
    </w:p>
    <w:p w14:paraId="6D072640" w14:textId="5E16DFD1" w:rsidR="00BE532C" w:rsidRDefault="00BE532C" w:rsidP="00DA19D5">
      <w:pPr>
        <w:jc w:val="both"/>
        <w:rPr>
          <w:rFonts w:ascii="Times New Roman" w:hAnsi="Times New Roman" w:cs="Times New Roman"/>
        </w:rPr>
      </w:pPr>
      <w:r>
        <w:rPr>
          <w:rFonts w:ascii="Times New Roman" w:hAnsi="Times New Roman" w:cs="Times New Roman"/>
          <w:noProof/>
          <w:lang w:val="en-US"/>
        </w:rPr>
        <w:lastRenderedPageBreak/>
        <mc:AlternateContent>
          <mc:Choice Requires="wps">
            <w:drawing>
              <wp:anchor distT="0" distB="0" distL="114300" distR="114300" simplePos="0" relativeHeight="251663360" behindDoc="0" locked="0" layoutInCell="1" allowOverlap="1" wp14:anchorId="2E954E03" wp14:editId="6704D9CB">
                <wp:simplePos x="0" y="0"/>
                <wp:positionH relativeFrom="column">
                  <wp:posOffset>4488672</wp:posOffset>
                </wp:positionH>
                <wp:positionV relativeFrom="paragraph">
                  <wp:posOffset>-814664</wp:posOffset>
                </wp:positionV>
                <wp:extent cx="943896" cy="884903"/>
                <wp:effectExtent l="0" t="0" r="8890" b="0"/>
                <wp:wrapNone/>
                <wp:docPr id="6" name="Rectangle 6"/>
                <wp:cNvGraphicFramePr/>
                <a:graphic xmlns:a="http://schemas.openxmlformats.org/drawingml/2006/main">
                  <a:graphicData uri="http://schemas.microsoft.com/office/word/2010/wordprocessingShape">
                    <wps:wsp>
                      <wps:cNvSpPr/>
                      <wps:spPr>
                        <a:xfrm>
                          <a:off x="0" y="0"/>
                          <a:ext cx="943896" cy="884903"/>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margin-left:353.45pt;margin-top:-64.15pt;width:74.3pt;height:69.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" fillcolor="white [3201]" stroked="f" strokeweight="1pt"/>
            </w:pict>
          </mc:Fallback>
        </mc:AlternateContent>
      </w:r>
    </w:p>
    <w:p w14:paraId="50AA1D56" w14:textId="77777777" w:rsidR="00BE532C" w:rsidRDefault="00BE532C" w:rsidP="00DA19D5">
      <w:pPr>
        <w:jc w:val="both"/>
        <w:rPr>
          <w:rFonts w:ascii="Times New Roman" w:hAnsi="Times New Roman" w:cs="Times New Roman"/>
        </w:rPr>
      </w:pPr>
    </w:p>
    <w:p w14:paraId="2934440F" w14:textId="77777777" w:rsidR="00BE532C" w:rsidRDefault="00BE532C" w:rsidP="00DA19D5">
      <w:pPr>
        <w:jc w:val="both"/>
        <w:rPr>
          <w:rFonts w:ascii="Times New Roman" w:hAnsi="Times New Roman" w:cs="Times New Roman"/>
        </w:rPr>
      </w:pPr>
    </w:p>
    <w:p w14:paraId="5523C8CB" w14:textId="77777777" w:rsidR="00BE532C" w:rsidRDefault="00BE532C" w:rsidP="00DA19D5">
      <w:pPr>
        <w:jc w:val="both"/>
        <w:rPr>
          <w:rFonts w:ascii="Times New Roman" w:hAnsi="Times New Roman" w:cs="Times New Roman"/>
        </w:rPr>
      </w:pPr>
    </w:p>
    <w:p w14:paraId="58DAE950" w14:textId="77777777" w:rsidR="00BE532C" w:rsidRDefault="00BE532C" w:rsidP="00DA19D5">
      <w:pPr>
        <w:jc w:val="both"/>
        <w:rPr>
          <w:rFonts w:ascii="Times New Roman" w:hAnsi="Times New Roman" w:cs="Times New Roman"/>
        </w:rPr>
      </w:pPr>
    </w:p>
    <w:p w14:paraId="61358C89" w14:textId="77777777" w:rsidR="00BE532C" w:rsidRDefault="00BE532C" w:rsidP="00DA19D5">
      <w:pPr>
        <w:jc w:val="both"/>
        <w:rPr>
          <w:rFonts w:ascii="Times New Roman" w:hAnsi="Times New Roman" w:cs="Times New Roman"/>
        </w:rPr>
      </w:pPr>
    </w:p>
    <w:p w14:paraId="5E5D41E1" w14:textId="77777777" w:rsidR="00BE532C" w:rsidRDefault="00BE532C" w:rsidP="00DA19D5">
      <w:pPr>
        <w:jc w:val="both"/>
        <w:rPr>
          <w:rFonts w:ascii="Times New Roman" w:hAnsi="Times New Roman" w:cs="Times New Roman"/>
        </w:rPr>
      </w:pPr>
    </w:p>
    <w:p w14:paraId="3AB533F9" w14:textId="77777777" w:rsidR="00BE532C" w:rsidRDefault="00BE532C" w:rsidP="00DA19D5">
      <w:pPr>
        <w:jc w:val="both"/>
        <w:rPr>
          <w:rFonts w:ascii="Times New Roman" w:hAnsi="Times New Roman" w:cs="Times New Roman"/>
        </w:rPr>
      </w:pPr>
    </w:p>
    <w:p w14:paraId="5497AC20" w14:textId="77777777" w:rsidR="00BE532C" w:rsidRDefault="00BE532C" w:rsidP="00DA19D5">
      <w:pPr>
        <w:jc w:val="both"/>
        <w:rPr>
          <w:rFonts w:ascii="Times New Roman" w:hAnsi="Times New Roman" w:cs="Times New Roman"/>
        </w:rPr>
      </w:pPr>
    </w:p>
    <w:p w14:paraId="5BC896FA" w14:textId="77777777" w:rsidR="00BE532C" w:rsidRDefault="00BE532C" w:rsidP="00DA19D5">
      <w:pPr>
        <w:jc w:val="both"/>
        <w:rPr>
          <w:rFonts w:ascii="Times New Roman" w:hAnsi="Times New Roman" w:cs="Times New Roman"/>
        </w:rPr>
      </w:pPr>
    </w:p>
    <w:p w14:paraId="59B32B34" w14:textId="77777777" w:rsidR="00BE532C" w:rsidRDefault="00BE532C" w:rsidP="00DA19D5">
      <w:pPr>
        <w:jc w:val="both"/>
        <w:rPr>
          <w:rFonts w:ascii="Times New Roman" w:hAnsi="Times New Roman" w:cs="Times New Roman"/>
        </w:rPr>
      </w:pPr>
    </w:p>
    <w:p w14:paraId="498D5317" w14:textId="77777777" w:rsidR="00BE532C" w:rsidRDefault="00BE532C" w:rsidP="00DA19D5">
      <w:pPr>
        <w:jc w:val="both"/>
        <w:rPr>
          <w:rFonts w:ascii="Times New Roman" w:hAnsi="Times New Roman" w:cs="Times New Roman"/>
        </w:rPr>
      </w:pPr>
    </w:p>
    <w:p w14:paraId="4DB97418" w14:textId="77777777" w:rsidR="00BE532C" w:rsidRDefault="00BE532C" w:rsidP="00DA19D5">
      <w:pPr>
        <w:jc w:val="both"/>
        <w:rPr>
          <w:rFonts w:ascii="Times New Roman" w:hAnsi="Times New Roman" w:cs="Times New Roman"/>
        </w:rPr>
      </w:pPr>
    </w:p>
    <w:p w14:paraId="465361EE" w14:textId="77777777" w:rsidR="00BE532C" w:rsidRDefault="00BE532C" w:rsidP="00DA19D5">
      <w:pPr>
        <w:jc w:val="both"/>
        <w:rPr>
          <w:rFonts w:ascii="Times New Roman" w:hAnsi="Times New Roman" w:cs="Times New Roman"/>
        </w:rPr>
      </w:pPr>
    </w:p>
    <w:p w14:paraId="07E0CAE5" w14:textId="55D46817" w:rsidR="00BE532C" w:rsidRPr="00BE532C" w:rsidRDefault="00BE532C" w:rsidP="00BE532C">
      <w:pPr>
        <w:jc w:val="center"/>
        <w:rPr>
          <w:rFonts w:ascii="Times New Roman" w:hAnsi="Times New Roman" w:cs="Times New Roman"/>
          <w:b/>
          <w:sz w:val="56"/>
        </w:rPr>
      </w:pPr>
      <w:r w:rsidRPr="00BE532C">
        <w:rPr>
          <w:rFonts w:ascii="Times New Roman" w:hAnsi="Times New Roman" w:cs="Times New Roman"/>
          <w:b/>
          <w:sz w:val="56"/>
        </w:rPr>
        <w:t>APPENDICES</w:t>
      </w:r>
    </w:p>
    <w:sectPr w:rsidR="00BE532C" w:rsidRPr="00BE532C" w:rsidSect="00B844AE">
      <w:headerReference w:type="default" r:id="rId48"/>
      <w:footerReference w:type="default" r:id="rId49"/>
      <w:pgSz w:w="11906" w:h="16838"/>
      <w:pgMar w:top="1701" w:right="1701" w:bottom="1701" w:left="2268" w:header="709" w:footer="709" w:gutter="0"/>
      <w:pgNumType w:start="4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2636F0" w14:textId="77777777" w:rsidR="00872C80" w:rsidRDefault="00872C80" w:rsidP="00045DE3">
      <w:pPr>
        <w:spacing w:after="0" w:line="240" w:lineRule="auto"/>
      </w:pPr>
      <w:r>
        <w:separator/>
      </w:r>
    </w:p>
  </w:endnote>
  <w:endnote w:type="continuationSeparator" w:id="0">
    <w:p w14:paraId="4D8E6720" w14:textId="77777777" w:rsidR="00872C80" w:rsidRDefault="00872C80" w:rsidP="00045DE3">
      <w:pPr>
        <w:spacing w:after="0" w:line="240" w:lineRule="auto"/>
      </w:pPr>
      <w:r>
        <w:continuationSeparator/>
      </w:r>
    </w:p>
  </w:endnote>
  <w:endnote w:type="continuationNotice" w:id="1">
    <w:p w14:paraId="72604E8D" w14:textId="77777777" w:rsidR="00872C80" w:rsidRDefault="00872C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694603"/>
      <w:docPartObj>
        <w:docPartGallery w:val="Page Numbers (Bottom of Page)"/>
        <w:docPartUnique/>
      </w:docPartObj>
    </w:sdtPr>
    <w:sdtEndPr>
      <w:rPr>
        <w:noProof/>
      </w:rPr>
    </w:sdtEndPr>
    <w:sdtContent>
      <w:p w14:paraId="1EC59057" w14:textId="102BFF95" w:rsidR="00B844AE" w:rsidRDefault="00B844AE">
        <w:pPr>
          <w:pStyle w:val="Footer"/>
          <w:jc w:val="center"/>
        </w:pPr>
        <w:r w:rsidRPr="00835B14">
          <w:rPr>
            <w:rFonts w:ascii="Times New Roman" w:hAnsi="Times New Roman" w:cs="Times New Roman"/>
            <w:sz w:val="24"/>
          </w:rPr>
          <w:fldChar w:fldCharType="begin"/>
        </w:r>
        <w:r w:rsidRPr="00835B14">
          <w:rPr>
            <w:rFonts w:ascii="Times New Roman" w:hAnsi="Times New Roman" w:cs="Times New Roman"/>
            <w:sz w:val="24"/>
          </w:rPr>
          <w:instrText xml:space="preserve"> PAGE   \* MERGEFORMAT </w:instrText>
        </w:r>
        <w:r w:rsidRPr="00835B14">
          <w:rPr>
            <w:rFonts w:ascii="Times New Roman" w:hAnsi="Times New Roman" w:cs="Times New Roman"/>
            <w:sz w:val="24"/>
          </w:rPr>
          <w:fldChar w:fldCharType="separate"/>
        </w:r>
        <w:r w:rsidR="00B63F2A">
          <w:rPr>
            <w:rFonts w:ascii="Times New Roman" w:hAnsi="Times New Roman" w:cs="Times New Roman"/>
            <w:noProof/>
            <w:sz w:val="24"/>
          </w:rPr>
          <w:t>iii</w:t>
        </w:r>
        <w:r w:rsidRPr="00835B14">
          <w:rPr>
            <w:rFonts w:ascii="Times New Roman" w:hAnsi="Times New Roman" w:cs="Times New Roman"/>
            <w:noProof/>
            <w:sz w:val="24"/>
          </w:rPr>
          <w:fldChar w:fldCharType="end"/>
        </w:r>
      </w:p>
    </w:sdtContent>
  </w:sdt>
  <w:p w14:paraId="5413A4FE" w14:textId="77777777" w:rsidR="00B844AE" w:rsidRDefault="00B844A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205877"/>
      <w:docPartObj>
        <w:docPartGallery w:val="Page Numbers (Bottom of Page)"/>
        <w:docPartUnique/>
      </w:docPartObj>
    </w:sdtPr>
    <w:sdtEndPr>
      <w:rPr>
        <w:rFonts w:ascii="Times New Roman" w:hAnsi="Times New Roman" w:cs="Times New Roman"/>
        <w:noProof/>
        <w:sz w:val="24"/>
      </w:rPr>
    </w:sdtEndPr>
    <w:sdtContent>
      <w:p w14:paraId="7A0288B7" w14:textId="1BF82740" w:rsidR="00B844AE" w:rsidRPr="00B844AE" w:rsidRDefault="00B844AE">
        <w:pPr>
          <w:pStyle w:val="Footer"/>
          <w:jc w:val="center"/>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34</w:t>
        </w:r>
        <w:r w:rsidRPr="00B844AE">
          <w:rPr>
            <w:rFonts w:ascii="Times New Roman" w:hAnsi="Times New Roman" w:cs="Times New Roman"/>
            <w:noProof/>
            <w:sz w:val="24"/>
          </w:rPr>
          <w:fldChar w:fldCharType="end"/>
        </w:r>
      </w:p>
    </w:sdtContent>
  </w:sdt>
  <w:p w14:paraId="4EA50E0A" w14:textId="77777777" w:rsidR="00B844AE" w:rsidRDefault="00B844A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2B8A3" w14:textId="77777777" w:rsidR="00B844AE" w:rsidRDefault="00B844AE">
    <w:pPr>
      <w:pStyle w:val="Footer"/>
      <w:jc w:val="center"/>
    </w:pPr>
  </w:p>
  <w:p w14:paraId="041219BD" w14:textId="77777777" w:rsidR="00B844AE" w:rsidRDefault="00B844A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422591"/>
      <w:docPartObj>
        <w:docPartGallery w:val="Page Numbers (Bottom of Page)"/>
        <w:docPartUnique/>
      </w:docPartObj>
    </w:sdtPr>
    <w:sdtEndPr>
      <w:rPr>
        <w:rFonts w:ascii="Times New Roman" w:hAnsi="Times New Roman" w:cs="Times New Roman"/>
        <w:noProof/>
        <w:sz w:val="24"/>
      </w:rPr>
    </w:sdtEndPr>
    <w:sdtContent>
      <w:p w14:paraId="2EAA49B2" w14:textId="2703FC0A" w:rsidR="00B844AE" w:rsidRPr="00B844AE" w:rsidRDefault="00B844AE">
        <w:pPr>
          <w:pStyle w:val="Footer"/>
          <w:jc w:val="center"/>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37</w:t>
        </w:r>
        <w:r w:rsidRPr="00B844AE">
          <w:rPr>
            <w:rFonts w:ascii="Times New Roman" w:hAnsi="Times New Roman" w:cs="Times New Roman"/>
            <w:noProof/>
            <w:sz w:val="24"/>
          </w:rPr>
          <w:fldChar w:fldCharType="end"/>
        </w:r>
      </w:p>
    </w:sdtContent>
  </w:sdt>
  <w:p w14:paraId="242FE12F" w14:textId="77777777" w:rsidR="00B844AE" w:rsidRDefault="00B844A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B130B" w14:textId="77777777" w:rsidR="00B844AE" w:rsidRDefault="00B844A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7493072"/>
      <w:docPartObj>
        <w:docPartGallery w:val="Page Numbers (Bottom of Page)"/>
        <w:docPartUnique/>
      </w:docPartObj>
    </w:sdtPr>
    <w:sdtEndPr>
      <w:rPr>
        <w:rFonts w:ascii="Times New Roman" w:hAnsi="Times New Roman" w:cs="Times New Roman"/>
        <w:noProof/>
        <w:sz w:val="24"/>
      </w:rPr>
    </w:sdtEndPr>
    <w:sdtContent>
      <w:p w14:paraId="0F9ED014" w14:textId="779E63C9" w:rsidR="00B844AE" w:rsidRPr="00B844AE" w:rsidRDefault="00B844AE">
        <w:pPr>
          <w:pStyle w:val="Footer"/>
          <w:jc w:val="center"/>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46</w:t>
        </w:r>
        <w:r w:rsidRPr="00B844AE">
          <w:rPr>
            <w:rFonts w:ascii="Times New Roman" w:hAnsi="Times New Roman" w:cs="Times New Roman"/>
            <w:noProof/>
            <w:sz w:val="24"/>
          </w:rPr>
          <w:fldChar w:fldCharType="end"/>
        </w:r>
      </w:p>
    </w:sdtContent>
  </w:sdt>
  <w:p w14:paraId="6AD64F73" w14:textId="77777777" w:rsidR="00B844AE" w:rsidRDefault="00B844A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9AE79" w14:textId="77777777" w:rsidR="00B844AE" w:rsidRDefault="00B844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4294929"/>
      <w:docPartObj>
        <w:docPartGallery w:val="Page Numbers (Bottom of Page)"/>
        <w:docPartUnique/>
      </w:docPartObj>
    </w:sdtPr>
    <w:sdtEndPr>
      <w:rPr>
        <w:rFonts w:ascii="Times New Roman" w:hAnsi="Times New Roman" w:cs="Times New Roman"/>
        <w:noProof/>
        <w:sz w:val="24"/>
      </w:rPr>
    </w:sdtEndPr>
    <w:sdtContent>
      <w:p w14:paraId="38F0D630" w14:textId="184E1803" w:rsidR="00B844AE" w:rsidRPr="00B844AE" w:rsidRDefault="00B844AE">
        <w:pPr>
          <w:pStyle w:val="Footer"/>
          <w:jc w:val="center"/>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1</w:t>
        </w:r>
        <w:r w:rsidRPr="00B844AE">
          <w:rPr>
            <w:rFonts w:ascii="Times New Roman" w:hAnsi="Times New Roman" w:cs="Times New Roman"/>
            <w:noProof/>
            <w:sz w:val="24"/>
          </w:rPr>
          <w:fldChar w:fldCharType="end"/>
        </w:r>
      </w:p>
    </w:sdtContent>
  </w:sdt>
  <w:p w14:paraId="551C812C" w14:textId="77777777" w:rsidR="00B844AE" w:rsidRDefault="00B844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AB0FA" w14:textId="19137FB6" w:rsidR="00B844AE" w:rsidRDefault="00B844AE">
    <w:pPr>
      <w:pStyle w:val="Footer"/>
      <w:jc w:val="center"/>
    </w:pPr>
  </w:p>
  <w:p w14:paraId="53042323" w14:textId="77777777" w:rsidR="00B844AE" w:rsidRDefault="00B844A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1239965"/>
      <w:docPartObj>
        <w:docPartGallery w:val="Page Numbers (Bottom of Page)"/>
        <w:docPartUnique/>
      </w:docPartObj>
    </w:sdtPr>
    <w:sdtEndPr>
      <w:rPr>
        <w:rFonts w:ascii="Times New Roman" w:hAnsi="Times New Roman" w:cs="Times New Roman"/>
        <w:noProof/>
        <w:sz w:val="24"/>
      </w:rPr>
    </w:sdtEndPr>
    <w:sdtContent>
      <w:p w14:paraId="468F6E49" w14:textId="55D68EE1" w:rsidR="00B844AE" w:rsidRPr="00B844AE" w:rsidRDefault="00B844AE">
        <w:pPr>
          <w:pStyle w:val="Footer"/>
          <w:jc w:val="center"/>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7</w:t>
        </w:r>
        <w:r w:rsidRPr="00B844AE">
          <w:rPr>
            <w:rFonts w:ascii="Times New Roman" w:hAnsi="Times New Roman" w:cs="Times New Roman"/>
            <w:noProof/>
            <w:sz w:val="24"/>
          </w:rPr>
          <w:fldChar w:fldCharType="end"/>
        </w:r>
      </w:p>
    </w:sdtContent>
  </w:sdt>
  <w:p w14:paraId="7AF1C32A" w14:textId="77777777" w:rsidR="00B844AE" w:rsidRDefault="00B844A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40BE3" w14:textId="4A026E61" w:rsidR="00B844AE" w:rsidRDefault="00B844AE">
    <w:pPr>
      <w:pStyle w:val="Footer"/>
      <w:jc w:val="center"/>
    </w:pPr>
  </w:p>
  <w:p w14:paraId="58D8E5EB" w14:textId="77777777" w:rsidR="00B844AE" w:rsidRDefault="00B844A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1382240"/>
      <w:docPartObj>
        <w:docPartGallery w:val="Page Numbers (Bottom of Page)"/>
        <w:docPartUnique/>
      </w:docPartObj>
    </w:sdtPr>
    <w:sdtEndPr>
      <w:rPr>
        <w:rFonts w:ascii="Times New Roman" w:hAnsi="Times New Roman" w:cs="Times New Roman"/>
        <w:noProof/>
        <w:sz w:val="24"/>
      </w:rPr>
    </w:sdtEndPr>
    <w:sdtContent>
      <w:p w14:paraId="04695F7C" w14:textId="3DEFBB23" w:rsidR="00B844AE" w:rsidRPr="00B844AE" w:rsidRDefault="00B844AE">
        <w:pPr>
          <w:pStyle w:val="Footer"/>
          <w:jc w:val="center"/>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22</w:t>
        </w:r>
        <w:r w:rsidRPr="00B844AE">
          <w:rPr>
            <w:rFonts w:ascii="Times New Roman" w:hAnsi="Times New Roman" w:cs="Times New Roman"/>
            <w:noProof/>
            <w:sz w:val="24"/>
          </w:rPr>
          <w:fldChar w:fldCharType="end"/>
        </w:r>
      </w:p>
    </w:sdtContent>
  </w:sdt>
  <w:p w14:paraId="7649BF7A" w14:textId="77777777" w:rsidR="00B844AE" w:rsidRDefault="00B844A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0D9FC" w14:textId="77777777" w:rsidR="00B844AE" w:rsidRDefault="00B844A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292368"/>
      <w:docPartObj>
        <w:docPartGallery w:val="Page Numbers (Bottom of Page)"/>
        <w:docPartUnique/>
      </w:docPartObj>
    </w:sdtPr>
    <w:sdtEndPr>
      <w:rPr>
        <w:noProof/>
      </w:rPr>
    </w:sdtEndPr>
    <w:sdtContent>
      <w:p w14:paraId="4046325B" w14:textId="7940A29B" w:rsidR="00B844AE" w:rsidRDefault="00B844AE">
        <w:pPr>
          <w:pStyle w:val="Footer"/>
          <w:jc w:val="cente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27</w:t>
        </w:r>
        <w:r w:rsidRPr="00B844AE">
          <w:rPr>
            <w:rFonts w:ascii="Times New Roman" w:hAnsi="Times New Roman" w:cs="Times New Roman"/>
            <w:noProof/>
            <w:sz w:val="24"/>
          </w:rPr>
          <w:fldChar w:fldCharType="end"/>
        </w:r>
      </w:p>
    </w:sdtContent>
  </w:sdt>
  <w:p w14:paraId="79FDBFA8" w14:textId="77777777" w:rsidR="00B844AE" w:rsidRDefault="00B844A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00B8F" w14:textId="77777777" w:rsidR="00B844AE" w:rsidRDefault="00B844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01877A" w14:textId="77777777" w:rsidR="00872C80" w:rsidRDefault="00872C80" w:rsidP="00045DE3">
      <w:pPr>
        <w:spacing w:after="0" w:line="240" w:lineRule="auto"/>
      </w:pPr>
      <w:r>
        <w:separator/>
      </w:r>
    </w:p>
  </w:footnote>
  <w:footnote w:type="continuationSeparator" w:id="0">
    <w:p w14:paraId="2B01676C" w14:textId="77777777" w:rsidR="00872C80" w:rsidRDefault="00872C80" w:rsidP="00045DE3">
      <w:pPr>
        <w:spacing w:after="0" w:line="240" w:lineRule="auto"/>
      </w:pPr>
      <w:r>
        <w:continuationSeparator/>
      </w:r>
    </w:p>
  </w:footnote>
  <w:footnote w:type="continuationNotice" w:id="1">
    <w:p w14:paraId="659BE22C" w14:textId="77777777" w:rsidR="00872C80" w:rsidRDefault="00872C8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EBA02" w14:textId="25E2F7DB" w:rsidR="00B844AE" w:rsidRDefault="00B844AE" w:rsidP="00FC78EE">
    <w:pPr>
      <w:pStyle w:val="Header"/>
      <w:tabs>
        <w:tab w:val="clear" w:pos="4513"/>
        <w:tab w:val="clear" w:pos="9026"/>
        <w:tab w:val="left" w:pos="1530"/>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1264884"/>
      <w:docPartObj>
        <w:docPartGallery w:val="Page Numbers (Top of Page)"/>
        <w:docPartUnique/>
      </w:docPartObj>
    </w:sdtPr>
    <w:sdtEndPr>
      <w:rPr>
        <w:rFonts w:ascii="Times New Roman" w:hAnsi="Times New Roman" w:cs="Times New Roman"/>
        <w:noProof/>
        <w:sz w:val="24"/>
      </w:rPr>
    </w:sdtEndPr>
    <w:sdtContent>
      <w:p w14:paraId="3666C7DD" w14:textId="5B82F334"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36</w:t>
        </w:r>
        <w:r w:rsidRPr="00B844AE">
          <w:rPr>
            <w:rFonts w:ascii="Times New Roman" w:hAnsi="Times New Roman" w:cs="Times New Roman"/>
            <w:noProof/>
            <w:sz w:val="24"/>
          </w:rPr>
          <w:fldChar w:fldCharType="end"/>
        </w:r>
      </w:p>
    </w:sdtContent>
  </w:sdt>
  <w:p w14:paraId="0E10F405" w14:textId="1DF83A05" w:rsidR="00B844AE" w:rsidRDefault="00B844AE" w:rsidP="00F224A4">
    <w:pPr>
      <w:pStyle w:val="Header"/>
      <w:tabs>
        <w:tab w:val="clear" w:pos="4513"/>
        <w:tab w:val="clear" w:pos="9026"/>
        <w:tab w:val="left" w:pos="1845"/>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575958"/>
      <w:docPartObj>
        <w:docPartGallery w:val="Page Numbers (Top of Page)"/>
        <w:docPartUnique/>
      </w:docPartObj>
    </w:sdtPr>
    <w:sdtEndPr>
      <w:rPr>
        <w:rFonts w:ascii="Times New Roman" w:hAnsi="Times New Roman" w:cs="Times New Roman"/>
        <w:noProof/>
        <w:sz w:val="24"/>
      </w:rPr>
    </w:sdtEndPr>
    <w:sdtContent>
      <w:p w14:paraId="12A98F02" w14:textId="627F2F33"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37</w:t>
        </w:r>
        <w:r w:rsidRPr="00B844AE">
          <w:rPr>
            <w:rFonts w:ascii="Times New Roman" w:hAnsi="Times New Roman" w:cs="Times New Roman"/>
            <w:noProof/>
            <w:sz w:val="24"/>
          </w:rPr>
          <w:fldChar w:fldCharType="end"/>
        </w:r>
      </w:p>
    </w:sdtContent>
  </w:sdt>
  <w:p w14:paraId="4329B202" w14:textId="77777777" w:rsidR="00B844AE" w:rsidRDefault="00B844AE" w:rsidP="00F224A4">
    <w:pPr>
      <w:pStyle w:val="Header"/>
      <w:tabs>
        <w:tab w:val="clear" w:pos="4513"/>
        <w:tab w:val="clear" w:pos="9026"/>
        <w:tab w:val="left" w:pos="1845"/>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1683212"/>
      <w:docPartObj>
        <w:docPartGallery w:val="Page Numbers (Top of Page)"/>
        <w:docPartUnique/>
      </w:docPartObj>
    </w:sdtPr>
    <w:sdtEndPr>
      <w:rPr>
        <w:rFonts w:ascii="Times New Roman" w:hAnsi="Times New Roman" w:cs="Times New Roman"/>
        <w:noProof/>
        <w:sz w:val="24"/>
      </w:rPr>
    </w:sdtEndPr>
    <w:sdtContent>
      <w:p w14:paraId="5A84C44B" w14:textId="5CAA5471"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45</w:t>
        </w:r>
        <w:r w:rsidRPr="00B844AE">
          <w:rPr>
            <w:rFonts w:ascii="Times New Roman" w:hAnsi="Times New Roman" w:cs="Times New Roman"/>
            <w:noProof/>
            <w:sz w:val="24"/>
          </w:rPr>
          <w:fldChar w:fldCharType="end"/>
        </w:r>
      </w:p>
    </w:sdtContent>
  </w:sdt>
  <w:p w14:paraId="2C1DA6EA" w14:textId="77777777" w:rsidR="00B844AE" w:rsidRDefault="00B844AE" w:rsidP="00F224A4">
    <w:pPr>
      <w:pStyle w:val="Header"/>
      <w:tabs>
        <w:tab w:val="clear" w:pos="4513"/>
        <w:tab w:val="clear" w:pos="9026"/>
        <w:tab w:val="left" w:pos="1845"/>
      </w:tabs>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D24AF" w14:textId="77777777" w:rsidR="00B844AE" w:rsidRDefault="00B844AE" w:rsidP="00F224A4">
    <w:pPr>
      <w:pStyle w:val="Header"/>
      <w:tabs>
        <w:tab w:val="clear" w:pos="4513"/>
        <w:tab w:val="clear" w:pos="9026"/>
        <w:tab w:val="left" w:pos="1845"/>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2048988"/>
      <w:docPartObj>
        <w:docPartGallery w:val="Page Numbers (Top of Page)"/>
        <w:docPartUnique/>
      </w:docPartObj>
    </w:sdtPr>
    <w:sdtEndPr>
      <w:rPr>
        <w:rFonts w:ascii="Times New Roman" w:hAnsi="Times New Roman" w:cs="Times New Roman"/>
        <w:noProof/>
        <w:sz w:val="24"/>
      </w:rPr>
    </w:sdtEndPr>
    <w:sdtContent>
      <w:p w14:paraId="0380B03A" w14:textId="2E385BBF"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68</w:t>
        </w:r>
        <w:r w:rsidRPr="00B844AE">
          <w:rPr>
            <w:rFonts w:ascii="Times New Roman" w:hAnsi="Times New Roman" w:cs="Times New Roman"/>
            <w:noProof/>
            <w:sz w:val="24"/>
          </w:rPr>
          <w:fldChar w:fldCharType="end"/>
        </w:r>
      </w:p>
    </w:sdtContent>
  </w:sdt>
  <w:p w14:paraId="62CB66AF" w14:textId="77777777" w:rsidR="00B844AE" w:rsidRPr="00B844AE" w:rsidRDefault="00B844AE" w:rsidP="00F224A4">
    <w:pPr>
      <w:pStyle w:val="Header"/>
      <w:tabs>
        <w:tab w:val="clear" w:pos="4513"/>
        <w:tab w:val="clear" w:pos="9026"/>
        <w:tab w:val="left" w:pos="1845"/>
      </w:tabs>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002934"/>
      <w:docPartObj>
        <w:docPartGallery w:val="Page Numbers (Top of Page)"/>
        <w:docPartUnique/>
      </w:docPartObj>
    </w:sdtPr>
    <w:sdtEndPr>
      <w:rPr>
        <w:rFonts w:ascii="Times New Roman" w:hAnsi="Times New Roman" w:cs="Times New Roman"/>
        <w:noProof/>
        <w:sz w:val="24"/>
      </w:rPr>
    </w:sdtEndPr>
    <w:sdtContent>
      <w:p w14:paraId="69493B23" w14:textId="6280CB2B"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6</w:t>
        </w:r>
        <w:r w:rsidRPr="00B844AE">
          <w:rPr>
            <w:rFonts w:ascii="Times New Roman" w:hAnsi="Times New Roman" w:cs="Times New Roman"/>
            <w:noProof/>
            <w:sz w:val="24"/>
          </w:rPr>
          <w:fldChar w:fldCharType="end"/>
        </w:r>
      </w:p>
    </w:sdtContent>
  </w:sdt>
  <w:p w14:paraId="4637E496" w14:textId="77777777" w:rsidR="00B844AE" w:rsidRDefault="00B844AE" w:rsidP="00FC78EE">
    <w:pPr>
      <w:pStyle w:val="Header"/>
      <w:tabs>
        <w:tab w:val="clear" w:pos="4513"/>
        <w:tab w:val="clear" w:pos="9026"/>
        <w:tab w:val="left" w:pos="153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61DF2" w14:textId="5727A43A" w:rsidR="00B844AE" w:rsidRDefault="00B844AE">
    <w:pPr>
      <w:pStyle w:val="Header"/>
      <w:jc w:val="right"/>
    </w:pPr>
  </w:p>
  <w:p w14:paraId="25995E8B" w14:textId="77777777" w:rsidR="00B844AE" w:rsidRDefault="00B844A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87640"/>
      <w:docPartObj>
        <w:docPartGallery w:val="Page Numbers (Top of Page)"/>
        <w:docPartUnique/>
      </w:docPartObj>
    </w:sdtPr>
    <w:sdtEndPr>
      <w:rPr>
        <w:rFonts w:ascii="Times New Roman" w:hAnsi="Times New Roman" w:cs="Times New Roman"/>
        <w:noProof/>
        <w:sz w:val="24"/>
      </w:rPr>
    </w:sdtEndPr>
    <w:sdtContent>
      <w:p w14:paraId="6B08709A" w14:textId="77777777"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21</w:t>
        </w:r>
        <w:r w:rsidRPr="00B844AE">
          <w:rPr>
            <w:rFonts w:ascii="Times New Roman" w:hAnsi="Times New Roman" w:cs="Times New Roman"/>
            <w:noProof/>
            <w:sz w:val="24"/>
          </w:rPr>
          <w:fldChar w:fldCharType="end"/>
        </w:r>
      </w:p>
    </w:sdtContent>
  </w:sdt>
  <w:p w14:paraId="3DD4A1AE" w14:textId="77777777" w:rsidR="00B844AE" w:rsidRDefault="00B844A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1F20B" w14:textId="77777777" w:rsidR="00B844AE" w:rsidRDefault="00B844A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0373969"/>
      <w:docPartObj>
        <w:docPartGallery w:val="Page Numbers (Top of Page)"/>
        <w:docPartUnique/>
      </w:docPartObj>
    </w:sdtPr>
    <w:sdtEndPr>
      <w:rPr>
        <w:rFonts w:ascii="Times New Roman" w:hAnsi="Times New Roman" w:cs="Times New Roman"/>
        <w:noProof/>
        <w:sz w:val="24"/>
      </w:rPr>
    </w:sdtEndPr>
    <w:sdtContent>
      <w:p w14:paraId="02348B74" w14:textId="2926EB05"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26</w:t>
        </w:r>
        <w:r w:rsidRPr="00B844AE">
          <w:rPr>
            <w:rFonts w:ascii="Times New Roman" w:hAnsi="Times New Roman" w:cs="Times New Roman"/>
            <w:noProof/>
            <w:sz w:val="24"/>
          </w:rPr>
          <w:fldChar w:fldCharType="end"/>
        </w:r>
      </w:p>
    </w:sdtContent>
  </w:sdt>
  <w:p w14:paraId="0BAE4E0F" w14:textId="77777777" w:rsidR="00B844AE" w:rsidRDefault="00B844A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D3AD8" w14:textId="77777777" w:rsidR="00B844AE" w:rsidRDefault="00B844A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275236"/>
      <w:docPartObj>
        <w:docPartGallery w:val="Page Numbers (Top of Page)"/>
        <w:docPartUnique/>
      </w:docPartObj>
    </w:sdtPr>
    <w:sdtEndPr>
      <w:rPr>
        <w:rFonts w:ascii="Times New Roman" w:hAnsi="Times New Roman" w:cs="Times New Roman"/>
        <w:noProof/>
        <w:sz w:val="24"/>
      </w:rPr>
    </w:sdtEndPr>
    <w:sdtContent>
      <w:p w14:paraId="75699354" w14:textId="0F81FDD1" w:rsidR="00B844AE" w:rsidRPr="00B844AE" w:rsidRDefault="00B844AE">
        <w:pPr>
          <w:pStyle w:val="Header"/>
          <w:jc w:val="right"/>
          <w:rPr>
            <w:rFonts w:ascii="Times New Roman" w:hAnsi="Times New Roman" w:cs="Times New Roman"/>
            <w:sz w:val="24"/>
          </w:rPr>
        </w:pPr>
        <w:r w:rsidRPr="00B844AE">
          <w:rPr>
            <w:rFonts w:ascii="Times New Roman" w:hAnsi="Times New Roman" w:cs="Times New Roman"/>
            <w:sz w:val="24"/>
          </w:rPr>
          <w:fldChar w:fldCharType="begin"/>
        </w:r>
        <w:r w:rsidRPr="00B844AE">
          <w:rPr>
            <w:rFonts w:ascii="Times New Roman" w:hAnsi="Times New Roman" w:cs="Times New Roman"/>
            <w:sz w:val="24"/>
          </w:rPr>
          <w:instrText xml:space="preserve"> PAGE   \* MERGEFORMAT </w:instrText>
        </w:r>
        <w:r w:rsidRPr="00B844AE">
          <w:rPr>
            <w:rFonts w:ascii="Times New Roman" w:hAnsi="Times New Roman" w:cs="Times New Roman"/>
            <w:sz w:val="24"/>
          </w:rPr>
          <w:fldChar w:fldCharType="separate"/>
        </w:r>
        <w:r w:rsidR="00B63F2A">
          <w:rPr>
            <w:rFonts w:ascii="Times New Roman" w:hAnsi="Times New Roman" w:cs="Times New Roman"/>
            <w:noProof/>
            <w:sz w:val="24"/>
          </w:rPr>
          <w:t>33</w:t>
        </w:r>
        <w:r w:rsidRPr="00B844AE">
          <w:rPr>
            <w:rFonts w:ascii="Times New Roman" w:hAnsi="Times New Roman" w:cs="Times New Roman"/>
            <w:noProof/>
            <w:sz w:val="24"/>
          </w:rPr>
          <w:fldChar w:fldCharType="end"/>
        </w:r>
      </w:p>
    </w:sdtContent>
  </w:sdt>
  <w:p w14:paraId="69591321" w14:textId="77777777" w:rsidR="00B844AE" w:rsidRDefault="00B844A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6213E" w14:textId="297FDC12" w:rsidR="00B844AE" w:rsidRDefault="00B844AE" w:rsidP="00F224A4">
    <w:pPr>
      <w:pStyle w:val="Header"/>
      <w:tabs>
        <w:tab w:val="clear" w:pos="4513"/>
        <w:tab w:val="clear" w:pos="9026"/>
        <w:tab w:val="left" w:pos="184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174DBD7"/>
    <w:multiLevelType w:val="singleLevel"/>
    <w:tmpl w:val="9174DBD7"/>
    <w:lvl w:ilvl="0">
      <w:start w:val="1"/>
      <w:numFmt w:val="lowerLetter"/>
      <w:lvlText w:val="%1."/>
      <w:lvlJc w:val="left"/>
      <w:pPr>
        <w:tabs>
          <w:tab w:val="left" w:pos="425"/>
        </w:tabs>
        <w:ind w:left="425" w:hanging="425"/>
      </w:pPr>
      <w:rPr>
        <w:rFonts w:hint="default"/>
      </w:rPr>
    </w:lvl>
  </w:abstractNum>
  <w:abstractNum w:abstractNumId="1">
    <w:nsid w:val="A13C967E"/>
    <w:multiLevelType w:val="multilevel"/>
    <w:tmpl w:val="A13C967E"/>
    <w:lvl w:ilvl="0">
      <w:start w:val="1"/>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
    <w:nsid w:val="F0AB6ECC"/>
    <w:multiLevelType w:val="singleLevel"/>
    <w:tmpl w:val="38090019"/>
    <w:lvl w:ilvl="0">
      <w:start w:val="1"/>
      <w:numFmt w:val="lowerLetter"/>
      <w:lvlText w:val="%1."/>
      <w:lvlJc w:val="left"/>
      <w:pPr>
        <w:ind w:left="780" w:hanging="360"/>
      </w:pPr>
      <w:rPr>
        <w:rFonts w:hint="default"/>
      </w:rPr>
    </w:lvl>
  </w:abstractNum>
  <w:abstractNum w:abstractNumId="3">
    <w:nsid w:val="09AA0252"/>
    <w:multiLevelType w:val="hybridMultilevel"/>
    <w:tmpl w:val="F2D47626"/>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nsid w:val="0A336731"/>
    <w:multiLevelType w:val="hybridMultilevel"/>
    <w:tmpl w:val="3050F8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B3D5912"/>
    <w:multiLevelType w:val="hybridMultilevel"/>
    <w:tmpl w:val="4DB22C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2E2C83"/>
    <w:multiLevelType w:val="hybridMultilevel"/>
    <w:tmpl w:val="E32C9742"/>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nsid w:val="17CD3652"/>
    <w:multiLevelType w:val="hybridMultilevel"/>
    <w:tmpl w:val="666221C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C4A787C"/>
    <w:multiLevelType w:val="hybridMultilevel"/>
    <w:tmpl w:val="083A02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DF57A5C"/>
    <w:multiLevelType w:val="hybridMultilevel"/>
    <w:tmpl w:val="EC588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AFB7D6C"/>
    <w:multiLevelType w:val="singleLevel"/>
    <w:tmpl w:val="3809000F"/>
    <w:lvl w:ilvl="0">
      <w:start w:val="1"/>
      <w:numFmt w:val="decimal"/>
      <w:lvlText w:val="%1."/>
      <w:lvlJc w:val="left"/>
      <w:pPr>
        <w:ind w:left="720" w:hanging="360"/>
      </w:pPr>
    </w:lvl>
  </w:abstractNum>
  <w:abstractNum w:abstractNumId="11">
    <w:nsid w:val="2CF45605"/>
    <w:multiLevelType w:val="hybridMultilevel"/>
    <w:tmpl w:val="6D605A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67E2D3F"/>
    <w:multiLevelType w:val="hybridMultilevel"/>
    <w:tmpl w:val="1A4C46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3B670EA3"/>
    <w:multiLevelType w:val="hybridMultilevel"/>
    <w:tmpl w:val="691CD57C"/>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0DD1F57"/>
    <w:multiLevelType w:val="hybridMultilevel"/>
    <w:tmpl w:val="EC62F80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6750C52"/>
    <w:multiLevelType w:val="multilevel"/>
    <w:tmpl w:val="56750C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5E983A64"/>
    <w:multiLevelType w:val="hybridMultilevel"/>
    <w:tmpl w:val="6D605AB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5F395676"/>
    <w:multiLevelType w:val="hybridMultilevel"/>
    <w:tmpl w:val="7114A49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FD602C2"/>
    <w:multiLevelType w:val="singleLevel"/>
    <w:tmpl w:val="38090019"/>
    <w:lvl w:ilvl="0">
      <w:start w:val="1"/>
      <w:numFmt w:val="lowerLetter"/>
      <w:lvlText w:val="%1."/>
      <w:lvlJc w:val="left"/>
      <w:pPr>
        <w:ind w:left="720" w:hanging="360"/>
      </w:pPr>
      <w:rPr>
        <w:rFonts w:hint="default"/>
      </w:rPr>
    </w:lvl>
  </w:abstractNum>
  <w:abstractNum w:abstractNumId="19">
    <w:nsid w:val="65327FB0"/>
    <w:multiLevelType w:val="hybridMultilevel"/>
    <w:tmpl w:val="D9D4516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74B0346"/>
    <w:multiLevelType w:val="hybridMultilevel"/>
    <w:tmpl w:val="D9D4516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7AF67025"/>
    <w:multiLevelType w:val="hybridMultilevel"/>
    <w:tmpl w:val="625E1138"/>
    <w:lvl w:ilvl="0" w:tplc="38090011">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1"/>
  </w:num>
  <w:num w:numId="2">
    <w:abstractNumId w:val="6"/>
  </w:num>
  <w:num w:numId="3">
    <w:abstractNumId w:val="3"/>
  </w:num>
  <w:num w:numId="4">
    <w:abstractNumId w:val="15"/>
  </w:num>
  <w:num w:numId="5">
    <w:abstractNumId w:val="1"/>
  </w:num>
  <w:num w:numId="6">
    <w:abstractNumId w:val="2"/>
  </w:num>
  <w:num w:numId="7">
    <w:abstractNumId w:val="10"/>
  </w:num>
  <w:num w:numId="8">
    <w:abstractNumId w:val="0"/>
  </w:num>
  <w:num w:numId="9">
    <w:abstractNumId w:val="18"/>
  </w:num>
  <w:num w:numId="10">
    <w:abstractNumId w:val="17"/>
  </w:num>
  <w:num w:numId="11">
    <w:abstractNumId w:val="7"/>
  </w:num>
  <w:num w:numId="12">
    <w:abstractNumId w:val="8"/>
  </w:num>
  <w:num w:numId="13">
    <w:abstractNumId w:val="9"/>
  </w:num>
  <w:num w:numId="14">
    <w:abstractNumId w:val="12"/>
  </w:num>
  <w:num w:numId="15">
    <w:abstractNumId w:val="11"/>
  </w:num>
  <w:num w:numId="16">
    <w:abstractNumId w:val="5"/>
  </w:num>
  <w:num w:numId="17">
    <w:abstractNumId w:val="19"/>
  </w:num>
  <w:num w:numId="18">
    <w:abstractNumId w:val="20"/>
  </w:num>
  <w:num w:numId="19">
    <w:abstractNumId w:val="16"/>
  </w:num>
  <w:num w:numId="20">
    <w:abstractNumId w:val="13"/>
  </w:num>
  <w:num w:numId="21">
    <w:abstractNumId w:val="4"/>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21B"/>
    <w:rsid w:val="00003F35"/>
    <w:rsid w:val="00007E55"/>
    <w:rsid w:val="000123BD"/>
    <w:rsid w:val="00012E06"/>
    <w:rsid w:val="00015866"/>
    <w:rsid w:val="00016B19"/>
    <w:rsid w:val="00022133"/>
    <w:rsid w:val="000276B9"/>
    <w:rsid w:val="00027AD9"/>
    <w:rsid w:val="00027E96"/>
    <w:rsid w:val="00030ACC"/>
    <w:rsid w:val="0003530C"/>
    <w:rsid w:val="0003555A"/>
    <w:rsid w:val="00035E39"/>
    <w:rsid w:val="0004129D"/>
    <w:rsid w:val="000414CA"/>
    <w:rsid w:val="00042087"/>
    <w:rsid w:val="00042200"/>
    <w:rsid w:val="00043E35"/>
    <w:rsid w:val="00045DE3"/>
    <w:rsid w:val="00046DA0"/>
    <w:rsid w:val="00047762"/>
    <w:rsid w:val="00051A5A"/>
    <w:rsid w:val="00052339"/>
    <w:rsid w:val="000529FB"/>
    <w:rsid w:val="00052A3C"/>
    <w:rsid w:val="00053747"/>
    <w:rsid w:val="000619BF"/>
    <w:rsid w:val="00062B5F"/>
    <w:rsid w:val="00063C1D"/>
    <w:rsid w:val="000641CF"/>
    <w:rsid w:val="00066F3C"/>
    <w:rsid w:val="00075406"/>
    <w:rsid w:val="00077857"/>
    <w:rsid w:val="00081A16"/>
    <w:rsid w:val="00082BFC"/>
    <w:rsid w:val="00082D40"/>
    <w:rsid w:val="00085A91"/>
    <w:rsid w:val="00093B31"/>
    <w:rsid w:val="00095402"/>
    <w:rsid w:val="00095B27"/>
    <w:rsid w:val="00095C7E"/>
    <w:rsid w:val="000966A2"/>
    <w:rsid w:val="000A1F22"/>
    <w:rsid w:val="000A2138"/>
    <w:rsid w:val="000A22D7"/>
    <w:rsid w:val="000A24A8"/>
    <w:rsid w:val="000A382C"/>
    <w:rsid w:val="000A661E"/>
    <w:rsid w:val="000B2273"/>
    <w:rsid w:val="000B2363"/>
    <w:rsid w:val="000B2569"/>
    <w:rsid w:val="000B35A9"/>
    <w:rsid w:val="000B57C5"/>
    <w:rsid w:val="000B58B3"/>
    <w:rsid w:val="000B59D0"/>
    <w:rsid w:val="000B6ED1"/>
    <w:rsid w:val="000B6F0A"/>
    <w:rsid w:val="000C0461"/>
    <w:rsid w:val="000C04D8"/>
    <w:rsid w:val="000C4C6C"/>
    <w:rsid w:val="000C4D2D"/>
    <w:rsid w:val="000C7B95"/>
    <w:rsid w:val="000D0F8F"/>
    <w:rsid w:val="000D1284"/>
    <w:rsid w:val="000D31D5"/>
    <w:rsid w:val="000E6EA4"/>
    <w:rsid w:val="000E7728"/>
    <w:rsid w:val="000F1487"/>
    <w:rsid w:val="000F1F27"/>
    <w:rsid w:val="000F28F5"/>
    <w:rsid w:val="000F3073"/>
    <w:rsid w:val="000F505B"/>
    <w:rsid w:val="000F7689"/>
    <w:rsid w:val="00100065"/>
    <w:rsid w:val="0010260E"/>
    <w:rsid w:val="0010330C"/>
    <w:rsid w:val="00110233"/>
    <w:rsid w:val="00111A87"/>
    <w:rsid w:val="00115BB6"/>
    <w:rsid w:val="00116606"/>
    <w:rsid w:val="00120619"/>
    <w:rsid w:val="00121EFC"/>
    <w:rsid w:val="00122251"/>
    <w:rsid w:val="00124B35"/>
    <w:rsid w:val="00125486"/>
    <w:rsid w:val="00130A30"/>
    <w:rsid w:val="00130E57"/>
    <w:rsid w:val="00142F24"/>
    <w:rsid w:val="00145FB0"/>
    <w:rsid w:val="00146725"/>
    <w:rsid w:val="00151645"/>
    <w:rsid w:val="001532A9"/>
    <w:rsid w:val="0015387A"/>
    <w:rsid w:val="0015463D"/>
    <w:rsid w:val="00154E47"/>
    <w:rsid w:val="00156C6F"/>
    <w:rsid w:val="00171B9A"/>
    <w:rsid w:val="00171E1B"/>
    <w:rsid w:val="00173121"/>
    <w:rsid w:val="00174FE8"/>
    <w:rsid w:val="001757EE"/>
    <w:rsid w:val="00176BCB"/>
    <w:rsid w:val="00180064"/>
    <w:rsid w:val="001814C5"/>
    <w:rsid w:val="001822CE"/>
    <w:rsid w:val="00183B0D"/>
    <w:rsid w:val="00184878"/>
    <w:rsid w:val="00184F86"/>
    <w:rsid w:val="00187326"/>
    <w:rsid w:val="0018782C"/>
    <w:rsid w:val="0019716B"/>
    <w:rsid w:val="00197296"/>
    <w:rsid w:val="001A1D14"/>
    <w:rsid w:val="001B11C5"/>
    <w:rsid w:val="001B39BF"/>
    <w:rsid w:val="001B6F24"/>
    <w:rsid w:val="001C10D1"/>
    <w:rsid w:val="001C407C"/>
    <w:rsid w:val="001C6B4D"/>
    <w:rsid w:val="001D0F0B"/>
    <w:rsid w:val="001D227C"/>
    <w:rsid w:val="001D4BEC"/>
    <w:rsid w:val="001E39F3"/>
    <w:rsid w:val="001E73C5"/>
    <w:rsid w:val="001F09F9"/>
    <w:rsid w:val="001F2B03"/>
    <w:rsid w:val="001F30D0"/>
    <w:rsid w:val="001F421A"/>
    <w:rsid w:val="001F46DD"/>
    <w:rsid w:val="002028FC"/>
    <w:rsid w:val="00202BB7"/>
    <w:rsid w:val="00203922"/>
    <w:rsid w:val="00206196"/>
    <w:rsid w:val="002176E6"/>
    <w:rsid w:val="00221909"/>
    <w:rsid w:val="002242E8"/>
    <w:rsid w:val="00224CCC"/>
    <w:rsid w:val="002332B6"/>
    <w:rsid w:val="002348F3"/>
    <w:rsid w:val="00235C10"/>
    <w:rsid w:val="002364E2"/>
    <w:rsid w:val="002377EF"/>
    <w:rsid w:val="002458E6"/>
    <w:rsid w:val="00245F47"/>
    <w:rsid w:val="00246157"/>
    <w:rsid w:val="002534F8"/>
    <w:rsid w:val="00256364"/>
    <w:rsid w:val="00257067"/>
    <w:rsid w:val="00263EEF"/>
    <w:rsid w:val="0026539A"/>
    <w:rsid w:val="00266D3F"/>
    <w:rsid w:val="002718EE"/>
    <w:rsid w:val="00272A10"/>
    <w:rsid w:val="00274C4A"/>
    <w:rsid w:val="002777AC"/>
    <w:rsid w:val="00280432"/>
    <w:rsid w:val="002810A6"/>
    <w:rsid w:val="00282DA9"/>
    <w:rsid w:val="002836CB"/>
    <w:rsid w:val="00283926"/>
    <w:rsid w:val="002843EA"/>
    <w:rsid w:val="0028477B"/>
    <w:rsid w:val="00285F99"/>
    <w:rsid w:val="00286EED"/>
    <w:rsid w:val="0029054D"/>
    <w:rsid w:val="00290625"/>
    <w:rsid w:val="00290651"/>
    <w:rsid w:val="0029186F"/>
    <w:rsid w:val="00292C47"/>
    <w:rsid w:val="00293B71"/>
    <w:rsid w:val="0029481E"/>
    <w:rsid w:val="002A51E1"/>
    <w:rsid w:val="002B4730"/>
    <w:rsid w:val="002B6A3A"/>
    <w:rsid w:val="002C1723"/>
    <w:rsid w:val="002C6DE9"/>
    <w:rsid w:val="002C7371"/>
    <w:rsid w:val="002D063C"/>
    <w:rsid w:val="002E27F3"/>
    <w:rsid w:val="002E2EFD"/>
    <w:rsid w:val="002E3B33"/>
    <w:rsid w:val="002E6729"/>
    <w:rsid w:val="002F04AF"/>
    <w:rsid w:val="002F118C"/>
    <w:rsid w:val="002F1BDF"/>
    <w:rsid w:val="002F2737"/>
    <w:rsid w:val="002F51DC"/>
    <w:rsid w:val="003028A6"/>
    <w:rsid w:val="003047D0"/>
    <w:rsid w:val="00306805"/>
    <w:rsid w:val="00312EB8"/>
    <w:rsid w:val="0031517F"/>
    <w:rsid w:val="00316568"/>
    <w:rsid w:val="0032567D"/>
    <w:rsid w:val="003266CE"/>
    <w:rsid w:val="003305DC"/>
    <w:rsid w:val="00330DEC"/>
    <w:rsid w:val="00331295"/>
    <w:rsid w:val="00333A09"/>
    <w:rsid w:val="00336B21"/>
    <w:rsid w:val="00340A80"/>
    <w:rsid w:val="003474A6"/>
    <w:rsid w:val="0035228E"/>
    <w:rsid w:val="00364F20"/>
    <w:rsid w:val="0037101B"/>
    <w:rsid w:val="00372A73"/>
    <w:rsid w:val="00374213"/>
    <w:rsid w:val="00375A3C"/>
    <w:rsid w:val="00375F70"/>
    <w:rsid w:val="003769D4"/>
    <w:rsid w:val="003773E5"/>
    <w:rsid w:val="00377853"/>
    <w:rsid w:val="00380558"/>
    <w:rsid w:val="00380799"/>
    <w:rsid w:val="003815D9"/>
    <w:rsid w:val="00383345"/>
    <w:rsid w:val="00384CF0"/>
    <w:rsid w:val="003903AC"/>
    <w:rsid w:val="0039415E"/>
    <w:rsid w:val="003A029A"/>
    <w:rsid w:val="003A0E03"/>
    <w:rsid w:val="003A5A77"/>
    <w:rsid w:val="003A62DC"/>
    <w:rsid w:val="003B2F0C"/>
    <w:rsid w:val="003B499A"/>
    <w:rsid w:val="003B4C0D"/>
    <w:rsid w:val="003B7D17"/>
    <w:rsid w:val="003C0DCA"/>
    <w:rsid w:val="003C2924"/>
    <w:rsid w:val="003C3250"/>
    <w:rsid w:val="003C4AE6"/>
    <w:rsid w:val="003C4D8F"/>
    <w:rsid w:val="003C6400"/>
    <w:rsid w:val="003C718B"/>
    <w:rsid w:val="003D4B76"/>
    <w:rsid w:val="003D4C1F"/>
    <w:rsid w:val="003D5273"/>
    <w:rsid w:val="003D676F"/>
    <w:rsid w:val="003D7590"/>
    <w:rsid w:val="003E286A"/>
    <w:rsid w:val="003E6E00"/>
    <w:rsid w:val="003E781A"/>
    <w:rsid w:val="003E7AA6"/>
    <w:rsid w:val="003F1A1F"/>
    <w:rsid w:val="003F3BC4"/>
    <w:rsid w:val="003F4586"/>
    <w:rsid w:val="003F51FE"/>
    <w:rsid w:val="004015AD"/>
    <w:rsid w:val="004040DD"/>
    <w:rsid w:val="00405F5F"/>
    <w:rsid w:val="004076ED"/>
    <w:rsid w:val="00411A59"/>
    <w:rsid w:val="00411CAC"/>
    <w:rsid w:val="004161CF"/>
    <w:rsid w:val="00417DED"/>
    <w:rsid w:val="0042160E"/>
    <w:rsid w:val="0042290A"/>
    <w:rsid w:val="00423CC0"/>
    <w:rsid w:val="00431C91"/>
    <w:rsid w:val="00434C5C"/>
    <w:rsid w:val="004358CF"/>
    <w:rsid w:val="00435A39"/>
    <w:rsid w:val="00437016"/>
    <w:rsid w:val="00440BF3"/>
    <w:rsid w:val="00450A39"/>
    <w:rsid w:val="00451906"/>
    <w:rsid w:val="00452039"/>
    <w:rsid w:val="00452CE1"/>
    <w:rsid w:val="00454A00"/>
    <w:rsid w:val="0046131B"/>
    <w:rsid w:val="004624A1"/>
    <w:rsid w:val="004654C9"/>
    <w:rsid w:val="004716D4"/>
    <w:rsid w:val="00475003"/>
    <w:rsid w:val="00477537"/>
    <w:rsid w:val="0047763C"/>
    <w:rsid w:val="00480933"/>
    <w:rsid w:val="00481BB2"/>
    <w:rsid w:val="00485457"/>
    <w:rsid w:val="00486B0B"/>
    <w:rsid w:val="0048767A"/>
    <w:rsid w:val="004902A2"/>
    <w:rsid w:val="00494C81"/>
    <w:rsid w:val="00495852"/>
    <w:rsid w:val="00495C03"/>
    <w:rsid w:val="00497DAF"/>
    <w:rsid w:val="004A0A49"/>
    <w:rsid w:val="004A65C5"/>
    <w:rsid w:val="004B025E"/>
    <w:rsid w:val="004B05E0"/>
    <w:rsid w:val="004B51A1"/>
    <w:rsid w:val="004B69A1"/>
    <w:rsid w:val="004B77F5"/>
    <w:rsid w:val="004C49E1"/>
    <w:rsid w:val="004D4494"/>
    <w:rsid w:val="004D46B7"/>
    <w:rsid w:val="004D7872"/>
    <w:rsid w:val="004E13E6"/>
    <w:rsid w:val="004E3872"/>
    <w:rsid w:val="004E53DE"/>
    <w:rsid w:val="004E55DD"/>
    <w:rsid w:val="004F45AA"/>
    <w:rsid w:val="004F72B1"/>
    <w:rsid w:val="005020E5"/>
    <w:rsid w:val="00512D63"/>
    <w:rsid w:val="00513275"/>
    <w:rsid w:val="00513FEF"/>
    <w:rsid w:val="005167CD"/>
    <w:rsid w:val="00521D9F"/>
    <w:rsid w:val="00522838"/>
    <w:rsid w:val="0052543B"/>
    <w:rsid w:val="00526C91"/>
    <w:rsid w:val="005274B7"/>
    <w:rsid w:val="00527E71"/>
    <w:rsid w:val="0053088A"/>
    <w:rsid w:val="00530DEA"/>
    <w:rsid w:val="00532504"/>
    <w:rsid w:val="00533C52"/>
    <w:rsid w:val="00535053"/>
    <w:rsid w:val="00536A00"/>
    <w:rsid w:val="005414A1"/>
    <w:rsid w:val="005415A5"/>
    <w:rsid w:val="00545ADB"/>
    <w:rsid w:val="00547371"/>
    <w:rsid w:val="00547AF3"/>
    <w:rsid w:val="005525CB"/>
    <w:rsid w:val="005552F7"/>
    <w:rsid w:val="00560225"/>
    <w:rsid w:val="00561D27"/>
    <w:rsid w:val="005620F7"/>
    <w:rsid w:val="00567083"/>
    <w:rsid w:val="00570DE0"/>
    <w:rsid w:val="00573DEF"/>
    <w:rsid w:val="00574B7C"/>
    <w:rsid w:val="00577E19"/>
    <w:rsid w:val="00582661"/>
    <w:rsid w:val="00583768"/>
    <w:rsid w:val="00583F5D"/>
    <w:rsid w:val="00586134"/>
    <w:rsid w:val="00587902"/>
    <w:rsid w:val="0059270B"/>
    <w:rsid w:val="0059361D"/>
    <w:rsid w:val="00594E22"/>
    <w:rsid w:val="005A5BA8"/>
    <w:rsid w:val="005B4500"/>
    <w:rsid w:val="005B49C7"/>
    <w:rsid w:val="005B5D7F"/>
    <w:rsid w:val="005B7CF2"/>
    <w:rsid w:val="005C11B4"/>
    <w:rsid w:val="005C12E4"/>
    <w:rsid w:val="005C16FC"/>
    <w:rsid w:val="005C2D2F"/>
    <w:rsid w:val="005C4317"/>
    <w:rsid w:val="005C595D"/>
    <w:rsid w:val="005C6160"/>
    <w:rsid w:val="005D036D"/>
    <w:rsid w:val="005D1E29"/>
    <w:rsid w:val="005D343D"/>
    <w:rsid w:val="005D3E44"/>
    <w:rsid w:val="005D413B"/>
    <w:rsid w:val="005D494B"/>
    <w:rsid w:val="005D7278"/>
    <w:rsid w:val="005D7BDF"/>
    <w:rsid w:val="005E2484"/>
    <w:rsid w:val="005E3341"/>
    <w:rsid w:val="005E4E11"/>
    <w:rsid w:val="005E4FA9"/>
    <w:rsid w:val="005F03C3"/>
    <w:rsid w:val="005F16AD"/>
    <w:rsid w:val="005F1F8B"/>
    <w:rsid w:val="005F568F"/>
    <w:rsid w:val="005F5E5D"/>
    <w:rsid w:val="005F7DD8"/>
    <w:rsid w:val="00604B78"/>
    <w:rsid w:val="00605D2C"/>
    <w:rsid w:val="00610952"/>
    <w:rsid w:val="00616706"/>
    <w:rsid w:val="00617865"/>
    <w:rsid w:val="00621DB8"/>
    <w:rsid w:val="00621FE6"/>
    <w:rsid w:val="0062332C"/>
    <w:rsid w:val="0062379E"/>
    <w:rsid w:val="00626A96"/>
    <w:rsid w:val="0062740A"/>
    <w:rsid w:val="0062796D"/>
    <w:rsid w:val="0063168F"/>
    <w:rsid w:val="00633425"/>
    <w:rsid w:val="00637B62"/>
    <w:rsid w:val="00640AE8"/>
    <w:rsid w:val="006414DB"/>
    <w:rsid w:val="00641EAD"/>
    <w:rsid w:val="0064325B"/>
    <w:rsid w:val="006436D0"/>
    <w:rsid w:val="00645264"/>
    <w:rsid w:val="00646595"/>
    <w:rsid w:val="006505EF"/>
    <w:rsid w:val="00650EA2"/>
    <w:rsid w:val="006530F3"/>
    <w:rsid w:val="006535A5"/>
    <w:rsid w:val="00656373"/>
    <w:rsid w:val="00656562"/>
    <w:rsid w:val="00656C3D"/>
    <w:rsid w:val="00660856"/>
    <w:rsid w:val="00661F44"/>
    <w:rsid w:val="006636DB"/>
    <w:rsid w:val="00664534"/>
    <w:rsid w:val="0066470C"/>
    <w:rsid w:val="00664D75"/>
    <w:rsid w:val="006653F1"/>
    <w:rsid w:val="006662EE"/>
    <w:rsid w:val="00667F3E"/>
    <w:rsid w:val="00671C5A"/>
    <w:rsid w:val="006745CC"/>
    <w:rsid w:val="006751F8"/>
    <w:rsid w:val="006835D9"/>
    <w:rsid w:val="00683B16"/>
    <w:rsid w:val="00687968"/>
    <w:rsid w:val="00690EE4"/>
    <w:rsid w:val="0069479C"/>
    <w:rsid w:val="006968E3"/>
    <w:rsid w:val="006A7C0E"/>
    <w:rsid w:val="006B1414"/>
    <w:rsid w:val="006B2D00"/>
    <w:rsid w:val="006B2EB7"/>
    <w:rsid w:val="006B449F"/>
    <w:rsid w:val="006B6779"/>
    <w:rsid w:val="006B684C"/>
    <w:rsid w:val="006C0EFB"/>
    <w:rsid w:val="006C33CB"/>
    <w:rsid w:val="006D097F"/>
    <w:rsid w:val="006D20E0"/>
    <w:rsid w:val="006E1239"/>
    <w:rsid w:val="006E73DF"/>
    <w:rsid w:val="006F465F"/>
    <w:rsid w:val="00700C04"/>
    <w:rsid w:val="00707014"/>
    <w:rsid w:val="00710841"/>
    <w:rsid w:val="00711992"/>
    <w:rsid w:val="00711E61"/>
    <w:rsid w:val="00712384"/>
    <w:rsid w:val="00722DEF"/>
    <w:rsid w:val="00723632"/>
    <w:rsid w:val="007269B8"/>
    <w:rsid w:val="00733B5F"/>
    <w:rsid w:val="00734F7C"/>
    <w:rsid w:val="00735B9A"/>
    <w:rsid w:val="00736550"/>
    <w:rsid w:val="00737720"/>
    <w:rsid w:val="007418A7"/>
    <w:rsid w:val="0074528A"/>
    <w:rsid w:val="00752F45"/>
    <w:rsid w:val="007555E7"/>
    <w:rsid w:val="007633C3"/>
    <w:rsid w:val="00781032"/>
    <w:rsid w:val="007829C5"/>
    <w:rsid w:val="00783D4A"/>
    <w:rsid w:val="00784B90"/>
    <w:rsid w:val="00786A31"/>
    <w:rsid w:val="00786F44"/>
    <w:rsid w:val="00794302"/>
    <w:rsid w:val="007A3724"/>
    <w:rsid w:val="007A3F84"/>
    <w:rsid w:val="007A56E9"/>
    <w:rsid w:val="007A5D6F"/>
    <w:rsid w:val="007A7165"/>
    <w:rsid w:val="007A73FA"/>
    <w:rsid w:val="007B09B8"/>
    <w:rsid w:val="007B103E"/>
    <w:rsid w:val="007B18EF"/>
    <w:rsid w:val="007B1AFB"/>
    <w:rsid w:val="007B26FA"/>
    <w:rsid w:val="007B4B9A"/>
    <w:rsid w:val="007B510B"/>
    <w:rsid w:val="007B5864"/>
    <w:rsid w:val="007B6D3C"/>
    <w:rsid w:val="007B7C6D"/>
    <w:rsid w:val="007C3801"/>
    <w:rsid w:val="007C53C0"/>
    <w:rsid w:val="007D1B15"/>
    <w:rsid w:val="007D378B"/>
    <w:rsid w:val="007E04AE"/>
    <w:rsid w:val="007E30B9"/>
    <w:rsid w:val="007E3474"/>
    <w:rsid w:val="007E439F"/>
    <w:rsid w:val="007E5DF8"/>
    <w:rsid w:val="007E6ADD"/>
    <w:rsid w:val="007F14F7"/>
    <w:rsid w:val="007F2024"/>
    <w:rsid w:val="007F204A"/>
    <w:rsid w:val="007F3F5D"/>
    <w:rsid w:val="007F42F2"/>
    <w:rsid w:val="007F47E2"/>
    <w:rsid w:val="007F6B43"/>
    <w:rsid w:val="007F740D"/>
    <w:rsid w:val="00800C4E"/>
    <w:rsid w:val="00800F29"/>
    <w:rsid w:val="008017F4"/>
    <w:rsid w:val="008023B8"/>
    <w:rsid w:val="00803FBC"/>
    <w:rsid w:val="00805094"/>
    <w:rsid w:val="00805F26"/>
    <w:rsid w:val="00806E46"/>
    <w:rsid w:val="008078AA"/>
    <w:rsid w:val="0081123B"/>
    <w:rsid w:val="008163B7"/>
    <w:rsid w:val="0082081B"/>
    <w:rsid w:val="00821818"/>
    <w:rsid w:val="00826BB2"/>
    <w:rsid w:val="00832BCC"/>
    <w:rsid w:val="00835B14"/>
    <w:rsid w:val="00850201"/>
    <w:rsid w:val="008519EC"/>
    <w:rsid w:val="00852E7F"/>
    <w:rsid w:val="0085453A"/>
    <w:rsid w:val="00854757"/>
    <w:rsid w:val="0085505F"/>
    <w:rsid w:val="008668D4"/>
    <w:rsid w:val="00867E61"/>
    <w:rsid w:val="00872C80"/>
    <w:rsid w:val="00873881"/>
    <w:rsid w:val="0087437D"/>
    <w:rsid w:val="00874392"/>
    <w:rsid w:val="008750A0"/>
    <w:rsid w:val="00875AED"/>
    <w:rsid w:val="0087693B"/>
    <w:rsid w:val="00876ADE"/>
    <w:rsid w:val="00883A5C"/>
    <w:rsid w:val="0088687D"/>
    <w:rsid w:val="008879A7"/>
    <w:rsid w:val="0089138D"/>
    <w:rsid w:val="008924D4"/>
    <w:rsid w:val="00892654"/>
    <w:rsid w:val="00895969"/>
    <w:rsid w:val="008A3E05"/>
    <w:rsid w:val="008A4B17"/>
    <w:rsid w:val="008A4EB0"/>
    <w:rsid w:val="008A5DEB"/>
    <w:rsid w:val="008B5E3B"/>
    <w:rsid w:val="008B5EBD"/>
    <w:rsid w:val="008B7741"/>
    <w:rsid w:val="008C2140"/>
    <w:rsid w:val="008C2C0C"/>
    <w:rsid w:val="008C54A9"/>
    <w:rsid w:val="008D7800"/>
    <w:rsid w:val="008E021B"/>
    <w:rsid w:val="008E08F7"/>
    <w:rsid w:val="008E30D5"/>
    <w:rsid w:val="008E7BED"/>
    <w:rsid w:val="008F0459"/>
    <w:rsid w:val="008F1830"/>
    <w:rsid w:val="008F20B1"/>
    <w:rsid w:val="008F5997"/>
    <w:rsid w:val="008F6851"/>
    <w:rsid w:val="008F742A"/>
    <w:rsid w:val="009014B5"/>
    <w:rsid w:val="00903627"/>
    <w:rsid w:val="00912856"/>
    <w:rsid w:val="009174EF"/>
    <w:rsid w:val="009177C8"/>
    <w:rsid w:val="00920960"/>
    <w:rsid w:val="0092292C"/>
    <w:rsid w:val="00922E93"/>
    <w:rsid w:val="0092429F"/>
    <w:rsid w:val="009248F9"/>
    <w:rsid w:val="009306B9"/>
    <w:rsid w:val="009314F0"/>
    <w:rsid w:val="00931BF8"/>
    <w:rsid w:val="00937F62"/>
    <w:rsid w:val="0094234A"/>
    <w:rsid w:val="00943411"/>
    <w:rsid w:val="0094726B"/>
    <w:rsid w:val="0094770E"/>
    <w:rsid w:val="00947D2B"/>
    <w:rsid w:val="00950864"/>
    <w:rsid w:val="00950FD1"/>
    <w:rsid w:val="00951813"/>
    <w:rsid w:val="0095246E"/>
    <w:rsid w:val="009532D3"/>
    <w:rsid w:val="00953E04"/>
    <w:rsid w:val="00954458"/>
    <w:rsid w:val="00954CE0"/>
    <w:rsid w:val="009601F6"/>
    <w:rsid w:val="0096050B"/>
    <w:rsid w:val="00963683"/>
    <w:rsid w:val="00964193"/>
    <w:rsid w:val="00964682"/>
    <w:rsid w:val="009677D7"/>
    <w:rsid w:val="0098231A"/>
    <w:rsid w:val="00982B2F"/>
    <w:rsid w:val="0098376A"/>
    <w:rsid w:val="0099177E"/>
    <w:rsid w:val="009923BE"/>
    <w:rsid w:val="00992F53"/>
    <w:rsid w:val="009941C3"/>
    <w:rsid w:val="00994FB8"/>
    <w:rsid w:val="00996637"/>
    <w:rsid w:val="00997610"/>
    <w:rsid w:val="009A6757"/>
    <w:rsid w:val="009A7E52"/>
    <w:rsid w:val="009B0DFE"/>
    <w:rsid w:val="009B1721"/>
    <w:rsid w:val="009B26F6"/>
    <w:rsid w:val="009B4BE5"/>
    <w:rsid w:val="009B5987"/>
    <w:rsid w:val="009B5C5F"/>
    <w:rsid w:val="009B6875"/>
    <w:rsid w:val="009B6BF5"/>
    <w:rsid w:val="009B799E"/>
    <w:rsid w:val="009C0F0B"/>
    <w:rsid w:val="009C18CA"/>
    <w:rsid w:val="009C34DE"/>
    <w:rsid w:val="009C7134"/>
    <w:rsid w:val="009D2E00"/>
    <w:rsid w:val="009D38E3"/>
    <w:rsid w:val="009D5BA9"/>
    <w:rsid w:val="009D5CFD"/>
    <w:rsid w:val="009E2F1A"/>
    <w:rsid w:val="009E31D2"/>
    <w:rsid w:val="009F0736"/>
    <w:rsid w:val="009F3B7C"/>
    <w:rsid w:val="009F7DDB"/>
    <w:rsid w:val="00A02274"/>
    <w:rsid w:val="00A0599E"/>
    <w:rsid w:val="00A05A24"/>
    <w:rsid w:val="00A05BC3"/>
    <w:rsid w:val="00A12CB5"/>
    <w:rsid w:val="00A15262"/>
    <w:rsid w:val="00A173A8"/>
    <w:rsid w:val="00A21090"/>
    <w:rsid w:val="00A23529"/>
    <w:rsid w:val="00A24F8C"/>
    <w:rsid w:val="00A27639"/>
    <w:rsid w:val="00A31596"/>
    <w:rsid w:val="00A365EE"/>
    <w:rsid w:val="00A408BA"/>
    <w:rsid w:val="00A4160D"/>
    <w:rsid w:val="00A44801"/>
    <w:rsid w:val="00A4757F"/>
    <w:rsid w:val="00A50418"/>
    <w:rsid w:val="00A52931"/>
    <w:rsid w:val="00A54CF1"/>
    <w:rsid w:val="00A56337"/>
    <w:rsid w:val="00A56A6A"/>
    <w:rsid w:val="00A56C76"/>
    <w:rsid w:val="00A57A3E"/>
    <w:rsid w:val="00A613E1"/>
    <w:rsid w:val="00A64BA5"/>
    <w:rsid w:val="00A65B7A"/>
    <w:rsid w:val="00A7126B"/>
    <w:rsid w:val="00A71583"/>
    <w:rsid w:val="00A72695"/>
    <w:rsid w:val="00A7362B"/>
    <w:rsid w:val="00A73BA8"/>
    <w:rsid w:val="00A73EC4"/>
    <w:rsid w:val="00A801E7"/>
    <w:rsid w:val="00A80F04"/>
    <w:rsid w:val="00A811DB"/>
    <w:rsid w:val="00A84BE5"/>
    <w:rsid w:val="00A85308"/>
    <w:rsid w:val="00A8532C"/>
    <w:rsid w:val="00A869F0"/>
    <w:rsid w:val="00A904C7"/>
    <w:rsid w:val="00A96DA4"/>
    <w:rsid w:val="00A9777C"/>
    <w:rsid w:val="00AA2444"/>
    <w:rsid w:val="00AA3BA8"/>
    <w:rsid w:val="00AA5B41"/>
    <w:rsid w:val="00AA762A"/>
    <w:rsid w:val="00AA7EE6"/>
    <w:rsid w:val="00AB2BC5"/>
    <w:rsid w:val="00AB4836"/>
    <w:rsid w:val="00AB662E"/>
    <w:rsid w:val="00AC1A22"/>
    <w:rsid w:val="00AC45F3"/>
    <w:rsid w:val="00AC4A9D"/>
    <w:rsid w:val="00AC625C"/>
    <w:rsid w:val="00AC7482"/>
    <w:rsid w:val="00AD0CD0"/>
    <w:rsid w:val="00AD1319"/>
    <w:rsid w:val="00AD31DB"/>
    <w:rsid w:val="00AD4458"/>
    <w:rsid w:val="00AD522C"/>
    <w:rsid w:val="00AD6BA4"/>
    <w:rsid w:val="00AD7186"/>
    <w:rsid w:val="00AD79DF"/>
    <w:rsid w:val="00AD7FFD"/>
    <w:rsid w:val="00AE1F56"/>
    <w:rsid w:val="00AE1FA3"/>
    <w:rsid w:val="00AE1FD9"/>
    <w:rsid w:val="00AE3090"/>
    <w:rsid w:val="00AE4C7A"/>
    <w:rsid w:val="00AE5528"/>
    <w:rsid w:val="00AF54CA"/>
    <w:rsid w:val="00AF6B36"/>
    <w:rsid w:val="00B02191"/>
    <w:rsid w:val="00B076EB"/>
    <w:rsid w:val="00B12A64"/>
    <w:rsid w:val="00B14D3D"/>
    <w:rsid w:val="00B165BA"/>
    <w:rsid w:val="00B167CA"/>
    <w:rsid w:val="00B2169F"/>
    <w:rsid w:val="00B2551A"/>
    <w:rsid w:val="00B26A39"/>
    <w:rsid w:val="00B27FE0"/>
    <w:rsid w:val="00B32384"/>
    <w:rsid w:val="00B32B32"/>
    <w:rsid w:val="00B37508"/>
    <w:rsid w:val="00B52808"/>
    <w:rsid w:val="00B56B3E"/>
    <w:rsid w:val="00B56CCB"/>
    <w:rsid w:val="00B630A3"/>
    <w:rsid w:val="00B63F2A"/>
    <w:rsid w:val="00B71791"/>
    <w:rsid w:val="00B7223B"/>
    <w:rsid w:val="00B75084"/>
    <w:rsid w:val="00B75EBB"/>
    <w:rsid w:val="00B77224"/>
    <w:rsid w:val="00B82748"/>
    <w:rsid w:val="00B82B08"/>
    <w:rsid w:val="00B844AE"/>
    <w:rsid w:val="00B84827"/>
    <w:rsid w:val="00B86E11"/>
    <w:rsid w:val="00B8701B"/>
    <w:rsid w:val="00B87518"/>
    <w:rsid w:val="00B96E61"/>
    <w:rsid w:val="00BA1CDA"/>
    <w:rsid w:val="00BA583B"/>
    <w:rsid w:val="00BA590D"/>
    <w:rsid w:val="00BA5F89"/>
    <w:rsid w:val="00BB4215"/>
    <w:rsid w:val="00BB43CC"/>
    <w:rsid w:val="00BB68B3"/>
    <w:rsid w:val="00BB738A"/>
    <w:rsid w:val="00BC0AE1"/>
    <w:rsid w:val="00BC173A"/>
    <w:rsid w:val="00BC218B"/>
    <w:rsid w:val="00BC349A"/>
    <w:rsid w:val="00BC3F8E"/>
    <w:rsid w:val="00BC418E"/>
    <w:rsid w:val="00BC7AD2"/>
    <w:rsid w:val="00BD04CA"/>
    <w:rsid w:val="00BD3D0A"/>
    <w:rsid w:val="00BD3DE6"/>
    <w:rsid w:val="00BD4078"/>
    <w:rsid w:val="00BD5EA9"/>
    <w:rsid w:val="00BD60B2"/>
    <w:rsid w:val="00BD70EE"/>
    <w:rsid w:val="00BD7AF6"/>
    <w:rsid w:val="00BE3409"/>
    <w:rsid w:val="00BE4147"/>
    <w:rsid w:val="00BE532C"/>
    <w:rsid w:val="00BE7AF2"/>
    <w:rsid w:val="00BF127F"/>
    <w:rsid w:val="00BF3247"/>
    <w:rsid w:val="00BF458B"/>
    <w:rsid w:val="00C00702"/>
    <w:rsid w:val="00C03074"/>
    <w:rsid w:val="00C0571E"/>
    <w:rsid w:val="00C0591A"/>
    <w:rsid w:val="00C108FE"/>
    <w:rsid w:val="00C14818"/>
    <w:rsid w:val="00C223F2"/>
    <w:rsid w:val="00C226BD"/>
    <w:rsid w:val="00C22F9A"/>
    <w:rsid w:val="00C23B5A"/>
    <w:rsid w:val="00C26A28"/>
    <w:rsid w:val="00C339A1"/>
    <w:rsid w:val="00C35046"/>
    <w:rsid w:val="00C36058"/>
    <w:rsid w:val="00C36D69"/>
    <w:rsid w:val="00C41980"/>
    <w:rsid w:val="00C46353"/>
    <w:rsid w:val="00C52E4A"/>
    <w:rsid w:val="00C53107"/>
    <w:rsid w:val="00C54B01"/>
    <w:rsid w:val="00C610C2"/>
    <w:rsid w:val="00C610D1"/>
    <w:rsid w:val="00C613BA"/>
    <w:rsid w:val="00C61438"/>
    <w:rsid w:val="00C61483"/>
    <w:rsid w:val="00C62D4B"/>
    <w:rsid w:val="00C62EAE"/>
    <w:rsid w:val="00C6560A"/>
    <w:rsid w:val="00C6577D"/>
    <w:rsid w:val="00C712D8"/>
    <w:rsid w:val="00C757F7"/>
    <w:rsid w:val="00C773A2"/>
    <w:rsid w:val="00C80E4A"/>
    <w:rsid w:val="00C858B6"/>
    <w:rsid w:val="00C85D22"/>
    <w:rsid w:val="00C87101"/>
    <w:rsid w:val="00C87999"/>
    <w:rsid w:val="00C90999"/>
    <w:rsid w:val="00C90E50"/>
    <w:rsid w:val="00C922EF"/>
    <w:rsid w:val="00C950CA"/>
    <w:rsid w:val="00C95E66"/>
    <w:rsid w:val="00C9643C"/>
    <w:rsid w:val="00C9760B"/>
    <w:rsid w:val="00C97CF5"/>
    <w:rsid w:val="00CA4F7C"/>
    <w:rsid w:val="00CA77DA"/>
    <w:rsid w:val="00CA7DCC"/>
    <w:rsid w:val="00CB08A2"/>
    <w:rsid w:val="00CC30C3"/>
    <w:rsid w:val="00CC4AFA"/>
    <w:rsid w:val="00CC698A"/>
    <w:rsid w:val="00CC7F84"/>
    <w:rsid w:val="00CD1234"/>
    <w:rsid w:val="00CD230E"/>
    <w:rsid w:val="00CE12E4"/>
    <w:rsid w:val="00CE16DF"/>
    <w:rsid w:val="00CE1F99"/>
    <w:rsid w:val="00CE3AFE"/>
    <w:rsid w:val="00CE71BA"/>
    <w:rsid w:val="00CF31F7"/>
    <w:rsid w:val="00CF6F5B"/>
    <w:rsid w:val="00D00B10"/>
    <w:rsid w:val="00D012DD"/>
    <w:rsid w:val="00D06C42"/>
    <w:rsid w:val="00D115B1"/>
    <w:rsid w:val="00D116D0"/>
    <w:rsid w:val="00D12896"/>
    <w:rsid w:val="00D128E3"/>
    <w:rsid w:val="00D134C5"/>
    <w:rsid w:val="00D174B0"/>
    <w:rsid w:val="00D2225C"/>
    <w:rsid w:val="00D243C1"/>
    <w:rsid w:val="00D26F7B"/>
    <w:rsid w:val="00D276F1"/>
    <w:rsid w:val="00D27F85"/>
    <w:rsid w:val="00D320E3"/>
    <w:rsid w:val="00D35A8D"/>
    <w:rsid w:val="00D35A99"/>
    <w:rsid w:val="00D37C31"/>
    <w:rsid w:val="00D4159D"/>
    <w:rsid w:val="00D41D5F"/>
    <w:rsid w:val="00D44A8D"/>
    <w:rsid w:val="00D46FCF"/>
    <w:rsid w:val="00D53905"/>
    <w:rsid w:val="00D56845"/>
    <w:rsid w:val="00D6144E"/>
    <w:rsid w:val="00D62E80"/>
    <w:rsid w:val="00D65842"/>
    <w:rsid w:val="00D702FD"/>
    <w:rsid w:val="00D7089B"/>
    <w:rsid w:val="00D70EA1"/>
    <w:rsid w:val="00D72D7E"/>
    <w:rsid w:val="00D73D02"/>
    <w:rsid w:val="00D75E85"/>
    <w:rsid w:val="00D76C82"/>
    <w:rsid w:val="00D826AC"/>
    <w:rsid w:val="00D85E2A"/>
    <w:rsid w:val="00D9034D"/>
    <w:rsid w:val="00D9052A"/>
    <w:rsid w:val="00D91DC5"/>
    <w:rsid w:val="00D9248A"/>
    <w:rsid w:val="00D93235"/>
    <w:rsid w:val="00D9377D"/>
    <w:rsid w:val="00D93A88"/>
    <w:rsid w:val="00D969C8"/>
    <w:rsid w:val="00DA0F67"/>
    <w:rsid w:val="00DA181F"/>
    <w:rsid w:val="00DA19D5"/>
    <w:rsid w:val="00DA19DB"/>
    <w:rsid w:val="00DA38D5"/>
    <w:rsid w:val="00DA7946"/>
    <w:rsid w:val="00DB2F09"/>
    <w:rsid w:val="00DB307C"/>
    <w:rsid w:val="00DB362E"/>
    <w:rsid w:val="00DB6B5C"/>
    <w:rsid w:val="00DC22CB"/>
    <w:rsid w:val="00DC43E2"/>
    <w:rsid w:val="00DC68FE"/>
    <w:rsid w:val="00DC7200"/>
    <w:rsid w:val="00DD438C"/>
    <w:rsid w:val="00DD5148"/>
    <w:rsid w:val="00DD5FC2"/>
    <w:rsid w:val="00DD7E23"/>
    <w:rsid w:val="00DE15AA"/>
    <w:rsid w:val="00DF11D5"/>
    <w:rsid w:val="00DF1DD8"/>
    <w:rsid w:val="00DF3197"/>
    <w:rsid w:val="00DF7AA9"/>
    <w:rsid w:val="00E00234"/>
    <w:rsid w:val="00E0620D"/>
    <w:rsid w:val="00E07250"/>
    <w:rsid w:val="00E07F13"/>
    <w:rsid w:val="00E11014"/>
    <w:rsid w:val="00E11957"/>
    <w:rsid w:val="00E157DE"/>
    <w:rsid w:val="00E16FDE"/>
    <w:rsid w:val="00E17EA3"/>
    <w:rsid w:val="00E21828"/>
    <w:rsid w:val="00E21CBF"/>
    <w:rsid w:val="00E27091"/>
    <w:rsid w:val="00E35BFA"/>
    <w:rsid w:val="00E36180"/>
    <w:rsid w:val="00E37633"/>
    <w:rsid w:val="00E4068A"/>
    <w:rsid w:val="00E40898"/>
    <w:rsid w:val="00E43A7B"/>
    <w:rsid w:val="00E44B86"/>
    <w:rsid w:val="00E45DFB"/>
    <w:rsid w:val="00E515AE"/>
    <w:rsid w:val="00E51FC6"/>
    <w:rsid w:val="00E55C5D"/>
    <w:rsid w:val="00E649AA"/>
    <w:rsid w:val="00E64C07"/>
    <w:rsid w:val="00E77B65"/>
    <w:rsid w:val="00E8027D"/>
    <w:rsid w:val="00E80B9D"/>
    <w:rsid w:val="00E80E3D"/>
    <w:rsid w:val="00E828A6"/>
    <w:rsid w:val="00E87F61"/>
    <w:rsid w:val="00E9191E"/>
    <w:rsid w:val="00E92240"/>
    <w:rsid w:val="00E940BB"/>
    <w:rsid w:val="00E96669"/>
    <w:rsid w:val="00EA163D"/>
    <w:rsid w:val="00EA2075"/>
    <w:rsid w:val="00EA2844"/>
    <w:rsid w:val="00EA34BF"/>
    <w:rsid w:val="00EA3747"/>
    <w:rsid w:val="00EA5FC1"/>
    <w:rsid w:val="00EA67DC"/>
    <w:rsid w:val="00EA69C9"/>
    <w:rsid w:val="00EB08CA"/>
    <w:rsid w:val="00EB53FC"/>
    <w:rsid w:val="00EC08E0"/>
    <w:rsid w:val="00EC0E29"/>
    <w:rsid w:val="00EC18D2"/>
    <w:rsid w:val="00EC1B16"/>
    <w:rsid w:val="00EC1DD5"/>
    <w:rsid w:val="00EC3D41"/>
    <w:rsid w:val="00EC5498"/>
    <w:rsid w:val="00ED0651"/>
    <w:rsid w:val="00ED096B"/>
    <w:rsid w:val="00ED2923"/>
    <w:rsid w:val="00ED2FA0"/>
    <w:rsid w:val="00EE1816"/>
    <w:rsid w:val="00EE3C84"/>
    <w:rsid w:val="00EE768F"/>
    <w:rsid w:val="00EF1AA7"/>
    <w:rsid w:val="00EF3D77"/>
    <w:rsid w:val="00EF4A73"/>
    <w:rsid w:val="00EF4C2C"/>
    <w:rsid w:val="00F02A2D"/>
    <w:rsid w:val="00F0623C"/>
    <w:rsid w:val="00F10C84"/>
    <w:rsid w:val="00F142B1"/>
    <w:rsid w:val="00F14A98"/>
    <w:rsid w:val="00F163D3"/>
    <w:rsid w:val="00F203C3"/>
    <w:rsid w:val="00F222F5"/>
    <w:rsid w:val="00F224A4"/>
    <w:rsid w:val="00F23AA3"/>
    <w:rsid w:val="00F24E35"/>
    <w:rsid w:val="00F30383"/>
    <w:rsid w:val="00F31AFB"/>
    <w:rsid w:val="00F3537C"/>
    <w:rsid w:val="00F37F2B"/>
    <w:rsid w:val="00F424A9"/>
    <w:rsid w:val="00F43D61"/>
    <w:rsid w:val="00F4554E"/>
    <w:rsid w:val="00F46950"/>
    <w:rsid w:val="00F51A1A"/>
    <w:rsid w:val="00F571AE"/>
    <w:rsid w:val="00F57223"/>
    <w:rsid w:val="00F604D5"/>
    <w:rsid w:val="00F60F0F"/>
    <w:rsid w:val="00F63EBF"/>
    <w:rsid w:val="00F64A26"/>
    <w:rsid w:val="00F65242"/>
    <w:rsid w:val="00F66FBB"/>
    <w:rsid w:val="00F72E8E"/>
    <w:rsid w:val="00F80284"/>
    <w:rsid w:val="00F80EEF"/>
    <w:rsid w:val="00F82674"/>
    <w:rsid w:val="00F84AF0"/>
    <w:rsid w:val="00F84F1A"/>
    <w:rsid w:val="00F90A4C"/>
    <w:rsid w:val="00F933A5"/>
    <w:rsid w:val="00F9399F"/>
    <w:rsid w:val="00F941A8"/>
    <w:rsid w:val="00F95974"/>
    <w:rsid w:val="00F96EFF"/>
    <w:rsid w:val="00F97059"/>
    <w:rsid w:val="00F973AE"/>
    <w:rsid w:val="00FA2B00"/>
    <w:rsid w:val="00FA485C"/>
    <w:rsid w:val="00FA69C2"/>
    <w:rsid w:val="00FA707A"/>
    <w:rsid w:val="00FB069E"/>
    <w:rsid w:val="00FB52E4"/>
    <w:rsid w:val="00FB746F"/>
    <w:rsid w:val="00FC24B9"/>
    <w:rsid w:val="00FC4547"/>
    <w:rsid w:val="00FC4F2E"/>
    <w:rsid w:val="00FC60CB"/>
    <w:rsid w:val="00FC68B4"/>
    <w:rsid w:val="00FC6BBB"/>
    <w:rsid w:val="00FC6C06"/>
    <w:rsid w:val="00FC78EE"/>
    <w:rsid w:val="00FD45E8"/>
    <w:rsid w:val="00FE0D27"/>
    <w:rsid w:val="00FE69AD"/>
    <w:rsid w:val="00FF31C1"/>
    <w:rsid w:val="00FF3AA0"/>
    <w:rsid w:val="00FF47B1"/>
    <w:rsid w:val="00FF4AB0"/>
    <w:rsid w:val="00FF5B59"/>
    <w:rsid w:val="00FF79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A7D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532C"/>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13FEF"/>
    <w:pPr>
      <w:keepNext/>
      <w:keepLines/>
      <w:spacing w:before="40" w:after="0" w:line="360" w:lineRule="auto"/>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601F6"/>
    <w:pPr>
      <w:keepNext/>
      <w:keepLines/>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80799"/>
    <w:pPr>
      <w:keepNext/>
      <w:keepLines/>
      <w:spacing w:before="40" w:after="0" w:line="360" w:lineRule="auto"/>
      <w:jc w:val="both"/>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7E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87518"/>
    <w:pPr>
      <w:spacing w:line="360" w:lineRule="auto"/>
      <w:ind w:left="720"/>
      <w:contextualSpacing/>
    </w:pPr>
    <w:rPr>
      <w:rFonts w:ascii="Times New Roman" w:hAnsi="Times New Roman"/>
      <w:sz w:val="24"/>
    </w:rPr>
  </w:style>
  <w:style w:type="character" w:customStyle="1" w:styleId="Heading1Char">
    <w:name w:val="Heading 1 Char"/>
    <w:basedOn w:val="DefaultParagraphFont"/>
    <w:link w:val="Heading1"/>
    <w:uiPriority w:val="9"/>
    <w:rsid w:val="00A8532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13FE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601F6"/>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045D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DE3"/>
  </w:style>
  <w:style w:type="paragraph" w:styleId="Footer">
    <w:name w:val="footer"/>
    <w:basedOn w:val="Normal"/>
    <w:link w:val="FooterChar"/>
    <w:uiPriority w:val="99"/>
    <w:unhideWhenUsed/>
    <w:rsid w:val="00045D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DE3"/>
  </w:style>
  <w:style w:type="paragraph" w:styleId="TOC4">
    <w:name w:val="toc 4"/>
    <w:basedOn w:val="Normal"/>
    <w:next w:val="Normal"/>
    <w:autoRedefine/>
    <w:uiPriority w:val="39"/>
    <w:unhideWhenUsed/>
    <w:rsid w:val="00FF4AB0"/>
    <w:pPr>
      <w:spacing w:after="100"/>
      <w:ind w:left="660"/>
    </w:pPr>
  </w:style>
  <w:style w:type="paragraph" w:styleId="TOC1">
    <w:name w:val="toc 1"/>
    <w:basedOn w:val="Normal"/>
    <w:next w:val="Normal"/>
    <w:autoRedefine/>
    <w:uiPriority w:val="39"/>
    <w:unhideWhenUsed/>
    <w:rsid w:val="00FF4AB0"/>
    <w:pPr>
      <w:spacing w:after="100"/>
    </w:pPr>
  </w:style>
  <w:style w:type="paragraph" w:styleId="TOC2">
    <w:name w:val="toc 2"/>
    <w:basedOn w:val="Normal"/>
    <w:next w:val="Normal"/>
    <w:autoRedefine/>
    <w:uiPriority w:val="39"/>
    <w:unhideWhenUsed/>
    <w:rsid w:val="00FF4AB0"/>
    <w:pPr>
      <w:spacing w:after="100"/>
      <w:ind w:left="220"/>
    </w:pPr>
  </w:style>
  <w:style w:type="paragraph" w:styleId="TOC3">
    <w:name w:val="toc 3"/>
    <w:basedOn w:val="Normal"/>
    <w:next w:val="Normal"/>
    <w:autoRedefine/>
    <w:uiPriority w:val="39"/>
    <w:unhideWhenUsed/>
    <w:rsid w:val="00FF4AB0"/>
    <w:pPr>
      <w:spacing w:after="100"/>
      <w:ind w:left="440"/>
    </w:pPr>
  </w:style>
  <w:style w:type="character" w:styleId="Hyperlink">
    <w:name w:val="Hyperlink"/>
    <w:basedOn w:val="DefaultParagraphFont"/>
    <w:uiPriority w:val="99"/>
    <w:unhideWhenUsed/>
    <w:rsid w:val="00FF4AB0"/>
    <w:rPr>
      <w:color w:val="0563C1" w:themeColor="hyperlink"/>
      <w:u w:val="single"/>
    </w:rPr>
  </w:style>
  <w:style w:type="paragraph" w:styleId="TOCHeading">
    <w:name w:val="TOC Heading"/>
    <w:basedOn w:val="Heading1"/>
    <w:next w:val="Normal"/>
    <w:uiPriority w:val="39"/>
    <w:unhideWhenUsed/>
    <w:qFormat/>
    <w:rsid w:val="00AD79DF"/>
    <w:pPr>
      <w:spacing w:line="259" w:lineRule="auto"/>
      <w:jc w:val="left"/>
      <w:outlineLvl w:val="9"/>
    </w:pPr>
    <w:rPr>
      <w:rFonts w:asciiTheme="majorHAnsi" w:hAnsiTheme="majorHAnsi"/>
      <w:b w:val="0"/>
      <w:color w:val="2F5496" w:themeColor="accent1" w:themeShade="BF"/>
      <w:kern w:val="0"/>
      <w:sz w:val="32"/>
      <w:lang w:val="en-US"/>
      <w14:ligatures w14:val="none"/>
    </w:rPr>
  </w:style>
  <w:style w:type="character" w:customStyle="1" w:styleId="Heading4Char">
    <w:name w:val="Heading 4 Char"/>
    <w:basedOn w:val="DefaultParagraphFont"/>
    <w:link w:val="Heading4"/>
    <w:uiPriority w:val="9"/>
    <w:rsid w:val="00380799"/>
    <w:rPr>
      <w:rFonts w:ascii="Times New Roman" w:eastAsiaTheme="majorEastAsia" w:hAnsi="Times New Roman" w:cstheme="majorBidi"/>
      <w:b/>
      <w:iCs/>
      <w:color w:val="000000" w:themeColor="text1"/>
      <w:sz w:val="24"/>
    </w:rPr>
  </w:style>
  <w:style w:type="paragraph" w:styleId="BalloonText">
    <w:name w:val="Balloon Text"/>
    <w:basedOn w:val="Normal"/>
    <w:link w:val="BalloonTextChar"/>
    <w:uiPriority w:val="99"/>
    <w:semiHidden/>
    <w:unhideWhenUsed/>
    <w:rsid w:val="00835B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5B1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532C"/>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13FEF"/>
    <w:pPr>
      <w:keepNext/>
      <w:keepLines/>
      <w:spacing w:before="40" w:after="0" w:line="360" w:lineRule="auto"/>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601F6"/>
    <w:pPr>
      <w:keepNext/>
      <w:keepLines/>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80799"/>
    <w:pPr>
      <w:keepNext/>
      <w:keepLines/>
      <w:spacing w:before="40" w:after="0" w:line="360" w:lineRule="auto"/>
      <w:jc w:val="both"/>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7E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87518"/>
    <w:pPr>
      <w:spacing w:line="360" w:lineRule="auto"/>
      <w:ind w:left="720"/>
      <w:contextualSpacing/>
    </w:pPr>
    <w:rPr>
      <w:rFonts w:ascii="Times New Roman" w:hAnsi="Times New Roman"/>
      <w:sz w:val="24"/>
    </w:rPr>
  </w:style>
  <w:style w:type="character" w:customStyle="1" w:styleId="Heading1Char">
    <w:name w:val="Heading 1 Char"/>
    <w:basedOn w:val="DefaultParagraphFont"/>
    <w:link w:val="Heading1"/>
    <w:uiPriority w:val="9"/>
    <w:rsid w:val="00A8532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13FE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601F6"/>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045D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DE3"/>
  </w:style>
  <w:style w:type="paragraph" w:styleId="Footer">
    <w:name w:val="footer"/>
    <w:basedOn w:val="Normal"/>
    <w:link w:val="FooterChar"/>
    <w:uiPriority w:val="99"/>
    <w:unhideWhenUsed/>
    <w:rsid w:val="00045D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DE3"/>
  </w:style>
  <w:style w:type="paragraph" w:styleId="TOC4">
    <w:name w:val="toc 4"/>
    <w:basedOn w:val="Normal"/>
    <w:next w:val="Normal"/>
    <w:autoRedefine/>
    <w:uiPriority w:val="39"/>
    <w:unhideWhenUsed/>
    <w:rsid w:val="00FF4AB0"/>
    <w:pPr>
      <w:spacing w:after="100"/>
      <w:ind w:left="660"/>
    </w:pPr>
  </w:style>
  <w:style w:type="paragraph" w:styleId="TOC1">
    <w:name w:val="toc 1"/>
    <w:basedOn w:val="Normal"/>
    <w:next w:val="Normal"/>
    <w:autoRedefine/>
    <w:uiPriority w:val="39"/>
    <w:unhideWhenUsed/>
    <w:rsid w:val="00FF4AB0"/>
    <w:pPr>
      <w:spacing w:after="100"/>
    </w:pPr>
  </w:style>
  <w:style w:type="paragraph" w:styleId="TOC2">
    <w:name w:val="toc 2"/>
    <w:basedOn w:val="Normal"/>
    <w:next w:val="Normal"/>
    <w:autoRedefine/>
    <w:uiPriority w:val="39"/>
    <w:unhideWhenUsed/>
    <w:rsid w:val="00FF4AB0"/>
    <w:pPr>
      <w:spacing w:after="100"/>
      <w:ind w:left="220"/>
    </w:pPr>
  </w:style>
  <w:style w:type="paragraph" w:styleId="TOC3">
    <w:name w:val="toc 3"/>
    <w:basedOn w:val="Normal"/>
    <w:next w:val="Normal"/>
    <w:autoRedefine/>
    <w:uiPriority w:val="39"/>
    <w:unhideWhenUsed/>
    <w:rsid w:val="00FF4AB0"/>
    <w:pPr>
      <w:spacing w:after="100"/>
      <w:ind w:left="440"/>
    </w:pPr>
  </w:style>
  <w:style w:type="character" w:styleId="Hyperlink">
    <w:name w:val="Hyperlink"/>
    <w:basedOn w:val="DefaultParagraphFont"/>
    <w:uiPriority w:val="99"/>
    <w:unhideWhenUsed/>
    <w:rsid w:val="00FF4AB0"/>
    <w:rPr>
      <w:color w:val="0563C1" w:themeColor="hyperlink"/>
      <w:u w:val="single"/>
    </w:rPr>
  </w:style>
  <w:style w:type="paragraph" w:styleId="TOCHeading">
    <w:name w:val="TOC Heading"/>
    <w:basedOn w:val="Heading1"/>
    <w:next w:val="Normal"/>
    <w:uiPriority w:val="39"/>
    <w:unhideWhenUsed/>
    <w:qFormat/>
    <w:rsid w:val="00AD79DF"/>
    <w:pPr>
      <w:spacing w:line="259" w:lineRule="auto"/>
      <w:jc w:val="left"/>
      <w:outlineLvl w:val="9"/>
    </w:pPr>
    <w:rPr>
      <w:rFonts w:asciiTheme="majorHAnsi" w:hAnsiTheme="majorHAnsi"/>
      <w:b w:val="0"/>
      <w:color w:val="2F5496" w:themeColor="accent1" w:themeShade="BF"/>
      <w:kern w:val="0"/>
      <w:sz w:val="32"/>
      <w:lang w:val="en-US"/>
      <w14:ligatures w14:val="none"/>
    </w:rPr>
  </w:style>
  <w:style w:type="character" w:customStyle="1" w:styleId="Heading4Char">
    <w:name w:val="Heading 4 Char"/>
    <w:basedOn w:val="DefaultParagraphFont"/>
    <w:link w:val="Heading4"/>
    <w:uiPriority w:val="9"/>
    <w:rsid w:val="00380799"/>
    <w:rPr>
      <w:rFonts w:ascii="Times New Roman" w:eastAsiaTheme="majorEastAsia" w:hAnsi="Times New Roman" w:cstheme="majorBidi"/>
      <w:b/>
      <w:iCs/>
      <w:color w:val="000000" w:themeColor="text1"/>
      <w:sz w:val="24"/>
    </w:rPr>
  </w:style>
  <w:style w:type="paragraph" w:styleId="BalloonText">
    <w:name w:val="Balloon Text"/>
    <w:basedOn w:val="Normal"/>
    <w:link w:val="BalloonTextChar"/>
    <w:uiPriority w:val="99"/>
    <w:semiHidden/>
    <w:unhideWhenUsed/>
    <w:rsid w:val="00835B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5B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07757">
      <w:bodyDiv w:val="1"/>
      <w:marLeft w:val="0"/>
      <w:marRight w:val="0"/>
      <w:marTop w:val="0"/>
      <w:marBottom w:val="0"/>
      <w:divBdr>
        <w:top w:val="none" w:sz="0" w:space="0" w:color="auto"/>
        <w:left w:val="none" w:sz="0" w:space="0" w:color="auto"/>
        <w:bottom w:val="none" w:sz="0" w:space="0" w:color="auto"/>
        <w:right w:val="none" w:sz="0" w:space="0" w:color="auto"/>
      </w:divBdr>
    </w:div>
    <w:div w:id="201023048">
      <w:bodyDiv w:val="1"/>
      <w:marLeft w:val="0"/>
      <w:marRight w:val="0"/>
      <w:marTop w:val="0"/>
      <w:marBottom w:val="0"/>
      <w:divBdr>
        <w:top w:val="none" w:sz="0" w:space="0" w:color="auto"/>
        <w:left w:val="none" w:sz="0" w:space="0" w:color="auto"/>
        <w:bottom w:val="none" w:sz="0" w:space="0" w:color="auto"/>
        <w:right w:val="none" w:sz="0" w:space="0" w:color="auto"/>
      </w:divBdr>
    </w:div>
    <w:div w:id="270163836">
      <w:bodyDiv w:val="1"/>
      <w:marLeft w:val="0"/>
      <w:marRight w:val="0"/>
      <w:marTop w:val="0"/>
      <w:marBottom w:val="0"/>
      <w:divBdr>
        <w:top w:val="none" w:sz="0" w:space="0" w:color="auto"/>
        <w:left w:val="none" w:sz="0" w:space="0" w:color="auto"/>
        <w:bottom w:val="none" w:sz="0" w:space="0" w:color="auto"/>
        <w:right w:val="none" w:sz="0" w:space="0" w:color="auto"/>
      </w:divBdr>
    </w:div>
    <w:div w:id="394165878">
      <w:bodyDiv w:val="1"/>
      <w:marLeft w:val="0"/>
      <w:marRight w:val="0"/>
      <w:marTop w:val="0"/>
      <w:marBottom w:val="0"/>
      <w:divBdr>
        <w:top w:val="none" w:sz="0" w:space="0" w:color="auto"/>
        <w:left w:val="none" w:sz="0" w:space="0" w:color="auto"/>
        <w:bottom w:val="none" w:sz="0" w:space="0" w:color="auto"/>
        <w:right w:val="none" w:sz="0" w:space="0" w:color="auto"/>
      </w:divBdr>
      <w:divsChild>
        <w:div w:id="2101441378">
          <w:marLeft w:val="0"/>
          <w:marRight w:val="0"/>
          <w:marTop w:val="0"/>
          <w:marBottom w:val="0"/>
          <w:divBdr>
            <w:top w:val="none" w:sz="0" w:space="0" w:color="auto"/>
            <w:left w:val="none" w:sz="0" w:space="0" w:color="auto"/>
            <w:bottom w:val="none" w:sz="0" w:space="0" w:color="auto"/>
            <w:right w:val="none" w:sz="0" w:space="0" w:color="auto"/>
          </w:divBdr>
          <w:divsChild>
            <w:div w:id="1400786229">
              <w:marLeft w:val="0"/>
              <w:marRight w:val="0"/>
              <w:marTop w:val="0"/>
              <w:marBottom w:val="0"/>
              <w:divBdr>
                <w:top w:val="none" w:sz="0" w:space="0" w:color="auto"/>
                <w:left w:val="none" w:sz="0" w:space="0" w:color="auto"/>
                <w:bottom w:val="none" w:sz="0" w:space="0" w:color="auto"/>
                <w:right w:val="none" w:sz="0" w:space="0" w:color="auto"/>
              </w:divBdr>
              <w:divsChild>
                <w:div w:id="45222661">
                  <w:marLeft w:val="0"/>
                  <w:marRight w:val="0"/>
                  <w:marTop w:val="0"/>
                  <w:marBottom w:val="0"/>
                  <w:divBdr>
                    <w:top w:val="none" w:sz="0" w:space="0" w:color="auto"/>
                    <w:left w:val="none" w:sz="0" w:space="0" w:color="auto"/>
                    <w:bottom w:val="none" w:sz="0" w:space="0" w:color="auto"/>
                    <w:right w:val="none" w:sz="0" w:space="0" w:color="auto"/>
                  </w:divBdr>
                  <w:divsChild>
                    <w:div w:id="124356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542503">
      <w:bodyDiv w:val="1"/>
      <w:marLeft w:val="0"/>
      <w:marRight w:val="0"/>
      <w:marTop w:val="0"/>
      <w:marBottom w:val="0"/>
      <w:divBdr>
        <w:top w:val="none" w:sz="0" w:space="0" w:color="auto"/>
        <w:left w:val="none" w:sz="0" w:space="0" w:color="auto"/>
        <w:bottom w:val="none" w:sz="0" w:space="0" w:color="auto"/>
        <w:right w:val="none" w:sz="0" w:space="0" w:color="auto"/>
      </w:divBdr>
    </w:div>
    <w:div w:id="1212692490">
      <w:bodyDiv w:val="1"/>
      <w:marLeft w:val="0"/>
      <w:marRight w:val="0"/>
      <w:marTop w:val="0"/>
      <w:marBottom w:val="0"/>
      <w:divBdr>
        <w:top w:val="none" w:sz="0" w:space="0" w:color="auto"/>
        <w:left w:val="none" w:sz="0" w:space="0" w:color="auto"/>
        <w:bottom w:val="none" w:sz="0" w:space="0" w:color="auto"/>
        <w:right w:val="none" w:sz="0" w:space="0" w:color="auto"/>
      </w:divBdr>
      <w:divsChild>
        <w:div w:id="806777239">
          <w:marLeft w:val="0"/>
          <w:marRight w:val="0"/>
          <w:marTop w:val="0"/>
          <w:marBottom w:val="0"/>
          <w:divBdr>
            <w:top w:val="none" w:sz="0" w:space="0" w:color="auto"/>
            <w:left w:val="none" w:sz="0" w:space="0" w:color="auto"/>
            <w:bottom w:val="none" w:sz="0" w:space="0" w:color="auto"/>
            <w:right w:val="none" w:sz="0" w:space="0" w:color="auto"/>
          </w:divBdr>
          <w:divsChild>
            <w:div w:id="1188758166">
              <w:marLeft w:val="0"/>
              <w:marRight w:val="0"/>
              <w:marTop w:val="0"/>
              <w:marBottom w:val="0"/>
              <w:divBdr>
                <w:top w:val="none" w:sz="0" w:space="0" w:color="auto"/>
                <w:left w:val="none" w:sz="0" w:space="0" w:color="auto"/>
                <w:bottom w:val="none" w:sz="0" w:space="0" w:color="auto"/>
                <w:right w:val="none" w:sz="0" w:space="0" w:color="auto"/>
              </w:divBdr>
              <w:divsChild>
                <w:div w:id="1014961295">
                  <w:marLeft w:val="0"/>
                  <w:marRight w:val="0"/>
                  <w:marTop w:val="0"/>
                  <w:marBottom w:val="0"/>
                  <w:divBdr>
                    <w:top w:val="none" w:sz="0" w:space="0" w:color="auto"/>
                    <w:left w:val="none" w:sz="0" w:space="0" w:color="auto"/>
                    <w:bottom w:val="none" w:sz="0" w:space="0" w:color="auto"/>
                    <w:right w:val="none" w:sz="0" w:space="0" w:color="auto"/>
                  </w:divBdr>
                  <w:divsChild>
                    <w:div w:id="124121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887841">
      <w:bodyDiv w:val="1"/>
      <w:marLeft w:val="0"/>
      <w:marRight w:val="0"/>
      <w:marTop w:val="0"/>
      <w:marBottom w:val="0"/>
      <w:divBdr>
        <w:top w:val="none" w:sz="0" w:space="0" w:color="auto"/>
        <w:left w:val="none" w:sz="0" w:space="0" w:color="auto"/>
        <w:bottom w:val="none" w:sz="0" w:space="0" w:color="auto"/>
        <w:right w:val="none" w:sz="0" w:space="0" w:color="auto"/>
      </w:divBdr>
    </w:div>
    <w:div w:id="1529568424">
      <w:bodyDiv w:val="1"/>
      <w:marLeft w:val="0"/>
      <w:marRight w:val="0"/>
      <w:marTop w:val="0"/>
      <w:marBottom w:val="0"/>
      <w:divBdr>
        <w:top w:val="none" w:sz="0" w:space="0" w:color="auto"/>
        <w:left w:val="none" w:sz="0" w:space="0" w:color="auto"/>
        <w:bottom w:val="none" w:sz="0" w:space="0" w:color="auto"/>
        <w:right w:val="none" w:sz="0" w:space="0" w:color="auto"/>
      </w:divBdr>
    </w:div>
    <w:div w:id="1538397889">
      <w:bodyDiv w:val="1"/>
      <w:marLeft w:val="0"/>
      <w:marRight w:val="0"/>
      <w:marTop w:val="0"/>
      <w:marBottom w:val="0"/>
      <w:divBdr>
        <w:top w:val="none" w:sz="0" w:space="0" w:color="auto"/>
        <w:left w:val="none" w:sz="0" w:space="0" w:color="auto"/>
        <w:bottom w:val="none" w:sz="0" w:space="0" w:color="auto"/>
        <w:right w:val="none" w:sz="0" w:space="0" w:color="auto"/>
      </w:divBdr>
    </w:div>
    <w:div w:id="1555199189">
      <w:bodyDiv w:val="1"/>
      <w:marLeft w:val="0"/>
      <w:marRight w:val="0"/>
      <w:marTop w:val="0"/>
      <w:marBottom w:val="0"/>
      <w:divBdr>
        <w:top w:val="none" w:sz="0" w:space="0" w:color="auto"/>
        <w:left w:val="none" w:sz="0" w:space="0" w:color="auto"/>
        <w:bottom w:val="none" w:sz="0" w:space="0" w:color="auto"/>
        <w:right w:val="none" w:sz="0" w:space="0" w:color="auto"/>
      </w:divBdr>
    </w:div>
    <w:div w:id="1561206047">
      <w:bodyDiv w:val="1"/>
      <w:marLeft w:val="0"/>
      <w:marRight w:val="0"/>
      <w:marTop w:val="0"/>
      <w:marBottom w:val="0"/>
      <w:divBdr>
        <w:top w:val="none" w:sz="0" w:space="0" w:color="auto"/>
        <w:left w:val="none" w:sz="0" w:space="0" w:color="auto"/>
        <w:bottom w:val="none" w:sz="0" w:space="0" w:color="auto"/>
        <w:right w:val="none" w:sz="0" w:space="0" w:color="auto"/>
      </w:divBdr>
    </w:div>
    <w:div w:id="1795784681">
      <w:bodyDiv w:val="1"/>
      <w:marLeft w:val="0"/>
      <w:marRight w:val="0"/>
      <w:marTop w:val="0"/>
      <w:marBottom w:val="0"/>
      <w:divBdr>
        <w:top w:val="none" w:sz="0" w:space="0" w:color="auto"/>
        <w:left w:val="none" w:sz="0" w:space="0" w:color="auto"/>
        <w:bottom w:val="none" w:sz="0" w:space="0" w:color="auto"/>
        <w:right w:val="none" w:sz="0" w:space="0" w:color="auto"/>
      </w:divBdr>
    </w:div>
    <w:div w:id="209704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13.xml"/><Relationship Id="rId42" Type="http://schemas.microsoft.com/office/2007/relationships/hdphoto" Target="media/hdphoto3.wdp"/><Relationship Id="rId47" Type="http://schemas.openxmlformats.org/officeDocument/2006/relationships/image" Target="media/image8.jpe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4.xml"/><Relationship Id="rId46"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0.xml"/><Relationship Id="rId41"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3.xml"/><Relationship Id="rId40" Type="http://schemas.microsoft.com/office/2007/relationships/hdphoto" Target="media/hdphoto2.wdp"/><Relationship Id="rId45" Type="http://schemas.openxmlformats.org/officeDocument/2006/relationships/image" Target="media/image6.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microsoft.com/office/2007/relationships/hdphoto" Target="media/hdphoto1.wdp"/><Relationship Id="rId49" Type="http://schemas.openxmlformats.org/officeDocument/2006/relationships/footer" Target="footer15.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1.xml"/><Relationship Id="rId44" Type="http://schemas.microsoft.com/office/2007/relationships/hdphoto" Target="media/hdphoto4.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footer" Target="footer11.xml"/><Relationship Id="rId35" Type="http://schemas.openxmlformats.org/officeDocument/2006/relationships/image" Target="media/image2.jpeg"/><Relationship Id="rId43" Type="http://schemas.openxmlformats.org/officeDocument/2006/relationships/image" Target="media/image5.jpeg"/><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4789E-C89C-43AE-B536-D62C61D89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1</Pages>
  <Words>29451</Words>
  <Characters>167875</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a Jihan Padila</dc:creator>
  <cp:keywords/>
  <dc:description/>
  <cp:lastModifiedBy>lenovo</cp:lastModifiedBy>
  <cp:revision>967</cp:revision>
  <cp:lastPrinted>2024-12-05T07:21:00Z</cp:lastPrinted>
  <dcterms:created xsi:type="dcterms:W3CDTF">2024-08-03T04:40:00Z</dcterms:created>
  <dcterms:modified xsi:type="dcterms:W3CDTF">2024-12-0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59124ee-f752-3f0a-b5f1-3728b453852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